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2E25BB" w14:textId="71496710" w:rsidR="00B7151F" w:rsidRDefault="00B866D1" w:rsidP="00C504DC">
      <w:pPr>
        <w:outlineLvl w:val="0"/>
        <w:rPr>
          <w:b/>
        </w:rPr>
      </w:pPr>
      <w:r w:rsidRPr="00B866D1">
        <w:rPr>
          <w:b/>
        </w:rPr>
        <w:t>LAST UPDATED: 10/3/17</w:t>
      </w:r>
      <w:r w:rsidR="00B7151F">
        <w:rPr>
          <w:b/>
        </w:rPr>
        <w:t>, 05/10/18</w:t>
      </w:r>
      <w:r w:rsidR="00E75C1B">
        <w:rPr>
          <w:b/>
        </w:rPr>
        <w:t>, 05/14/18</w:t>
      </w:r>
    </w:p>
    <w:p w14:paraId="57FC9E58" w14:textId="4C4AE376" w:rsidR="005E10AA" w:rsidRDefault="005E10AA" w:rsidP="00C504DC">
      <w:pPr>
        <w:outlineLvl w:val="0"/>
        <w:rPr>
          <w:b/>
        </w:rPr>
      </w:pPr>
      <w:r>
        <w:rPr>
          <w:b/>
        </w:rPr>
        <w:t>Kylie Langlois</w:t>
      </w:r>
    </w:p>
    <w:p w14:paraId="11538611" w14:textId="74392F14" w:rsidR="005E10AA" w:rsidRDefault="005E10AA" w:rsidP="00C504DC">
      <w:pPr>
        <w:outlineLvl w:val="0"/>
        <w:rPr>
          <w:b/>
        </w:rPr>
      </w:pPr>
      <w:r>
        <w:rPr>
          <w:b/>
        </w:rPr>
        <w:t>kylie.langlois@stonybrook.edu</w:t>
      </w:r>
    </w:p>
    <w:p w14:paraId="253D61A3" w14:textId="77777777" w:rsidR="00B866D1" w:rsidRPr="00B866D1" w:rsidRDefault="00B866D1">
      <w:pPr>
        <w:rPr>
          <w:b/>
        </w:rPr>
      </w:pPr>
    </w:p>
    <w:p w14:paraId="2D69A655" w14:textId="603F5F23" w:rsidR="006E0785" w:rsidRDefault="0065359F" w:rsidP="00C504DC">
      <w:pPr>
        <w:outlineLvl w:val="0"/>
        <w:rPr>
          <w:u w:val="single"/>
        </w:rPr>
      </w:pPr>
      <w:r>
        <w:rPr>
          <w:u w:val="single"/>
        </w:rPr>
        <w:t xml:space="preserve">Genera-potential function inventory </w:t>
      </w:r>
    </w:p>
    <w:p w14:paraId="1D22BA14" w14:textId="62480AFD" w:rsidR="0052552D" w:rsidRDefault="0065359F">
      <w:r>
        <w:t>For each genus identified by post-sequencing processing (using Greengenes</w:t>
      </w:r>
      <w:r w:rsidR="00AD0983">
        <w:t>_13_8</w:t>
      </w:r>
      <w:r>
        <w:t xml:space="preserve"> via mothur or QIIME</w:t>
      </w:r>
      <w:r w:rsidR="00AD0983">
        <w:t>, or SILVA_132_99 via QIIME2</w:t>
      </w:r>
      <w:r>
        <w:t>), a potential function was identified through a literature review. When formally describing a new genus, a battery of physiological tests are conducted on the cultured type species. These studies provided the potential function of each genus. Some notable exceptions are when a genus or type species could not be cultured in isolation and were cultured in consortia or observed in its natural habitat</w:t>
      </w:r>
      <w:r w:rsidR="000020DF">
        <w:t>.</w:t>
      </w:r>
      <w:r w:rsidR="00B866D1">
        <w:t xml:space="preserve"> </w:t>
      </w:r>
    </w:p>
    <w:p w14:paraId="47BAB1AF" w14:textId="7CC3779A" w:rsidR="0065359F" w:rsidRDefault="0052552D">
      <w:r>
        <w:t xml:space="preserve">***NOTE: The presence of genes that often indicate physiological traits will be added as another literature review is conducted. </w:t>
      </w:r>
    </w:p>
    <w:p w14:paraId="5BEF18C2" w14:textId="77777777" w:rsidR="005A0AC8" w:rsidRDefault="005A0AC8"/>
    <w:p w14:paraId="3112FDB8" w14:textId="6E5535FC" w:rsidR="006E0785" w:rsidRDefault="006E3273">
      <w:r>
        <w:t xml:space="preserve">“Potential function </w:t>
      </w:r>
      <w:r w:rsidR="001C34FB">
        <w:t>(initial)” describes how each genus was described</w:t>
      </w:r>
      <w:r>
        <w:t xml:space="preserve"> in the initial paper; “potential function</w:t>
      </w:r>
      <w:r w:rsidR="001C34FB">
        <w:t xml:space="preserve">” denotes the broad functional group used for downstream analyses. </w:t>
      </w:r>
    </w:p>
    <w:p w14:paraId="0A6017AF" w14:textId="5F5F57CA" w:rsidR="001C34FB" w:rsidRDefault="0052552D">
      <w:r>
        <w:t>***NOTE: G</w:t>
      </w:r>
      <w:r w:rsidR="00B866D1">
        <w:t xml:space="preserve">enera without a reference in “Citation” are currently being investigated. </w:t>
      </w:r>
    </w:p>
    <w:p w14:paraId="02C84905" w14:textId="77777777" w:rsidR="00C82C70" w:rsidRDefault="00C82C70"/>
    <w:p w14:paraId="58A5E7F5" w14:textId="4772C999" w:rsidR="00C82C70" w:rsidRDefault="00C82C70">
      <w:r>
        <w:t xml:space="preserve">Running total: 330 genera, 197 EndNote </w:t>
      </w:r>
      <w:bookmarkStart w:id="0" w:name="_GoBack"/>
      <w:bookmarkEnd w:id="0"/>
      <w:r>
        <w:t>citations</w:t>
      </w:r>
    </w:p>
    <w:p w14:paraId="409C59F4" w14:textId="77777777" w:rsidR="006E0785" w:rsidRDefault="006E0785"/>
    <w:tbl>
      <w:tblPr>
        <w:tblStyle w:val="TableGrid"/>
        <w:tblW w:w="13264" w:type="dxa"/>
        <w:tblInd w:w="231" w:type="dxa"/>
        <w:tblLayout w:type="fixed"/>
        <w:tblLook w:val="04A0" w:firstRow="1" w:lastRow="0" w:firstColumn="1" w:lastColumn="0" w:noHBand="0" w:noVBand="1"/>
      </w:tblPr>
      <w:tblGrid>
        <w:gridCol w:w="1909"/>
        <w:gridCol w:w="1285"/>
        <w:gridCol w:w="1631"/>
        <w:gridCol w:w="2112"/>
        <w:gridCol w:w="6327"/>
      </w:tblGrid>
      <w:tr w:rsidR="00E75C1B" w:rsidRPr="00D30754" w14:paraId="7ED0E913" w14:textId="77777777" w:rsidTr="001746D5">
        <w:tc>
          <w:tcPr>
            <w:tcW w:w="1909" w:type="dxa"/>
          </w:tcPr>
          <w:p w14:paraId="04DE8F61"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Genus</w:t>
            </w:r>
          </w:p>
        </w:tc>
        <w:tc>
          <w:tcPr>
            <w:tcW w:w="1285" w:type="dxa"/>
          </w:tcPr>
          <w:p w14:paraId="692F412C" w14:textId="77777777" w:rsidR="00E75C1B" w:rsidRPr="00D30754" w:rsidRDefault="00E75C1B" w:rsidP="00CD20C9">
            <w:pPr>
              <w:pStyle w:val="PlainText"/>
              <w:rPr>
                <w:rFonts w:ascii="Times" w:hAnsi="Times" w:cs="Courier New"/>
                <w:sz w:val="15"/>
                <w:szCs w:val="22"/>
              </w:rPr>
            </w:pPr>
            <w:r>
              <w:rPr>
                <w:rFonts w:ascii="Times" w:hAnsi="Times" w:cs="Courier New"/>
                <w:sz w:val="15"/>
                <w:szCs w:val="22"/>
              </w:rPr>
              <w:t>Potential function (initial)</w:t>
            </w:r>
          </w:p>
        </w:tc>
        <w:tc>
          <w:tcPr>
            <w:tcW w:w="1631" w:type="dxa"/>
          </w:tcPr>
          <w:p w14:paraId="54E41305" w14:textId="77777777" w:rsidR="00E75C1B" w:rsidRPr="00D30754" w:rsidRDefault="00E75C1B" w:rsidP="00CD20C9">
            <w:pPr>
              <w:pStyle w:val="PlainText"/>
              <w:rPr>
                <w:rFonts w:ascii="Times" w:hAnsi="Times" w:cs="Courier New"/>
                <w:sz w:val="22"/>
                <w:szCs w:val="22"/>
              </w:rPr>
            </w:pPr>
            <w:r>
              <w:rPr>
                <w:rFonts w:ascii="Times" w:hAnsi="Times" w:cs="Courier New"/>
                <w:sz w:val="22"/>
                <w:szCs w:val="22"/>
              </w:rPr>
              <w:t>Potential function</w:t>
            </w:r>
          </w:p>
        </w:tc>
        <w:tc>
          <w:tcPr>
            <w:tcW w:w="2112" w:type="dxa"/>
          </w:tcPr>
          <w:p w14:paraId="4CBA7F15" w14:textId="77777777" w:rsidR="00E75C1B" w:rsidRPr="00D30754" w:rsidRDefault="00E75C1B" w:rsidP="00A65090">
            <w:pPr>
              <w:pStyle w:val="PlainText"/>
              <w:ind w:right="-957"/>
              <w:rPr>
                <w:rFonts w:ascii="Times" w:hAnsi="Times" w:cs="Courier New"/>
                <w:sz w:val="22"/>
                <w:szCs w:val="22"/>
              </w:rPr>
            </w:pPr>
            <w:r w:rsidRPr="00D30754">
              <w:rPr>
                <w:rFonts w:ascii="Times" w:hAnsi="Times" w:cs="Courier New"/>
                <w:sz w:val="22"/>
                <w:szCs w:val="22"/>
              </w:rPr>
              <w:t>Citation</w:t>
            </w:r>
          </w:p>
        </w:tc>
        <w:tc>
          <w:tcPr>
            <w:tcW w:w="6327" w:type="dxa"/>
          </w:tcPr>
          <w:p w14:paraId="29AA216C" w14:textId="77777777" w:rsidR="00E75C1B" w:rsidRPr="00D30754" w:rsidRDefault="00E75C1B" w:rsidP="00A65090">
            <w:pPr>
              <w:pStyle w:val="PlainText"/>
              <w:ind w:right="-957"/>
              <w:rPr>
                <w:rFonts w:ascii="Times" w:hAnsi="Times" w:cs="Courier New"/>
                <w:sz w:val="22"/>
                <w:szCs w:val="22"/>
              </w:rPr>
            </w:pPr>
            <w:r w:rsidRPr="00D30754">
              <w:rPr>
                <w:rFonts w:ascii="Times" w:hAnsi="Times" w:cs="Courier New"/>
                <w:sz w:val="22"/>
                <w:szCs w:val="22"/>
              </w:rPr>
              <w:t>Notes</w:t>
            </w:r>
          </w:p>
        </w:tc>
      </w:tr>
      <w:tr w:rsidR="00E75C1B" w:rsidRPr="00D30754" w14:paraId="01DA3F7B" w14:textId="77777777" w:rsidTr="001746D5">
        <w:tc>
          <w:tcPr>
            <w:tcW w:w="1909" w:type="dxa"/>
          </w:tcPr>
          <w:p w14:paraId="2F8A6AA0"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17</w:t>
            </w:r>
          </w:p>
        </w:tc>
        <w:tc>
          <w:tcPr>
            <w:tcW w:w="1285" w:type="dxa"/>
          </w:tcPr>
          <w:p w14:paraId="6C29452D" w14:textId="77777777" w:rsidR="00E75C1B" w:rsidRPr="00D30754" w:rsidRDefault="00E75C1B" w:rsidP="00CD20C9">
            <w:pPr>
              <w:pStyle w:val="PlainText"/>
              <w:rPr>
                <w:rFonts w:ascii="Times" w:hAnsi="Times" w:cs="Courier New"/>
                <w:sz w:val="15"/>
                <w:szCs w:val="22"/>
              </w:rPr>
            </w:pPr>
          </w:p>
        </w:tc>
        <w:tc>
          <w:tcPr>
            <w:tcW w:w="1631" w:type="dxa"/>
          </w:tcPr>
          <w:p w14:paraId="064FD360"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F6CBF73" w14:textId="77777777" w:rsidR="00E75C1B" w:rsidRPr="00D30754" w:rsidRDefault="00E75C1B" w:rsidP="00CD20C9">
            <w:pPr>
              <w:pStyle w:val="PlainText"/>
              <w:rPr>
                <w:rFonts w:ascii="Times" w:hAnsi="Times" w:cs="Courier New"/>
                <w:sz w:val="22"/>
                <w:szCs w:val="22"/>
              </w:rPr>
            </w:pPr>
          </w:p>
        </w:tc>
        <w:tc>
          <w:tcPr>
            <w:tcW w:w="6327" w:type="dxa"/>
          </w:tcPr>
          <w:p w14:paraId="49F973BF"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family: Pirellulaceae</w:t>
            </w:r>
          </w:p>
        </w:tc>
      </w:tr>
      <w:tr w:rsidR="00E75C1B" w:rsidRPr="00D30754" w14:paraId="6A291A9D" w14:textId="77777777" w:rsidTr="001746D5">
        <w:tc>
          <w:tcPr>
            <w:tcW w:w="1909" w:type="dxa"/>
          </w:tcPr>
          <w:p w14:paraId="2CC20409"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cetivibrio</w:t>
            </w:r>
          </w:p>
        </w:tc>
        <w:tc>
          <w:tcPr>
            <w:tcW w:w="1285" w:type="dxa"/>
          </w:tcPr>
          <w:p w14:paraId="2A21A983" w14:textId="77777777" w:rsidR="00E75C1B" w:rsidRPr="00D30754" w:rsidRDefault="00E75C1B" w:rsidP="00CD20C9">
            <w:pPr>
              <w:pStyle w:val="PlainText"/>
              <w:rPr>
                <w:rFonts w:ascii="Times" w:hAnsi="Times" w:cs="Courier New"/>
                <w:sz w:val="15"/>
                <w:szCs w:val="22"/>
              </w:rPr>
            </w:pPr>
          </w:p>
        </w:tc>
        <w:tc>
          <w:tcPr>
            <w:tcW w:w="1631" w:type="dxa"/>
          </w:tcPr>
          <w:p w14:paraId="6870C1B5"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48C422A8" w14:textId="77777777" w:rsidR="00E75C1B" w:rsidRPr="00D30754" w:rsidRDefault="00E75C1B" w:rsidP="00CD20C9">
            <w:pPr>
              <w:pStyle w:val="PlainText"/>
              <w:rPr>
                <w:rFonts w:ascii="Times" w:hAnsi="Times" w:cs="Courier New"/>
                <w:sz w:val="22"/>
                <w:szCs w:val="22"/>
              </w:rPr>
            </w:pPr>
          </w:p>
        </w:tc>
        <w:tc>
          <w:tcPr>
            <w:tcW w:w="6327" w:type="dxa"/>
          </w:tcPr>
          <w:p w14:paraId="27726212" w14:textId="77777777" w:rsidR="00E75C1B" w:rsidRPr="00D30754" w:rsidRDefault="00E75C1B" w:rsidP="00CD20C9">
            <w:pPr>
              <w:pStyle w:val="PlainText"/>
              <w:rPr>
                <w:rFonts w:ascii="Times" w:hAnsi="Times" w:cs="Courier New"/>
                <w:sz w:val="22"/>
                <w:szCs w:val="22"/>
              </w:rPr>
            </w:pPr>
          </w:p>
        </w:tc>
      </w:tr>
      <w:tr w:rsidR="00E75C1B" w:rsidRPr="00103266" w14:paraId="27F8295C" w14:textId="77777777" w:rsidTr="001746D5">
        <w:trPr>
          <w:trHeight w:val="630"/>
        </w:trPr>
        <w:tc>
          <w:tcPr>
            <w:tcW w:w="1909" w:type="dxa"/>
            <w:noWrap/>
            <w:hideMark/>
          </w:tcPr>
          <w:p w14:paraId="45EEDD37"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Acetobacteroides </w:t>
            </w:r>
          </w:p>
        </w:tc>
        <w:tc>
          <w:tcPr>
            <w:tcW w:w="1285" w:type="dxa"/>
            <w:noWrap/>
            <w:hideMark/>
          </w:tcPr>
          <w:p w14:paraId="77A95B32"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371C93A9"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Hydrogen-producing</w:t>
            </w:r>
          </w:p>
        </w:tc>
        <w:tc>
          <w:tcPr>
            <w:tcW w:w="2112" w:type="dxa"/>
            <w:noWrap/>
            <w:hideMark/>
          </w:tcPr>
          <w:p w14:paraId="5E599608"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Su&lt;/Author&gt;&lt;Year&gt;2014&lt;/Year&gt;&lt;RecNum&gt;1134&lt;/RecNum&gt;&lt;IDText&gt;et al. (2014)&lt;/IDText&gt;&lt;DisplayText&gt;(Su et al., 2014)&lt;/DisplayText&gt;&lt;record&gt;&lt;rec-number&gt;1134&lt;/rec-number&gt;&lt;foreign-keys&gt;&lt;key app="EN" db-id="0daw0xdz1a9decevx5ov5pwgpd0a5d929tzd" timestamp="1525823792"&gt;1134&lt;/key&gt;&lt;/foreign-keys&gt;&lt;ref-type name="Journal Article"&gt;17&lt;/ref-type&gt;&lt;contributors&gt;&lt;authors&gt;&lt;author&gt;Su, Xiao-Li&lt;/author&gt;&lt;author&gt;Tian, Qi&lt;/author&gt;&lt;author&gt;Zhang, Jie&lt;/author&gt;&lt;author&gt;Yuan, Xian-Zheng&lt;/author&gt;&lt;author&gt;Shi, Xiao-Shuang&lt;/author&gt;&lt;author&gt;Guo, Rong-Bo&lt;/author&gt;&lt;author&gt;Qiu, Yan-Ling&lt;/author&gt;&lt;/authors&gt;&lt;/contributors&gt;&lt;titles&gt;&lt;title&gt;Acetobacteroides hydrogenigenes gen. nov., sp. nov., an anaerobic hydrogen-producing bacterium in the family Rikenellaceae isolated from a reed swamp&lt;/title&gt;&lt;secondary-title&gt;International journal of systematic and evolutionary microbiology&lt;/secondary-title&gt;&lt;/titles&gt;&lt;periodical&gt;&lt;full-title&gt;International journal of systematic and evolutionary microbiology&lt;/full-title&gt;&lt;/periodical&gt;&lt;pages&gt;2986-2991&lt;/pages&gt;&lt;volume&gt;64&lt;/volume&gt;&lt;number&gt;9&lt;/number&gt;&lt;dates&gt;&lt;year&gt;2014&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Su et al., 2014)</w:t>
            </w:r>
            <w:r>
              <w:rPr>
                <w:rFonts w:eastAsia="Times New Roman" w:cs="Times New Roman"/>
                <w:sz w:val="22"/>
                <w:szCs w:val="22"/>
              </w:rPr>
              <w:fldChar w:fldCharType="end"/>
            </w:r>
          </w:p>
        </w:tc>
        <w:tc>
          <w:tcPr>
            <w:tcW w:w="6327" w:type="dxa"/>
            <w:hideMark/>
          </w:tcPr>
          <w:p w14:paraId="2DDD905E"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carbohydrate-fermenting, anaerobic, produce CO2, H2, acetate</w:t>
            </w:r>
          </w:p>
        </w:tc>
      </w:tr>
      <w:tr w:rsidR="00E75C1B" w:rsidRPr="00D30754" w14:paraId="72517982" w14:textId="77777777" w:rsidTr="001746D5">
        <w:tc>
          <w:tcPr>
            <w:tcW w:w="1909" w:type="dxa"/>
          </w:tcPr>
          <w:p w14:paraId="765785A3"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Acidibacter </w:t>
            </w:r>
          </w:p>
        </w:tc>
        <w:tc>
          <w:tcPr>
            <w:tcW w:w="1285" w:type="dxa"/>
          </w:tcPr>
          <w:p w14:paraId="16AEA88A"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45848662"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Fe3 reduction</w:t>
            </w:r>
          </w:p>
        </w:tc>
        <w:tc>
          <w:tcPr>
            <w:tcW w:w="2112" w:type="dxa"/>
          </w:tcPr>
          <w:p w14:paraId="082425B0" w14:textId="77777777" w:rsidR="00E75C1B" w:rsidRPr="001F5B70" w:rsidRDefault="00E75C1B"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Falagán&lt;/Author&gt;&lt;Year&gt;2014&lt;/Year&gt;&lt;RecNum&gt;1171&lt;/RecNum&gt;&lt;DisplayText&gt;(Falagán and Johnson, 2014)&lt;/DisplayText&gt;&lt;record&gt;&lt;rec-number&gt;1171&lt;/rec-number&gt;&lt;foreign-keys&gt;&lt;key app="EN" db-id="0daw0xdz1a9decevx5ov5pwgpd0a5d929tzd" timestamp="1526317894"&gt;1171&lt;/key&gt;&lt;/foreign-keys&gt;&lt;ref-type name="Journal Article"&gt;17&lt;/ref-type&gt;&lt;contributors&gt;&lt;authors&gt;&lt;author&gt;Falagán, Carmen&lt;/author&gt;&lt;author&gt;Johnson, D Barrie&lt;/author&gt;&lt;/authors&gt;&lt;/contributors&gt;&lt;titles&gt;&lt;title&gt;Acidibacter ferrireducens gen. nov., sp. nov.: an acidophilic ferric iron-reducing gammaproteobacterium&lt;/title&gt;&lt;secondary-title&gt;Extremophiles&lt;/secondary-title&gt;&lt;/titles&gt;&lt;periodical&gt;&lt;full-title&gt;Extremophiles&lt;/full-title&gt;&lt;/periodical&gt;&lt;pages&gt;1067-1073&lt;/pages&gt;&lt;volume&gt;18&lt;/volume&gt;&lt;number&gt;6&lt;/number&gt;&lt;dates&gt;&lt;year&gt;2014&lt;/year&gt;&lt;/dates&gt;&lt;isbn&gt;1431-0651&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Falagán and Johnson, 2014)</w:t>
            </w:r>
            <w:r>
              <w:rPr>
                <w:rFonts w:ascii="Times New Roman" w:hAnsi="Times New Roman" w:cs="Times New Roman"/>
                <w:color w:val="000000"/>
                <w:sz w:val="22"/>
                <w:szCs w:val="22"/>
              </w:rPr>
              <w:fldChar w:fldCharType="end"/>
            </w:r>
          </w:p>
        </w:tc>
        <w:tc>
          <w:tcPr>
            <w:tcW w:w="6327" w:type="dxa"/>
          </w:tcPr>
          <w:p w14:paraId="6DC67A5F"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acidophilic, obligate heterotroph, tolerant of arsenic (V), feeric iron reduction under microaerobic or anaerobic conditions</w:t>
            </w:r>
          </w:p>
        </w:tc>
      </w:tr>
      <w:tr w:rsidR="00E75C1B" w:rsidRPr="00D30754" w14:paraId="660EE78E" w14:textId="77777777" w:rsidTr="001746D5">
        <w:tc>
          <w:tcPr>
            <w:tcW w:w="1909" w:type="dxa"/>
          </w:tcPr>
          <w:p w14:paraId="3AAF58C1"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cidobacterium</w:t>
            </w:r>
          </w:p>
        </w:tc>
        <w:tc>
          <w:tcPr>
            <w:tcW w:w="1285" w:type="dxa"/>
          </w:tcPr>
          <w:p w14:paraId="73ECA692" w14:textId="77777777" w:rsidR="00E75C1B" w:rsidRPr="00D30754" w:rsidRDefault="00E75C1B" w:rsidP="00CD20C9">
            <w:pPr>
              <w:pStyle w:val="PlainText"/>
              <w:rPr>
                <w:rFonts w:ascii="Times" w:hAnsi="Times" w:cs="Courier New"/>
                <w:sz w:val="15"/>
                <w:szCs w:val="22"/>
              </w:rPr>
            </w:pPr>
          </w:p>
        </w:tc>
        <w:tc>
          <w:tcPr>
            <w:tcW w:w="1631" w:type="dxa"/>
          </w:tcPr>
          <w:p w14:paraId="58BF33A9"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A2DC7B7"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ishimoto&lt;/Author&gt;&lt;Year&gt;1991&lt;/Year&gt;&lt;RecNum&gt;683&lt;/RecNum&gt;&lt;DisplayText&gt;(Kishimoto et al., 1991)&lt;/DisplayText&gt;&lt;record&gt;&lt;rec-number&gt;683&lt;/rec-number&gt;&lt;foreign-keys&gt;&lt;key app="EN" db-id="0daw0xdz1a9decevx5ov5pwgpd0a5d929tzd" timestamp="1477431436"&gt;683&lt;/key&gt;&lt;/foreign-keys&gt;&lt;ref-type name="Journal Article"&gt;17&lt;/ref-type&gt;&lt;contributors&gt;&lt;authors&gt;&lt;author&gt;Kishimoto, Noriaki&lt;/author&gt;&lt;author&gt;Kosako, Yoshimasa&lt;/author&gt;&lt;author&gt;Tano, Tatsuo&lt;/author&gt;&lt;/authors&gt;&lt;/contributors&gt;&lt;titles&gt;&lt;title&gt;Acidobacterium capsulatum gen. nov., sp. nov.: an acidophilic chemoorganotrophic bacterium containing menaquinone from acidic mineral environment&lt;/title&gt;&lt;secondary-title&gt;Current Microbiology&lt;/secondary-title&gt;&lt;/titles&gt;&lt;periodical&gt;&lt;full-title&gt;Current microbiology&lt;/full-title&gt;&lt;/periodical&gt;&lt;pages&gt;1-7&lt;/pages&gt;&lt;volume&gt;22&lt;/volume&gt;&lt;number&gt;1&lt;/number&gt;&lt;dates&gt;&lt;year&gt;1991&lt;/year&gt;&lt;/dates&gt;&lt;isbn&gt;0343-8651&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ishimoto et al., 1991)</w:t>
            </w:r>
            <w:r w:rsidRPr="00D30754">
              <w:rPr>
                <w:rFonts w:ascii="Times" w:hAnsi="Times" w:cs="Courier New"/>
                <w:sz w:val="22"/>
                <w:szCs w:val="22"/>
              </w:rPr>
              <w:fldChar w:fldCharType="end"/>
            </w:r>
          </w:p>
        </w:tc>
        <w:tc>
          <w:tcPr>
            <w:tcW w:w="6327" w:type="dxa"/>
          </w:tcPr>
          <w:p w14:paraId="095391D9"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acidophilic, found in mineral environments </w:t>
            </w:r>
          </w:p>
        </w:tc>
      </w:tr>
      <w:tr w:rsidR="00E75C1B" w:rsidRPr="00D30754" w14:paraId="40112198" w14:textId="77777777" w:rsidTr="001746D5">
        <w:trPr>
          <w:trHeight w:val="270"/>
        </w:trPr>
        <w:tc>
          <w:tcPr>
            <w:tcW w:w="1909" w:type="dxa"/>
          </w:tcPr>
          <w:p w14:paraId="64D6157D"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cidovorax</w:t>
            </w:r>
          </w:p>
        </w:tc>
        <w:tc>
          <w:tcPr>
            <w:tcW w:w="1285" w:type="dxa"/>
          </w:tcPr>
          <w:p w14:paraId="040353A0" w14:textId="77777777" w:rsidR="00E75C1B" w:rsidRPr="00D30754" w:rsidRDefault="00E75C1B" w:rsidP="00CD20C9">
            <w:pPr>
              <w:pStyle w:val="PlainText"/>
              <w:rPr>
                <w:rFonts w:ascii="Times" w:hAnsi="Times" w:cs="Courier New"/>
                <w:sz w:val="15"/>
                <w:szCs w:val="22"/>
              </w:rPr>
            </w:pPr>
          </w:p>
        </w:tc>
        <w:tc>
          <w:tcPr>
            <w:tcW w:w="1631" w:type="dxa"/>
          </w:tcPr>
          <w:p w14:paraId="0EABD43B"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0F98A43" w14:textId="77777777" w:rsidR="00E75C1B" w:rsidRPr="00D30754" w:rsidRDefault="00E75C1B" w:rsidP="00CD20C9">
            <w:pPr>
              <w:pStyle w:val="PlainText"/>
              <w:rPr>
                <w:rFonts w:ascii="Times" w:hAnsi="Times" w:cs="Courier New"/>
                <w:sz w:val="22"/>
                <w:szCs w:val="22"/>
              </w:rPr>
            </w:pPr>
          </w:p>
        </w:tc>
        <w:tc>
          <w:tcPr>
            <w:tcW w:w="6327" w:type="dxa"/>
          </w:tcPr>
          <w:p w14:paraId="303A1A56"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causes bacterial fruit blotch on cucurbits</w:t>
            </w:r>
          </w:p>
        </w:tc>
      </w:tr>
      <w:tr w:rsidR="00E75C1B" w:rsidRPr="00D30754" w14:paraId="0E5FE5B3" w14:textId="77777777" w:rsidTr="001746D5">
        <w:trPr>
          <w:trHeight w:val="540"/>
        </w:trPr>
        <w:tc>
          <w:tcPr>
            <w:tcW w:w="1909" w:type="dxa"/>
          </w:tcPr>
          <w:p w14:paraId="6C42A194"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cinetobacter</w:t>
            </w:r>
          </w:p>
        </w:tc>
        <w:tc>
          <w:tcPr>
            <w:tcW w:w="1285" w:type="dxa"/>
          </w:tcPr>
          <w:p w14:paraId="533D910B" w14:textId="77777777" w:rsidR="00E75C1B" w:rsidRPr="00D30754" w:rsidRDefault="00E75C1B" w:rsidP="00CD20C9">
            <w:pPr>
              <w:pStyle w:val="PlainText"/>
              <w:rPr>
                <w:rFonts w:ascii="Times" w:hAnsi="Times" w:cs="Courier New"/>
                <w:sz w:val="15"/>
                <w:szCs w:val="22"/>
              </w:rPr>
            </w:pPr>
          </w:p>
        </w:tc>
        <w:tc>
          <w:tcPr>
            <w:tcW w:w="1631" w:type="dxa"/>
          </w:tcPr>
          <w:p w14:paraId="7BF22A95"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458A34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Cicconi et al)</w:t>
            </w:r>
          </w:p>
        </w:tc>
        <w:tc>
          <w:tcPr>
            <w:tcW w:w="6327" w:type="dxa"/>
          </w:tcPr>
          <w:p w14:paraId="277D562E"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isolated from Loyalsock Creek as part of undergraduate course, only identification is from poster </w:t>
            </w:r>
          </w:p>
        </w:tc>
      </w:tr>
      <w:tr w:rsidR="00E75C1B" w:rsidRPr="00103266" w14:paraId="711F3634" w14:textId="77777777" w:rsidTr="001746D5">
        <w:trPr>
          <w:trHeight w:val="712"/>
        </w:trPr>
        <w:tc>
          <w:tcPr>
            <w:tcW w:w="1909" w:type="dxa"/>
            <w:noWrap/>
            <w:hideMark/>
          </w:tcPr>
          <w:p w14:paraId="0FFBC658"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Actinobacteria_</w:t>
            </w:r>
          </w:p>
          <w:p w14:paraId="48F4C7EE"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phylum_hgcI clade </w:t>
            </w:r>
          </w:p>
        </w:tc>
        <w:tc>
          <w:tcPr>
            <w:tcW w:w="1285" w:type="dxa"/>
            <w:noWrap/>
            <w:hideMark/>
          </w:tcPr>
          <w:p w14:paraId="71A6C482"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25CDA145"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varied</w:t>
            </w:r>
          </w:p>
        </w:tc>
        <w:tc>
          <w:tcPr>
            <w:tcW w:w="2112" w:type="dxa"/>
            <w:noWrap/>
            <w:hideMark/>
          </w:tcPr>
          <w:p w14:paraId="5CB09939"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6327" w:type="dxa"/>
            <w:hideMark/>
          </w:tcPr>
          <w:p w14:paraId="7DF312A5"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phylum level clade, cannot assign potential function</w:t>
            </w:r>
          </w:p>
        </w:tc>
      </w:tr>
      <w:tr w:rsidR="00E75C1B" w:rsidRPr="00D30754" w14:paraId="646B3D67" w14:textId="77777777" w:rsidTr="001746D5">
        <w:tc>
          <w:tcPr>
            <w:tcW w:w="1909" w:type="dxa"/>
          </w:tcPr>
          <w:p w14:paraId="556F693E"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ctinotalea</w:t>
            </w:r>
          </w:p>
        </w:tc>
        <w:tc>
          <w:tcPr>
            <w:tcW w:w="1285" w:type="dxa"/>
          </w:tcPr>
          <w:p w14:paraId="2E254F35" w14:textId="77777777" w:rsidR="00E75C1B" w:rsidRPr="00D30754" w:rsidRDefault="00E75C1B" w:rsidP="00CD20C9">
            <w:pPr>
              <w:pStyle w:val="PlainText"/>
              <w:rPr>
                <w:rFonts w:ascii="Times" w:hAnsi="Times" w:cs="Courier New"/>
                <w:sz w:val="15"/>
                <w:szCs w:val="22"/>
              </w:rPr>
            </w:pPr>
          </w:p>
        </w:tc>
        <w:tc>
          <w:tcPr>
            <w:tcW w:w="1631" w:type="dxa"/>
          </w:tcPr>
          <w:p w14:paraId="685C7C5E"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3F1C135E"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agnara&lt;/Author&gt;&lt;Year&gt;1985&lt;/Year&gt;&lt;RecNum&gt;942&lt;/RecNum&gt;&lt;IDText&gt;et al. (1985)&lt;/IDText&gt;&lt;DisplayText&gt;(Bagnara et al., 1985)&lt;/DisplayText&gt;&lt;record&gt;&lt;rec-number&gt;942&lt;/rec-number&gt;&lt;foreign-keys&gt;&lt;key app="EN" db-id="0daw0xdz1a9decevx5ov5pwgpd0a5d929tzd" timestamp="1495661272"&gt;942&lt;/key&gt;&lt;/foreign-keys&gt;&lt;ref-type name="Journal Article"&gt;17&lt;/ref-type&gt;&lt;contributors&gt;&lt;authors&gt;&lt;author&gt;Bagnara, C&lt;/author&gt;&lt;author&gt;Toci, R&lt;/author&gt;&lt;author&gt;Gaudin, C&lt;/author&gt;&lt;author&gt;Belaich, JP&lt;/author&gt;&lt;/authors&gt;&lt;/contributors&gt;&lt;titles&gt;&lt;title&gt;Isolation and Characterization of a Cellulolytic Microorganism, Cellulomonas fermentans sp. nov&lt;/title&gt;&lt;secondary-title&gt;International Journal of Systematic and Evolutionary Microbiology&lt;/secondary-title&gt;&lt;/titles&gt;&lt;periodical&gt;&lt;full-title&gt;International journal of systematic and evolutionary microbiology&lt;/full-title&gt;&lt;/periodical&gt;&lt;pages&gt;502-507&lt;/pages&gt;&lt;volume&gt;35&lt;/volume&gt;&lt;number&gt;4&lt;/number&gt;&lt;dates&gt;&lt;year&gt;198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agnara et al., 1985)</w:t>
            </w:r>
            <w:r w:rsidRPr="00D30754">
              <w:rPr>
                <w:rFonts w:ascii="Times" w:hAnsi="Times" w:cs="Courier New"/>
                <w:sz w:val="22"/>
                <w:szCs w:val="22"/>
              </w:rPr>
              <w:fldChar w:fldCharType="end"/>
            </w:r>
            <w:r w:rsidRPr="00D30754">
              <w:rPr>
                <w:rFonts w:ascii="Times" w:hAnsi="Times" w:cs="Courier New"/>
                <w:sz w:val="22"/>
                <w:szCs w:val="22"/>
              </w:rPr>
              <w:t xml:space="preserve">. </w:t>
            </w: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Yi&lt;/Author&gt;&lt;Year&gt;2007&lt;/Year&gt;&lt;RecNum&gt;950&lt;/RecNum&gt;&lt;IDText&gt;et al. (2007)&lt;/IDText&gt;&lt;DisplayText&gt;(Yi et al., 2007)&lt;/DisplayText&gt;&lt;record&gt;&lt;rec-number&gt;950&lt;/rec-number&gt;&lt;foreign-keys&gt;&lt;key app="EN" db-id="0daw0xdz1a9decevx5ov5pwgpd0a5d929tzd" timestamp="1495664668"&gt;950&lt;/key&gt;&lt;/foreign-keys&gt;&lt;ref-type name="Journal Article"&gt;17&lt;/ref-type&gt;&lt;contributors&gt;&lt;authors&gt;&lt;author&gt;Yi, Hana&lt;/author&gt;&lt;author&gt;Schumann, Peter&lt;/author&gt;&lt;author&gt;Chun, Jongsik&lt;/author&gt;&lt;/authors&gt;&lt;/contributors&gt;&lt;titles&gt;&lt;title&gt;Demequina aestuarii gen. nov., sp. nov., a novel actinomycete of the suborder Micrococcineae, and reclassification of Cellulomonas fermentans Bagnara et al. 1985 as Actinotalea fermentans gen. nov., comb. nov&lt;/title&gt;&lt;secondary-title&gt;International journal of systematic and evolutionary microbiology&lt;/secondary-title&gt;&lt;/titles&gt;&lt;periodical&gt;&lt;full-title&gt;International journal of systematic and evolutionary microbiology&lt;/full-title&gt;&lt;/periodical&gt;&lt;pages&gt;151-156&lt;/pages&gt;&lt;volume&gt;57&lt;/volume&gt;&lt;number&gt;1&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Yi et al., 2007)</w:t>
            </w:r>
            <w:r w:rsidRPr="00D30754">
              <w:rPr>
                <w:rFonts w:ascii="Times" w:hAnsi="Times" w:cs="Courier New"/>
                <w:sz w:val="22"/>
                <w:szCs w:val="22"/>
              </w:rPr>
              <w:fldChar w:fldCharType="end"/>
            </w:r>
          </w:p>
        </w:tc>
        <w:tc>
          <w:tcPr>
            <w:tcW w:w="6327" w:type="dxa"/>
          </w:tcPr>
          <w:p w14:paraId="331FC23C" w14:textId="77777777" w:rsidR="00E75C1B" w:rsidRPr="00D30754" w:rsidRDefault="00E75C1B" w:rsidP="00CD20C9">
            <w:pPr>
              <w:pStyle w:val="PlainText"/>
              <w:rPr>
                <w:rFonts w:ascii="Times" w:hAnsi="Times" w:cs="Courier New"/>
                <w:sz w:val="22"/>
                <w:szCs w:val="22"/>
              </w:rPr>
            </w:pPr>
          </w:p>
        </w:tc>
      </w:tr>
      <w:tr w:rsidR="00E75C1B" w:rsidRPr="00103266" w14:paraId="49A745AD" w14:textId="77777777" w:rsidTr="001746D5">
        <w:trPr>
          <w:trHeight w:val="237"/>
        </w:trPr>
        <w:tc>
          <w:tcPr>
            <w:tcW w:w="1909" w:type="dxa"/>
            <w:noWrap/>
            <w:hideMark/>
          </w:tcPr>
          <w:p w14:paraId="011F8ECF"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lastRenderedPageBreak/>
              <w:t xml:space="preserve">Aeromonas </w:t>
            </w:r>
          </w:p>
        </w:tc>
        <w:tc>
          <w:tcPr>
            <w:tcW w:w="1285" w:type="dxa"/>
            <w:noWrap/>
            <w:hideMark/>
          </w:tcPr>
          <w:p w14:paraId="32B64E60"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16E9950A"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 xml:space="preserve">non-N </w:t>
            </w:r>
          </w:p>
        </w:tc>
        <w:tc>
          <w:tcPr>
            <w:tcW w:w="2112" w:type="dxa"/>
            <w:noWrap/>
            <w:hideMark/>
          </w:tcPr>
          <w:p w14:paraId="1A076FA6"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Janda&lt;/Author&gt;&lt;Year&gt;1998&lt;/Year&gt;&lt;RecNum&gt;1140&lt;/RecNum&gt;&lt;DisplayText&gt;(Janda and Abbott, 1998)&lt;/DisplayText&gt;&lt;record&gt;&lt;rec-number&gt;1140&lt;/rec-number&gt;&lt;foreign-keys&gt;&lt;key app="EN" db-id="0daw0xdz1a9decevx5ov5pwgpd0a5d929tzd" timestamp="1525824516"&gt;1140&lt;/key&gt;&lt;/foreign-keys&gt;&lt;ref-type name="Journal Article"&gt;17&lt;/ref-type&gt;&lt;contributors&gt;&lt;authors&gt;&lt;author&gt;Janda, J Michael&lt;/author&gt;&lt;author&gt;Abbott, Sharon L&lt;/author&gt;&lt;/authors&gt;&lt;/contributors&gt;&lt;titles&gt;&lt;title&gt;Evolving concepts regarding the genus Aeromonas: an expanding panorama of species, disease presentations, and unanswered questions&lt;/title&gt;&lt;secondary-title&gt;Clinical infectious diseases&lt;/secondary-title&gt;&lt;/titles&gt;&lt;periodical&gt;&lt;full-title&gt;Clinical infectious diseases&lt;/full-title&gt;&lt;/periodical&gt;&lt;pages&gt;332-344&lt;/pages&gt;&lt;volume&gt;27&lt;/volume&gt;&lt;number&gt;2&lt;/number&gt;&lt;dates&gt;&lt;year&gt;1998&lt;/year&gt;&lt;/dates&gt;&lt;isbn&gt;1537-6591&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Janda and Abbott, 1998)</w:t>
            </w:r>
            <w:r>
              <w:rPr>
                <w:rFonts w:eastAsia="Times New Roman" w:cs="Times New Roman"/>
                <w:sz w:val="22"/>
                <w:szCs w:val="22"/>
              </w:rPr>
              <w:fldChar w:fldCharType="end"/>
            </w:r>
          </w:p>
        </w:tc>
        <w:tc>
          <w:tcPr>
            <w:tcW w:w="6327" w:type="dxa"/>
            <w:hideMark/>
          </w:tcPr>
          <w:p w14:paraId="2A52E851"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human pathogen</w:t>
            </w:r>
          </w:p>
        </w:tc>
      </w:tr>
      <w:tr w:rsidR="00E75C1B" w:rsidRPr="00D30754" w14:paraId="1365C10E" w14:textId="77777777" w:rsidTr="001746D5">
        <w:tc>
          <w:tcPr>
            <w:tcW w:w="1909" w:type="dxa"/>
          </w:tcPr>
          <w:p w14:paraId="3128E2AA"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etherobacter</w:t>
            </w:r>
          </w:p>
        </w:tc>
        <w:tc>
          <w:tcPr>
            <w:tcW w:w="1285" w:type="dxa"/>
          </w:tcPr>
          <w:p w14:paraId="088C69A1" w14:textId="77777777" w:rsidR="00E75C1B" w:rsidRPr="00D30754" w:rsidRDefault="00E75C1B" w:rsidP="00CD20C9">
            <w:pPr>
              <w:pStyle w:val="PlainText"/>
              <w:rPr>
                <w:rFonts w:ascii="Times" w:hAnsi="Times" w:cs="Courier New"/>
                <w:sz w:val="15"/>
                <w:szCs w:val="22"/>
              </w:rPr>
            </w:pPr>
          </w:p>
        </w:tc>
        <w:tc>
          <w:tcPr>
            <w:tcW w:w="1631" w:type="dxa"/>
          </w:tcPr>
          <w:p w14:paraId="0DBCFF1D"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693A2CD"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arcia&lt;/Author&gt;&lt;Year&gt;2016&lt;/Year&gt;&lt;RecNum&gt;944&lt;/RecNum&gt;&lt;IDText&gt;et al. (2016)&lt;/IDText&gt;&lt;DisplayText&gt;(Garcia et al., 2016)&lt;/DisplayText&gt;&lt;record&gt;&lt;rec-number&gt;944&lt;/rec-number&gt;&lt;foreign-keys&gt;&lt;key app="EN" db-id="0daw0xdz1a9decevx5ov5pwgpd0a5d929tzd" timestamp="1495661483"&gt;944&lt;/key&gt;&lt;/foreign-keys&gt;&lt;ref-type name="Journal Article"&gt;17&lt;/ref-type&gt;&lt;contributors&gt;&lt;authors&gt;&lt;author&gt;Garcia, Ronald&lt;/author&gt;&lt;author&gt;Stadler, Marc&lt;/author&gt;&lt;author&gt;Gemperlein, Katja&lt;/author&gt;&lt;author&gt;Müller, Rolf&lt;/author&gt;&lt;/authors&gt;&lt;/contributors&gt;&lt;titles&gt;&lt;title&gt;Aetherobacter fasciculatus gen. nov., sp. nov. and Aetherobacter rufus sp. nov., novel myxobacteria with promising biotechnological applications&lt;/title&gt;&lt;secondary-title&gt;International journal of systematic and evolutionary microbiology&lt;/secondary-title&gt;&lt;/titles&gt;&lt;periodical&gt;&lt;full-title&gt;International journal of systematic and evolutionary microbiology&lt;/full-title&gt;&lt;/periodical&gt;&lt;pages&gt;928-938&lt;/pages&gt;&lt;volume&gt;66&lt;/volume&gt;&lt;number&gt;2&lt;/number&gt;&lt;dates&gt;&lt;year&gt;201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arcia et al., 2016)</w:t>
            </w:r>
            <w:r w:rsidRPr="00D30754">
              <w:rPr>
                <w:rFonts w:ascii="Times" w:hAnsi="Times" w:cs="Courier New"/>
                <w:sz w:val="22"/>
                <w:szCs w:val="22"/>
              </w:rPr>
              <w:fldChar w:fldCharType="end"/>
            </w:r>
          </w:p>
        </w:tc>
        <w:tc>
          <w:tcPr>
            <w:tcW w:w="6327" w:type="dxa"/>
          </w:tcPr>
          <w:p w14:paraId="08D94CD8"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myxobacteria</w:t>
            </w:r>
          </w:p>
        </w:tc>
      </w:tr>
      <w:tr w:rsidR="00E75C1B" w:rsidRPr="00D30754" w14:paraId="6CC17627" w14:textId="77777777" w:rsidTr="001746D5">
        <w:tc>
          <w:tcPr>
            <w:tcW w:w="1909" w:type="dxa"/>
          </w:tcPr>
          <w:p w14:paraId="41ABED9C"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grobacterium</w:t>
            </w:r>
          </w:p>
        </w:tc>
        <w:tc>
          <w:tcPr>
            <w:tcW w:w="1285" w:type="dxa"/>
          </w:tcPr>
          <w:p w14:paraId="7BC743FF" w14:textId="77777777" w:rsidR="00E75C1B" w:rsidRPr="00D30754" w:rsidRDefault="00E75C1B" w:rsidP="00CD20C9">
            <w:pPr>
              <w:pStyle w:val="PlainText"/>
              <w:rPr>
                <w:rFonts w:ascii="Times" w:hAnsi="Times" w:cs="Courier New"/>
                <w:sz w:val="15"/>
                <w:szCs w:val="22"/>
              </w:rPr>
            </w:pPr>
          </w:p>
        </w:tc>
        <w:tc>
          <w:tcPr>
            <w:tcW w:w="1631" w:type="dxa"/>
          </w:tcPr>
          <w:p w14:paraId="26889509"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0CA366F" w14:textId="77777777" w:rsidR="00E75C1B" w:rsidRPr="00D30754" w:rsidRDefault="00E75C1B" w:rsidP="00CD20C9">
            <w:pPr>
              <w:pStyle w:val="PlainText"/>
              <w:rPr>
                <w:rFonts w:ascii="Times" w:hAnsi="Times" w:cs="Courier New"/>
                <w:sz w:val="22"/>
                <w:szCs w:val="22"/>
              </w:rPr>
            </w:pPr>
          </w:p>
        </w:tc>
        <w:tc>
          <w:tcPr>
            <w:tcW w:w="6327" w:type="dxa"/>
          </w:tcPr>
          <w:p w14:paraId="48973B0E"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isease forming, uses nitroglycerine as sole N source (microbewiki)</w:t>
            </w:r>
          </w:p>
        </w:tc>
      </w:tr>
      <w:tr w:rsidR="00E75C1B" w:rsidRPr="00D30754" w14:paraId="52D6A5E0" w14:textId="77777777" w:rsidTr="001746D5">
        <w:tc>
          <w:tcPr>
            <w:tcW w:w="1909" w:type="dxa"/>
          </w:tcPr>
          <w:p w14:paraId="54DEAFDA"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kkermansia</w:t>
            </w:r>
          </w:p>
        </w:tc>
        <w:tc>
          <w:tcPr>
            <w:tcW w:w="1285" w:type="dxa"/>
          </w:tcPr>
          <w:p w14:paraId="7E0D176E" w14:textId="77777777" w:rsidR="00E75C1B" w:rsidRPr="00D30754" w:rsidRDefault="00E75C1B" w:rsidP="00CD20C9">
            <w:pPr>
              <w:pStyle w:val="PlainText"/>
              <w:rPr>
                <w:rFonts w:ascii="Times" w:hAnsi="Times" w:cs="Courier New"/>
                <w:sz w:val="15"/>
                <w:szCs w:val="22"/>
              </w:rPr>
            </w:pPr>
          </w:p>
        </w:tc>
        <w:tc>
          <w:tcPr>
            <w:tcW w:w="1631" w:type="dxa"/>
          </w:tcPr>
          <w:p w14:paraId="5748E3F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25EC1F8" w14:textId="77777777" w:rsidR="00E75C1B" w:rsidRPr="00D30754" w:rsidRDefault="00E75C1B" w:rsidP="008F76E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errien&lt;/Author&gt;&lt;Year&gt;2004&lt;/Year&gt;&lt;RecNum&gt;863&lt;/RecNum&gt;&lt;DisplayText&gt;(Derrien et al., 2004)&lt;/DisplayText&gt;&lt;record&gt;&lt;rec-number&gt;863&lt;/rec-number&gt;&lt;foreign-keys&gt;&lt;key app="EN" db-id="0daw0xdz1a9decevx5ov5pwgpd0a5d929tzd" timestamp="1490636297"&gt;863&lt;/key&gt;&lt;/foreign-keys&gt;&lt;ref-type name="Journal Article"&gt;17&lt;/ref-type&gt;&lt;contributors&gt;&lt;authors&gt;&lt;author&gt;Derrien, Muriel&lt;/author&gt;&lt;author&gt;Vaughan, Elaine E&lt;/author&gt;&lt;author&gt;Plugge, Caroline M&lt;/author&gt;&lt;author&gt;de Vos, Willem M&lt;/author&gt;&lt;/authors&gt;&lt;/contributors&gt;&lt;titles&gt;&lt;title&gt;Akkermansia muciniphila gen. nov., sp. nov., a human intestinal mucin-degrading bacterium&lt;/title&gt;&lt;secondary-title&gt;International journal of systematic and evolutionary microbiology&lt;/secondary-title&gt;&lt;/titles&gt;&lt;periodical&gt;&lt;full-title&gt;International journal of systematic and evolutionary microbiology&lt;/full-title&gt;&lt;/periodical&gt;&lt;pages&gt;1469-1476&lt;/pages&gt;&lt;volume&gt;54&lt;/volume&gt;&lt;number&gt;5&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errien et al., 2004)</w:t>
            </w:r>
            <w:r w:rsidRPr="00D30754">
              <w:rPr>
                <w:rFonts w:ascii="Times" w:hAnsi="Times" w:cs="Courier New"/>
                <w:sz w:val="22"/>
                <w:szCs w:val="22"/>
              </w:rPr>
              <w:fldChar w:fldCharType="end"/>
            </w:r>
          </w:p>
        </w:tc>
        <w:tc>
          <w:tcPr>
            <w:tcW w:w="6327" w:type="dxa"/>
          </w:tcPr>
          <w:p w14:paraId="2843F9E6"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found in human gut microbiota, use mucin as sole nitrogen source </w:t>
            </w:r>
          </w:p>
        </w:tc>
      </w:tr>
      <w:tr w:rsidR="00E75C1B" w:rsidRPr="00D30754" w14:paraId="05D688DC" w14:textId="77777777" w:rsidTr="001746D5">
        <w:tc>
          <w:tcPr>
            <w:tcW w:w="1909" w:type="dxa"/>
          </w:tcPr>
          <w:p w14:paraId="0FA65A7E"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lgorimarina</w:t>
            </w:r>
          </w:p>
        </w:tc>
        <w:tc>
          <w:tcPr>
            <w:tcW w:w="1285" w:type="dxa"/>
          </w:tcPr>
          <w:p w14:paraId="7BEA5EA0" w14:textId="77777777" w:rsidR="00E75C1B" w:rsidRPr="00D30754" w:rsidRDefault="00E75C1B" w:rsidP="00CD20C9">
            <w:pPr>
              <w:pStyle w:val="PlainText"/>
              <w:rPr>
                <w:rFonts w:ascii="Times" w:hAnsi="Times" w:cs="Courier New"/>
                <w:sz w:val="15"/>
                <w:szCs w:val="22"/>
              </w:rPr>
            </w:pPr>
          </w:p>
        </w:tc>
        <w:tc>
          <w:tcPr>
            <w:tcW w:w="1631" w:type="dxa"/>
          </w:tcPr>
          <w:p w14:paraId="693D0B92"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5F1CC29"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endall&lt;/Author&gt;&lt;Year&gt;2006&lt;/Year&gt;&lt;RecNum&gt;608&lt;/RecNum&gt;&lt;DisplayText&gt;(Kendall et al., 2006)&lt;/DisplayText&gt;&lt;record&gt;&lt;rec-number&gt;608&lt;/rec-number&gt;&lt;foreign-keys&gt;&lt;key app="EN" db-id="0daw0xdz1a9decevx5ov5pwgpd0a5d929tzd" timestamp="1473369968"&gt;608&lt;/key&gt;&lt;/foreign-keys&gt;&lt;ref-type name="Journal Article"&gt;17&lt;/ref-type&gt;&lt;contributors&gt;&lt;authors&gt;&lt;author&gt;Kendall, Melissa M&lt;/author&gt;&lt;author&gt;Liu, Yitai&lt;/author&gt;&lt;author&gt;Boone, David R&lt;/author&gt;&lt;/authors&gt;&lt;/contributors&gt;&lt;titles&gt;&lt;title&gt;Butyrate-and propionate-degrading syntrophs from permanently cold marine sediments in Skan Bay, Alaska, and description of Algorimarina butyrica gen. novet al, sp. nov&lt;/title&gt;&lt;secondary-title&gt;FEMS microbiology letters&lt;/secondary-title&gt;&lt;/titles&gt;&lt;periodical&gt;&lt;full-title&gt;FEMS Microbiology Letters&lt;/full-title&gt;&lt;/periodical&gt;&lt;pages&gt;107-114&lt;/pages&gt;&lt;volume&gt;262&lt;/volume&gt;&lt;number&gt;1&lt;/number&gt;&lt;dates&gt;&lt;year&gt;2006&lt;/year&gt;&lt;/dates&gt;&lt;isbn&gt;0378-1097&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endall et al., 2006)</w:t>
            </w:r>
            <w:r w:rsidRPr="00D30754">
              <w:rPr>
                <w:rFonts w:ascii="Times" w:hAnsi="Times" w:cs="Courier New"/>
                <w:sz w:val="22"/>
                <w:szCs w:val="22"/>
              </w:rPr>
              <w:fldChar w:fldCharType="end"/>
            </w:r>
          </w:p>
        </w:tc>
        <w:tc>
          <w:tcPr>
            <w:tcW w:w="6327" w:type="dxa"/>
          </w:tcPr>
          <w:p w14:paraId="08321EDC"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syntrophic with methanogens </w:t>
            </w:r>
          </w:p>
        </w:tc>
      </w:tr>
      <w:tr w:rsidR="00E75C1B" w:rsidRPr="00D30754" w14:paraId="16AA899A" w14:textId="77777777" w:rsidTr="001746D5">
        <w:tc>
          <w:tcPr>
            <w:tcW w:w="1909" w:type="dxa"/>
          </w:tcPr>
          <w:p w14:paraId="124D1679"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licyclobacillus</w:t>
            </w:r>
          </w:p>
        </w:tc>
        <w:tc>
          <w:tcPr>
            <w:tcW w:w="1285" w:type="dxa"/>
          </w:tcPr>
          <w:p w14:paraId="3263DC6D"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use nitrate </w:t>
            </w:r>
          </w:p>
        </w:tc>
        <w:tc>
          <w:tcPr>
            <w:tcW w:w="1631" w:type="dxa"/>
          </w:tcPr>
          <w:p w14:paraId="3C0C0B7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52124E8" w14:textId="77777777" w:rsidR="00E75C1B" w:rsidRPr="00D30754" w:rsidRDefault="00E75C1B" w:rsidP="008F76E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isotzkey&lt;/Author&gt;&lt;Year&gt;1992&lt;/Year&gt;&lt;RecNum&gt;785&lt;/RecNum&gt;&lt;DisplayText&gt;(Wisotzkey et al., 1992)&lt;/DisplayText&gt;&lt;record&gt;&lt;rec-number&gt;785&lt;/rec-number&gt;&lt;foreign-keys&gt;&lt;key app="EN" db-id="0daw0xdz1a9decevx5ov5pwgpd0a5d929tzd" timestamp="1484686326"&gt;785&lt;/key&gt;&lt;/foreign-keys&gt;&lt;ref-type name="Journal Article"&gt;17&lt;/ref-type&gt;&lt;contributors&gt;&lt;authors&gt;&lt;author&gt;Wisotzkey, Jeffrey D&lt;/author&gt;&lt;author&gt;Jurtshuk JR, Peter&lt;/author&gt;&lt;author&gt;Fox, George E&lt;/author&gt;&lt;author&gt;Deinhard, Gabriele&lt;/author&gt;&lt;author&gt;Poralla, Karl&lt;/author&gt;&lt;/authors&gt;&lt;/contributors&gt;&lt;titles&gt;&lt;title&gt;Comparative Sequence Analyses on the 16S rRNA (rDNA) of Bacillus acidocaldarius, Bacillus acidoterrestris, and Bacillus cycloheptanicus and Proposal for Creation of a New Genus, Alicyclobacillus gen. nov&lt;/title&gt;&lt;secondary-title&gt;International Journal of Systematic and Evolutionary Microbiology&lt;/secondary-title&gt;&lt;/titles&gt;&lt;periodical&gt;&lt;full-title&gt;International journal of systematic and evolutionary microbiology&lt;/full-title&gt;&lt;/periodical&gt;&lt;pages&gt;263-269&lt;/pages&gt;&lt;volume&gt;42&lt;/volume&gt;&lt;number&gt;2&lt;/number&gt;&lt;dates&gt;&lt;year&gt;199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isotzkey et al., 1992)</w:t>
            </w:r>
            <w:r w:rsidRPr="00D30754">
              <w:rPr>
                <w:rFonts w:ascii="Times" w:hAnsi="Times" w:cs="Courier New"/>
                <w:sz w:val="22"/>
                <w:szCs w:val="22"/>
              </w:rPr>
              <w:fldChar w:fldCharType="end"/>
            </w:r>
          </w:p>
        </w:tc>
        <w:tc>
          <w:tcPr>
            <w:tcW w:w="6327" w:type="dxa"/>
          </w:tcPr>
          <w:p w14:paraId="5391AD19"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can grow in acidic environments </w:t>
            </w:r>
          </w:p>
        </w:tc>
      </w:tr>
      <w:tr w:rsidR="00E75C1B" w:rsidRPr="00D30754" w14:paraId="0C43F8FA" w14:textId="77777777" w:rsidTr="001746D5">
        <w:tc>
          <w:tcPr>
            <w:tcW w:w="1909" w:type="dxa"/>
          </w:tcPr>
          <w:p w14:paraId="276D938B"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lkanibacter</w:t>
            </w:r>
          </w:p>
        </w:tc>
        <w:tc>
          <w:tcPr>
            <w:tcW w:w="1285" w:type="dxa"/>
          </w:tcPr>
          <w:p w14:paraId="31C1F09F" w14:textId="77777777" w:rsidR="00E75C1B" w:rsidRPr="00D30754" w:rsidRDefault="00E75C1B" w:rsidP="00CD20C9">
            <w:pPr>
              <w:pStyle w:val="PlainText"/>
              <w:rPr>
                <w:rFonts w:ascii="Times" w:hAnsi="Times" w:cs="Courier New"/>
                <w:sz w:val="15"/>
                <w:szCs w:val="22"/>
              </w:rPr>
            </w:pPr>
          </w:p>
        </w:tc>
        <w:tc>
          <w:tcPr>
            <w:tcW w:w="1631" w:type="dxa"/>
          </w:tcPr>
          <w:p w14:paraId="7838D54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75B1CF9"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Friedrich&lt;/Author&gt;&lt;Year&gt;2008&lt;/Year&gt;&lt;RecNum&gt;945&lt;/RecNum&gt;&lt;DisplayText&gt;(Friedrich and Lipski, 2008)&lt;/DisplayText&gt;&lt;record&gt;&lt;rec-number&gt;945&lt;/rec-number&gt;&lt;foreign-keys&gt;&lt;key app="EN" db-id="0daw0xdz1a9decevx5ov5pwgpd0a5d929tzd" timestamp="1495661592"&gt;945&lt;/key&gt;&lt;/foreign-keys&gt;&lt;ref-type name="Journal Article"&gt;17&lt;/ref-type&gt;&lt;contributors&gt;&lt;authors&gt;&lt;author&gt;Friedrich, Michèle M&lt;/author&gt;&lt;author&gt;Lipski, André&lt;/author&gt;&lt;/authors&gt;&lt;/contributors&gt;&lt;titles&gt;&lt;title&gt;Alkanibacter difficilis gen. nov., sp. nov. and Singularimonas variicoloris gen. nov., sp. nov., hexane-degrading bacteria isolated from a hexane-treated biofilter&lt;/title&gt;&lt;secondary-title&gt;International journal of systematic and evolutionary microbiology&lt;/secondary-title&gt;&lt;/titles&gt;&lt;periodical&gt;&lt;full-title&gt;International journal of systematic and evolutionary microbiology&lt;/full-title&gt;&lt;/periodical&gt;&lt;pages&gt;2324-2329&lt;/pages&gt;&lt;volume&gt;58&lt;/volume&gt;&lt;number&gt;10&lt;/number&gt;&lt;dates&gt;&lt;year&gt;200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Friedrich and Lipski, 2008)</w:t>
            </w:r>
            <w:r w:rsidRPr="00D30754">
              <w:rPr>
                <w:rFonts w:ascii="Times" w:hAnsi="Times" w:cs="Courier New"/>
                <w:sz w:val="22"/>
                <w:szCs w:val="22"/>
              </w:rPr>
              <w:fldChar w:fldCharType="end"/>
            </w:r>
          </w:p>
        </w:tc>
        <w:tc>
          <w:tcPr>
            <w:tcW w:w="6327" w:type="dxa"/>
          </w:tcPr>
          <w:p w14:paraId="3D735300" w14:textId="77777777" w:rsidR="00E75C1B" w:rsidRPr="00D30754" w:rsidRDefault="00E75C1B" w:rsidP="00CD20C9">
            <w:pPr>
              <w:pStyle w:val="PlainText"/>
              <w:rPr>
                <w:rFonts w:ascii="Times" w:hAnsi="Times" w:cs="Courier New"/>
                <w:sz w:val="22"/>
                <w:szCs w:val="22"/>
              </w:rPr>
            </w:pPr>
          </w:p>
        </w:tc>
      </w:tr>
      <w:tr w:rsidR="00E75C1B" w:rsidRPr="00D30754" w14:paraId="6755FD19" w14:textId="77777777" w:rsidTr="001746D5">
        <w:tc>
          <w:tcPr>
            <w:tcW w:w="1909" w:type="dxa"/>
          </w:tcPr>
          <w:p w14:paraId="26B3375C"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Alkanindiges </w:t>
            </w:r>
          </w:p>
        </w:tc>
        <w:tc>
          <w:tcPr>
            <w:tcW w:w="1285" w:type="dxa"/>
          </w:tcPr>
          <w:p w14:paraId="445F822A"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1F115283"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7697297A" w14:textId="77777777" w:rsidR="00E75C1B" w:rsidRPr="001F5B70" w:rsidRDefault="00E75C1B"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Bogan&lt;/Author&gt;&lt;Year&gt;2003&lt;/Year&gt;&lt;RecNum&gt;1166&lt;/RecNum&gt;&lt;IDText&gt;et al. (2003)&lt;/IDText&gt;&lt;DisplayText&gt;(Bogan et al., 2003)&lt;/DisplayText&gt;&lt;record&gt;&lt;rec-number&gt;1166&lt;/rec-number&gt;&lt;foreign-keys&gt;&lt;key app="EN" db-id="0daw0xdz1a9decevx5ov5pwgpd0a5d929tzd" timestamp="1526314201"&gt;1166&lt;/key&gt;&lt;/foreign-keys&gt;&lt;ref-type name="Journal Article"&gt;17&lt;/ref-type&gt;&lt;contributors&gt;&lt;authors&gt;&lt;author&gt;Bogan, Bill W&lt;/author&gt;&lt;author&gt;Sullivan, Wendy R&lt;/author&gt;&lt;author&gt;Kayser, Kevin J&lt;/author&gt;&lt;author&gt;Derr, KD&lt;/author&gt;&lt;author&gt;Aldrich, Henry C&lt;/author&gt;&lt;author&gt;Paterek, J Robert&lt;/author&gt;&lt;/authors&gt;&lt;/contributors&gt;&lt;titles&gt;&lt;title&gt;Alkanindiges illinoisensis gen. nov., sp. nov., an obligately hydrocarbonoclastic, aerobic squalane-degrading bacterium isolated from oilfield soils&lt;/title&gt;&lt;secondary-title&gt;International journal of systematic and evolutionary microbiology&lt;/secondary-title&gt;&lt;/titles&gt;&lt;periodical&gt;&lt;full-title&gt;International journal of systematic and evolutionary microbiology&lt;/full-title&gt;&lt;/periodical&gt;&lt;pages&gt;1389-1395&lt;/pages&gt;&lt;volume&gt;53&lt;/volume&gt;&lt;number&gt;5&lt;/number&gt;&lt;dates&gt;&lt;year&gt;2003&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Bogan et al., 2003)</w:t>
            </w:r>
            <w:r>
              <w:rPr>
                <w:rFonts w:ascii="Times New Roman" w:hAnsi="Times New Roman" w:cs="Times New Roman"/>
                <w:color w:val="000000"/>
                <w:sz w:val="22"/>
                <w:szCs w:val="22"/>
              </w:rPr>
              <w:fldChar w:fldCharType="end"/>
            </w:r>
          </w:p>
        </w:tc>
        <w:tc>
          <w:tcPr>
            <w:tcW w:w="6327" w:type="dxa"/>
          </w:tcPr>
          <w:p w14:paraId="201F2EE0"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alkane-degrading</w:t>
            </w:r>
          </w:p>
        </w:tc>
      </w:tr>
      <w:tr w:rsidR="00E75C1B" w:rsidRPr="00103266" w14:paraId="5C1DAFAE" w14:textId="77777777" w:rsidTr="001746D5">
        <w:trPr>
          <w:trHeight w:val="50"/>
        </w:trPr>
        <w:tc>
          <w:tcPr>
            <w:tcW w:w="1909" w:type="dxa"/>
            <w:noWrap/>
            <w:hideMark/>
          </w:tcPr>
          <w:p w14:paraId="68DB8AFC"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Allorhizobium-</w:t>
            </w:r>
          </w:p>
          <w:p w14:paraId="496FDCC2"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Neorhizobium-</w:t>
            </w:r>
          </w:p>
          <w:p w14:paraId="6374D7F0"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Pararhizobium-</w:t>
            </w:r>
          </w:p>
          <w:p w14:paraId="148D0DBF"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Rhizobium </w:t>
            </w:r>
          </w:p>
        </w:tc>
        <w:tc>
          <w:tcPr>
            <w:tcW w:w="1285" w:type="dxa"/>
            <w:noWrap/>
            <w:hideMark/>
          </w:tcPr>
          <w:p w14:paraId="02552006"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16BA2C2C"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 xml:space="preserve">N fixation </w:t>
            </w:r>
          </w:p>
        </w:tc>
        <w:tc>
          <w:tcPr>
            <w:tcW w:w="2112" w:type="dxa"/>
            <w:noWrap/>
            <w:hideMark/>
          </w:tcPr>
          <w:p w14:paraId="7F3D4AFB"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Mousavi&lt;/Author&gt;&lt;Year&gt;2014&lt;/Year&gt;&lt;RecNum&gt;1159&lt;/RecNum&gt;&lt;IDText&gt;et al. (2014)&lt;/IDText&gt;&lt;DisplayText&gt;(Mousavi et al., 2014)&lt;/DisplayText&gt;&lt;record&gt;&lt;rec-number&gt;1159&lt;/rec-number&gt;&lt;foreign-keys&gt;&lt;key app="EN" db-id="0daw0xdz1a9decevx5ov5pwgpd0a5d929tzd" timestamp="1525983225"&gt;1159&lt;/key&gt;&lt;/foreign-keys&gt;&lt;ref-type name="Journal Article"&gt;17&lt;/ref-type&gt;&lt;contributors&gt;&lt;authors&gt;&lt;author&gt;Mousavi, Seyed Abdollah&lt;/author&gt;&lt;author&gt;Österman, Janina&lt;/author&gt;&lt;author&gt;Wahlberg, Niklas&lt;/author&gt;&lt;author&gt;Nesme, Xavier&lt;/author&gt;&lt;author&gt;Lavire, Céline&lt;/author&gt;&lt;author&gt;Vial, Ludovic&lt;/author&gt;&lt;author&gt;Paulin, Lars&lt;/author&gt;&lt;author&gt;De Lajudie, Philippe&lt;/author&gt;&lt;author&gt;Lindström, Kristina&lt;/author&gt;&lt;/authors&gt;&lt;/contributors&gt;&lt;titles&gt;&lt;title&gt;Phylogeny of the Rhizobium–Allorhizobium–Agrobacterium clade supports the delineation of Neorhizobium gen. nov&lt;/title&gt;&lt;secondary-title&gt;Systematic and applied microbiology&lt;/secondary-title&gt;&lt;/titles&gt;&lt;periodical&gt;&lt;full-title&gt;Systematic and applied microbiology&lt;/full-title&gt;&lt;/periodical&gt;&lt;pages&gt;208-215&lt;/pages&gt;&lt;volume&gt;37&lt;/volume&gt;&lt;number&gt;3&lt;/number&gt;&lt;dates&gt;&lt;year&gt;2014&lt;/year&gt;&lt;/dates&gt;&lt;isbn&gt;0723-2020&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Mousavi et al., 2014)</w:t>
            </w:r>
            <w:r>
              <w:rPr>
                <w:rFonts w:eastAsia="Times New Roman" w:cs="Times New Roman"/>
                <w:sz w:val="22"/>
                <w:szCs w:val="22"/>
              </w:rPr>
              <w:fldChar w:fldCharType="end"/>
            </w:r>
          </w:p>
        </w:tc>
        <w:tc>
          <w:tcPr>
            <w:tcW w:w="6327" w:type="dxa"/>
            <w:hideMark/>
          </w:tcPr>
          <w:p w14:paraId="6D727C76"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 xml:space="preserve">can enter N fixing symbioses with legumes </w:t>
            </w:r>
          </w:p>
        </w:tc>
      </w:tr>
      <w:tr w:rsidR="00E75C1B" w:rsidRPr="00D30754" w14:paraId="15BFB8EA" w14:textId="77777777" w:rsidTr="00E75C1B">
        <w:trPr>
          <w:trHeight w:val="279"/>
        </w:trPr>
        <w:tc>
          <w:tcPr>
            <w:tcW w:w="1909" w:type="dxa"/>
          </w:tcPr>
          <w:p w14:paraId="79E986F1"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Altererythrobacter </w:t>
            </w:r>
          </w:p>
        </w:tc>
        <w:tc>
          <w:tcPr>
            <w:tcW w:w="1285" w:type="dxa"/>
          </w:tcPr>
          <w:p w14:paraId="0EEAB880"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5DB4BE2C"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79F0763F" w14:textId="77777777" w:rsidR="00E75C1B" w:rsidRPr="001F5B70" w:rsidRDefault="00E75C1B"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Kwon&lt;/Author&gt;&lt;Year&gt;2007&lt;/Year&gt;&lt;RecNum&gt;1174&lt;/RecNum&gt;&lt;IDText&gt;et al. (2007)&lt;/IDText&gt;&lt;DisplayText&gt;(Kwon et al., 2007a)&lt;/DisplayText&gt;&lt;record&gt;&lt;rec-number&gt;1174&lt;/rec-number&gt;&lt;foreign-keys&gt;&lt;key app="EN" db-id="0daw0xdz1a9decevx5ov5pwgpd0a5d929tzd" timestamp="1526318322"&gt;1174&lt;/key&gt;&lt;/foreign-keys&gt;&lt;ref-type name="Journal Article"&gt;17&lt;/ref-type&gt;&lt;contributors&gt;&lt;authors&gt;&lt;author&gt;Kwon, Kae Kyoung&lt;/author&gt;&lt;author&gt;Woo, Jung-Hee&lt;/author&gt;&lt;author&gt;Yang, Sung-Hyun&lt;/author&gt;&lt;author&gt;Kang, Ji-Hyun&lt;/author&gt;&lt;author&gt;Kang, Sung Gyun&lt;/author&gt;&lt;author&gt;Kim, Sang-Jin&lt;/author&gt;&lt;author&gt;Sato, Takako&lt;/author&gt;&lt;author&gt;Kato, Chiaki&lt;/author&gt;&lt;/authors&gt;&lt;/contributors&gt;&lt;titles&gt;&lt;title&gt;Altererythrobacter epoxidivorans gen. nov., sp. nov., an epoxide hydrolase-active, mesophilic marine bacterium isolated from cold-seep sediment, and reclassification of Erythrobacter luteolus Yoon et al. 2005 as Altererythrobacter luteolus comb. nov&lt;/title&gt;&lt;secondary-title&gt;International journal of systematic and evolutionary microbiology&lt;/secondary-title&gt;&lt;/titles&gt;&lt;periodical&gt;&lt;full-title&gt;International journal of systematic and evolutionary microbiology&lt;/full-title&gt;&lt;/periodical&gt;&lt;pages&gt;2207-2211&lt;/pages&gt;&lt;volume&gt;57&lt;/volume&gt;&lt;number&gt;10&lt;/number&gt;&lt;dates&gt;&lt;year&gt;2007&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Kwon et al., 2007a)</w:t>
            </w:r>
            <w:r>
              <w:rPr>
                <w:rFonts w:ascii="Times New Roman" w:hAnsi="Times New Roman" w:cs="Times New Roman"/>
                <w:color w:val="000000"/>
                <w:sz w:val="22"/>
                <w:szCs w:val="22"/>
              </w:rPr>
              <w:fldChar w:fldCharType="end"/>
            </w:r>
          </w:p>
        </w:tc>
        <w:tc>
          <w:tcPr>
            <w:tcW w:w="6327" w:type="dxa"/>
          </w:tcPr>
          <w:p w14:paraId="18F54E0B"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aerobes</w:t>
            </w:r>
          </w:p>
        </w:tc>
      </w:tr>
      <w:tr w:rsidR="00E75C1B" w:rsidRPr="00D30754" w14:paraId="25C6A87D" w14:textId="77777777" w:rsidTr="001746D5">
        <w:tc>
          <w:tcPr>
            <w:tcW w:w="1909" w:type="dxa"/>
          </w:tcPr>
          <w:p w14:paraId="7725B655"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naerococcus</w:t>
            </w:r>
          </w:p>
        </w:tc>
        <w:tc>
          <w:tcPr>
            <w:tcW w:w="1285" w:type="dxa"/>
          </w:tcPr>
          <w:p w14:paraId="7CD0C619" w14:textId="77777777" w:rsidR="00E75C1B" w:rsidRPr="00D30754" w:rsidRDefault="00E75C1B" w:rsidP="00CD20C9">
            <w:pPr>
              <w:pStyle w:val="PlainText"/>
              <w:rPr>
                <w:rFonts w:ascii="Times" w:hAnsi="Times" w:cs="Courier New"/>
                <w:sz w:val="15"/>
                <w:szCs w:val="22"/>
              </w:rPr>
            </w:pPr>
          </w:p>
        </w:tc>
        <w:tc>
          <w:tcPr>
            <w:tcW w:w="1631" w:type="dxa"/>
          </w:tcPr>
          <w:p w14:paraId="704CAA96"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8391FE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Ezaki&lt;/Author&gt;&lt;Year&gt;2001&lt;/Year&gt;&lt;RecNum&gt;946&lt;/RecNum&gt;&lt;IDText&gt;et al. (2001)&lt;/IDText&gt;&lt;DisplayText&gt;(Ezaki et al., 2001)&lt;/DisplayText&gt;&lt;record&gt;&lt;rec-number&gt;946&lt;/rec-number&gt;&lt;foreign-keys&gt;&lt;key app="EN" db-id="0daw0xdz1a9decevx5ov5pwgpd0a5d929tzd" timestamp="1495662234"&gt;946&lt;/key&gt;&lt;/foreign-keys&gt;&lt;ref-type name="Journal Article"&gt;17&lt;/ref-type&gt;&lt;contributors&gt;&lt;authors&gt;&lt;author&gt;Ezaki, Takayuki&lt;/author&gt;&lt;author&gt;Kawamura, Yoshiaki&lt;/author&gt;&lt;author&gt;Li, Na&lt;/author&gt;&lt;author&gt;Li, Zhi-Yu&lt;/author&gt;&lt;author&gt;Zhao, Licheng&lt;/author&gt;&lt;author&gt;Shu, Shin-ei&lt;/author&gt;&lt;/authors&gt;&lt;/contributors&gt;&lt;titles&gt;&lt;title&gt;Proposal of the genera Anaerococcus gen. nov., Peptoniphilus gen. nov. and Gallicola gen. nov. for members of the genus Peptostreptococcus&lt;/title&gt;&lt;secondary-title&gt;International journal of systematic and evolutionary microbiology&lt;/secondary-title&gt;&lt;/titles&gt;&lt;periodical&gt;&lt;full-title&gt;International journal of systematic and evolutionary microbiology&lt;/full-title&gt;&lt;/periodical&gt;&lt;pages&gt;1521-1528&lt;/pages&gt;&lt;volume&gt;51&lt;/volume&gt;&lt;number&gt;4&lt;/number&gt;&lt;dates&gt;&lt;year&gt;200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Ezaki et al., 2001)</w:t>
            </w:r>
            <w:r w:rsidRPr="00D30754">
              <w:rPr>
                <w:rFonts w:ascii="Times" w:hAnsi="Times" w:cs="Courier New"/>
                <w:sz w:val="22"/>
                <w:szCs w:val="22"/>
              </w:rPr>
              <w:fldChar w:fldCharType="end"/>
            </w:r>
          </w:p>
        </w:tc>
        <w:tc>
          <w:tcPr>
            <w:tcW w:w="6327" w:type="dxa"/>
          </w:tcPr>
          <w:p w14:paraId="528A7C12"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can be found in vaginal discharges </w:t>
            </w:r>
          </w:p>
        </w:tc>
      </w:tr>
      <w:tr w:rsidR="00E75C1B" w:rsidRPr="00D30754" w14:paraId="0CD91AEE" w14:textId="77777777" w:rsidTr="001746D5">
        <w:tc>
          <w:tcPr>
            <w:tcW w:w="1909" w:type="dxa"/>
          </w:tcPr>
          <w:p w14:paraId="513A971B"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naerolinaceae WCHB1-05</w:t>
            </w:r>
          </w:p>
        </w:tc>
        <w:tc>
          <w:tcPr>
            <w:tcW w:w="1285" w:type="dxa"/>
          </w:tcPr>
          <w:p w14:paraId="4FC3BC87" w14:textId="77777777" w:rsidR="00E75C1B" w:rsidRPr="00D30754" w:rsidRDefault="00E75C1B" w:rsidP="00CD20C9">
            <w:pPr>
              <w:pStyle w:val="PlainText"/>
              <w:rPr>
                <w:rFonts w:ascii="Times" w:hAnsi="Times" w:cs="Courier New"/>
                <w:sz w:val="15"/>
                <w:szCs w:val="22"/>
              </w:rPr>
            </w:pPr>
          </w:p>
        </w:tc>
        <w:tc>
          <w:tcPr>
            <w:tcW w:w="1631" w:type="dxa"/>
          </w:tcPr>
          <w:p w14:paraId="2324591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447A9D39" w14:textId="77777777" w:rsidR="00E75C1B" w:rsidRPr="00D30754" w:rsidRDefault="00E75C1B" w:rsidP="008F76E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Xia&lt;/Author&gt;&lt;Year&gt;2016&lt;/Year&gt;&lt;RecNum&gt;869&lt;/RecNum&gt;&lt;DisplayText&gt;(Xia et al., 2016)&lt;/DisplayText&gt;&lt;record&gt;&lt;rec-number&gt;869&lt;/rec-number&gt;&lt;foreign-keys&gt;&lt;key app="EN" db-id="0daw0xdz1a9decevx5ov5pwgpd0a5d929tzd" timestamp="1490717449"&gt;869&lt;/key&gt;&lt;/foreign-keys&gt;&lt;ref-type name="Journal Article"&gt;17&lt;/ref-type&gt;&lt;contributors&gt;&lt;authors&gt;&lt;author&gt;Xia, Yu&lt;/author&gt;&lt;author&gt;Wang, Yubo&lt;/author&gt;&lt;author&gt;Wang, Yi&lt;/author&gt;&lt;author&gt;Chin, Francis YL&lt;/author&gt;&lt;author&gt;Zhang, Tong&lt;/author&gt;&lt;/authors&gt;&lt;/contributors&gt;&lt;titles&gt;&lt;title&gt;Cellular adhesiveness and cellulolytic capacity in Anaerolineae revealed by omics-based genome interpretation&lt;/title&gt;&lt;secondary-title&gt;Biotechnology for biofuels&lt;/secondary-title&gt;&lt;/titles&gt;&lt;periodical&gt;&lt;full-title&gt;Biotechnology for biofuels&lt;/full-title&gt;&lt;/periodical&gt;&lt;pages&gt;111&lt;/pages&gt;&lt;volume&gt;9&lt;/volume&gt;&lt;number&gt;1&lt;/number&gt;&lt;dates&gt;&lt;year&gt;2016&lt;/year&gt;&lt;/dates&gt;&lt;isbn&gt;1754-68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Xia et al., 2016)</w:t>
            </w:r>
            <w:r w:rsidRPr="00D30754">
              <w:rPr>
                <w:rFonts w:ascii="Times" w:hAnsi="Times" w:cs="Courier New"/>
                <w:sz w:val="22"/>
                <w:szCs w:val="22"/>
              </w:rPr>
              <w:fldChar w:fldCharType="end"/>
            </w:r>
          </w:p>
        </w:tc>
        <w:tc>
          <w:tcPr>
            <w:tcW w:w="6327" w:type="dxa"/>
          </w:tcPr>
          <w:p w14:paraId="2EEE73B1"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Anaerolineae lineage (Chloroflexi phylum), found in anaerobic digesters, fermentative lifestyle, may be able to use ethanol as carbon source</w:t>
            </w:r>
          </w:p>
        </w:tc>
      </w:tr>
      <w:tr w:rsidR="00E75C1B" w:rsidRPr="00D30754" w14:paraId="7931CBE1" w14:textId="77777777" w:rsidTr="001746D5">
        <w:tc>
          <w:tcPr>
            <w:tcW w:w="1909" w:type="dxa"/>
          </w:tcPr>
          <w:p w14:paraId="7FEAD6D4"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naerolinea</w:t>
            </w:r>
          </w:p>
        </w:tc>
        <w:tc>
          <w:tcPr>
            <w:tcW w:w="1285" w:type="dxa"/>
          </w:tcPr>
          <w:p w14:paraId="6F406FF5" w14:textId="77777777" w:rsidR="00E75C1B" w:rsidRPr="00D30754" w:rsidRDefault="00E75C1B" w:rsidP="00CD20C9">
            <w:pPr>
              <w:pStyle w:val="PlainText"/>
              <w:rPr>
                <w:rFonts w:ascii="Times" w:hAnsi="Times" w:cs="Courier New"/>
                <w:sz w:val="15"/>
                <w:szCs w:val="22"/>
              </w:rPr>
            </w:pPr>
          </w:p>
        </w:tc>
        <w:tc>
          <w:tcPr>
            <w:tcW w:w="1631" w:type="dxa"/>
          </w:tcPr>
          <w:p w14:paraId="16140E6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1A795DC3" w14:textId="77777777" w:rsidR="00E75C1B" w:rsidRPr="00D30754" w:rsidRDefault="00E75C1B" w:rsidP="00CD20C9">
            <w:pPr>
              <w:pStyle w:val="PlainText"/>
              <w:rPr>
                <w:rFonts w:ascii="Times" w:hAnsi="Times" w:cs="Courier New"/>
                <w:sz w:val="22"/>
                <w:szCs w:val="22"/>
              </w:rPr>
            </w:pPr>
          </w:p>
        </w:tc>
        <w:tc>
          <w:tcPr>
            <w:tcW w:w="6327" w:type="dxa"/>
          </w:tcPr>
          <w:p w14:paraId="3D0EBB3C" w14:textId="77777777" w:rsidR="00E75C1B" w:rsidRPr="00D30754" w:rsidRDefault="00E75C1B" w:rsidP="00CD20C9">
            <w:pPr>
              <w:pStyle w:val="PlainText"/>
              <w:rPr>
                <w:rFonts w:ascii="Times" w:hAnsi="Times" w:cs="Courier New"/>
                <w:sz w:val="22"/>
                <w:szCs w:val="22"/>
              </w:rPr>
            </w:pPr>
          </w:p>
        </w:tc>
      </w:tr>
      <w:tr w:rsidR="00E75C1B" w:rsidRPr="00D30754" w14:paraId="316F68FA" w14:textId="77777777" w:rsidTr="001746D5">
        <w:tc>
          <w:tcPr>
            <w:tcW w:w="1909" w:type="dxa"/>
          </w:tcPr>
          <w:p w14:paraId="066763D6"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naeromyxobacter</w:t>
            </w:r>
          </w:p>
        </w:tc>
        <w:tc>
          <w:tcPr>
            <w:tcW w:w="1285" w:type="dxa"/>
          </w:tcPr>
          <w:p w14:paraId="476DCE33"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nitrate as electron acceptor, nitrous oxide to dinitrogen</w:t>
            </w:r>
          </w:p>
        </w:tc>
        <w:tc>
          <w:tcPr>
            <w:tcW w:w="1631" w:type="dxa"/>
          </w:tcPr>
          <w:p w14:paraId="5A8C62F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6BDF29A" w14:textId="77777777" w:rsidR="00E75C1B" w:rsidRPr="00D30754" w:rsidRDefault="00E75C1B" w:rsidP="008F76E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e&lt;/Author&gt;&lt;Year&gt;2003&lt;/Year&gt;&lt;RecNum&gt;697&lt;/RecNum&gt;&lt;DisplayText&gt;(He and Sanford, 2003)&lt;/DisplayText&gt;&lt;record&gt;&lt;rec-number&gt;697&lt;/rec-number&gt;&lt;foreign-keys&gt;&lt;key app="EN" db-id="0daw0xdz1a9decevx5ov5pwgpd0a5d929tzd" timestamp="1477511170"&gt;697&lt;/key&gt;&lt;/foreign-keys&gt;&lt;ref-type name="Journal Article"&gt;17&lt;/ref-type&gt;&lt;contributors&gt;&lt;authors&gt;&lt;author&gt;He, Qiang&lt;/author&gt;&lt;author&gt;Sanford, Robert A&lt;/author&gt;&lt;/authors&gt;&lt;/contributors&gt;&lt;titles&gt;&lt;title&gt;Characterization of Fe (III) reduction by chlororespiring Anaeromxyobacter dehalogenans&lt;/title&gt;&lt;secondary-title&gt;Applied and Environmental Microbiology&lt;/secondary-title&gt;&lt;/titles&gt;&lt;periodical&gt;&lt;full-title&gt;Applied and environmental microbiology&lt;/full-title&gt;&lt;/periodical&gt;&lt;pages&gt;2712-2718&lt;/pages&gt;&lt;volume&gt;69&lt;/volume&gt;&lt;number&gt;5&lt;/number&gt;&lt;dates&gt;&lt;year&gt;2003&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e and Sanford, 2003)</w:t>
            </w:r>
            <w:r w:rsidRPr="00D30754">
              <w:rPr>
                <w:rFonts w:ascii="Times" w:hAnsi="Times" w:cs="Courier New"/>
                <w:sz w:val="22"/>
                <w:szCs w:val="22"/>
              </w:rPr>
              <w:fldChar w:fldCharType="end"/>
            </w:r>
          </w:p>
        </w:tc>
        <w:tc>
          <w:tcPr>
            <w:tcW w:w="6327" w:type="dxa"/>
          </w:tcPr>
          <w:p w14:paraId="5010D95B" w14:textId="77777777" w:rsidR="00E75C1B" w:rsidRPr="00D30754" w:rsidRDefault="00E75C1B" w:rsidP="00CD20C9">
            <w:pPr>
              <w:pStyle w:val="PlainText"/>
              <w:rPr>
                <w:rFonts w:ascii="Times" w:hAnsi="Times" w:cs="Courier New"/>
                <w:sz w:val="22"/>
                <w:szCs w:val="22"/>
              </w:rPr>
            </w:pPr>
          </w:p>
        </w:tc>
      </w:tr>
      <w:tr w:rsidR="00E75C1B" w:rsidRPr="00D30754" w14:paraId="5BB2176E" w14:textId="77777777" w:rsidTr="001746D5">
        <w:tc>
          <w:tcPr>
            <w:tcW w:w="1909" w:type="dxa"/>
          </w:tcPr>
          <w:p w14:paraId="1A1B0E66"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naerospora</w:t>
            </w:r>
          </w:p>
        </w:tc>
        <w:tc>
          <w:tcPr>
            <w:tcW w:w="1285" w:type="dxa"/>
          </w:tcPr>
          <w:p w14:paraId="1B040EC9" w14:textId="77777777" w:rsidR="00E75C1B" w:rsidRPr="00D30754" w:rsidRDefault="00E75C1B" w:rsidP="00CD20C9">
            <w:pPr>
              <w:pStyle w:val="PlainText"/>
              <w:rPr>
                <w:rFonts w:ascii="Times" w:hAnsi="Times" w:cs="Courier New"/>
                <w:sz w:val="15"/>
                <w:szCs w:val="22"/>
              </w:rPr>
            </w:pPr>
          </w:p>
        </w:tc>
        <w:tc>
          <w:tcPr>
            <w:tcW w:w="1631" w:type="dxa"/>
          </w:tcPr>
          <w:p w14:paraId="05B8038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F6CD31E" w14:textId="77777777" w:rsidR="00E75C1B" w:rsidRPr="00D30754" w:rsidRDefault="00E75C1B" w:rsidP="00E02A6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oo&lt;/Author&gt;&lt;Year&gt;2005&lt;/Year&gt;&lt;RecNum&gt;971&lt;/RecNum&gt;&lt;IDText&gt;et al. (2005)&lt;/IDText&gt;&lt;DisplayText&gt;(Woo et al., 2005)&lt;/DisplayText&gt;&lt;record&gt;&lt;rec-number&gt;971&lt;/rec-number&gt;&lt;foreign-keys&gt;&lt;key app="EN" db-id="0daw0xdz1a9decevx5ov5pwgpd0a5d929tzd" timestamp="1495678542"&gt;971&lt;/key&gt;&lt;/foreign-keys&gt;&lt;ref-type name="Journal Article"&gt;17&lt;/ref-type&gt;&lt;contributors&gt;&lt;authors&gt;&lt;author&gt;Woo, Patrick CY&lt;/author&gt;&lt;author&gt;Teng, Jade LL&lt;/author&gt;&lt;author&gt;Leung, Kit</w:instrText>
            </w:r>
            <w:r w:rsidRPr="00D30754">
              <w:rPr>
                <w:rFonts w:ascii="Calibri" w:eastAsia="Calibri" w:hAnsi="Calibri" w:cs="Calibri"/>
                <w:sz w:val="22"/>
                <w:szCs w:val="22"/>
              </w:rPr>
              <w:instrText>‐</w:instrText>
            </w:r>
            <w:r w:rsidRPr="00D30754">
              <w:rPr>
                <w:rFonts w:ascii="Times" w:hAnsi="Times" w:cs="Courier New"/>
                <w:sz w:val="22"/>
                <w:szCs w:val="22"/>
              </w:rPr>
              <w:instrText>wah&lt;/author&gt;&lt;author&gt;Lau, Susanna KP&lt;/author&gt;&lt;author&gt;Woo, Gibson KS&lt;/author&gt;&lt;author&gt;Wong, Amy CY&lt;/author&gt;&lt;author&gt;Wong, Michelle KM&lt;/author&gt;&lt;author&gt;Yuen, Kwok</w:instrText>
            </w:r>
            <w:r w:rsidRPr="00D30754">
              <w:rPr>
                <w:rFonts w:ascii="Calibri" w:eastAsia="Calibri" w:hAnsi="Calibri" w:cs="Calibri"/>
                <w:sz w:val="22"/>
                <w:szCs w:val="22"/>
              </w:rPr>
              <w:instrText>‐</w:instrText>
            </w:r>
            <w:r w:rsidRPr="00D30754">
              <w:rPr>
                <w:rFonts w:ascii="Times" w:hAnsi="Times" w:cs="Courier New"/>
                <w:sz w:val="22"/>
                <w:szCs w:val="22"/>
              </w:rPr>
              <w:instrText>yung&lt;/author&gt;&lt;/authors&gt;&lt;/contributors&gt;&lt;titles&gt;&lt;title&gt;Anaerospora hongkongensis gen. nov. sp. nov., a novel genus and species with ribosomal DNA operon heterogeneity isolated from an intravenous drug abuser with pseudobacteremia&lt;/title&gt;&lt;secondary-title&gt;Microbiology and immunology&lt;/secondary-title&gt;&lt;/titles&gt;&lt;periodical&gt;&lt;full-title&gt;Microbiology and immunology&lt;/full-title&gt;&lt;/periodical&gt;&lt;pages&gt;31-39&lt;/pages&gt;&lt;volume&gt;49&lt;/volume&gt;&lt;number&gt;1&lt;/number&gt;&lt;dates&gt;&lt;year&gt;2005&lt;/year&gt;&lt;/dates&gt;&lt;isbn&gt;1348-0421&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oo et al., 2005)</w:t>
            </w:r>
            <w:r w:rsidRPr="00D30754">
              <w:rPr>
                <w:rFonts w:ascii="Times" w:hAnsi="Times" w:cs="Courier New"/>
                <w:sz w:val="22"/>
                <w:szCs w:val="22"/>
              </w:rPr>
              <w:fldChar w:fldCharType="end"/>
            </w:r>
            <w:r w:rsidRPr="00D30754">
              <w:rPr>
                <w:rFonts w:ascii="Times" w:hAnsi="Times" w:cs="Courier New"/>
                <w:sz w:val="22"/>
                <w:szCs w:val="22"/>
              </w:rPr>
              <w:t> </w:t>
            </w:r>
          </w:p>
        </w:tc>
        <w:tc>
          <w:tcPr>
            <w:tcW w:w="6327" w:type="dxa"/>
          </w:tcPr>
          <w:p w14:paraId="0CEC2E1F" w14:textId="77777777" w:rsidR="00E75C1B" w:rsidRPr="00D30754" w:rsidRDefault="00E75C1B" w:rsidP="00E02A6D">
            <w:pPr>
              <w:pStyle w:val="PlainText"/>
              <w:rPr>
                <w:rFonts w:ascii="Times" w:hAnsi="Times" w:cs="Courier New"/>
                <w:sz w:val="22"/>
                <w:szCs w:val="22"/>
              </w:rPr>
            </w:pPr>
          </w:p>
        </w:tc>
      </w:tr>
      <w:tr w:rsidR="00E75C1B" w:rsidRPr="00D30754" w14:paraId="55C81A9E" w14:textId="77777777" w:rsidTr="001746D5">
        <w:tc>
          <w:tcPr>
            <w:tcW w:w="1909" w:type="dxa"/>
          </w:tcPr>
          <w:p w14:paraId="5A39AB54"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quabacterium</w:t>
            </w:r>
          </w:p>
        </w:tc>
        <w:tc>
          <w:tcPr>
            <w:tcW w:w="1285" w:type="dxa"/>
          </w:tcPr>
          <w:p w14:paraId="716EA395"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nitrate as electron acceptor</w:t>
            </w:r>
          </w:p>
        </w:tc>
        <w:tc>
          <w:tcPr>
            <w:tcW w:w="1631" w:type="dxa"/>
          </w:tcPr>
          <w:p w14:paraId="3C8684D0"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0FA1F8CE"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almbach&lt;/Author&gt;&lt;Year&gt;1999&lt;/Year&gt;&lt;RecNum&gt;786&lt;/RecNum&gt;&lt;Pages&gt;1-11&lt;/Pages&gt;&lt;DisplayText&gt;(Kalmbach et al., 1999)&lt;/DisplayText&gt;&lt;record&gt;&lt;rec-number&gt;786&lt;/rec-number&gt;&lt;foreign-keys&gt;&lt;key app="EN" db-id="0daw0xdz1a9decevx5ov5pwgpd0a5d929tzd" timestamp="1484686632"&gt;786&lt;/key&gt;&lt;/foreign-keys&gt;&lt;ref-type name="Journal Article"&gt;17&lt;/ref-type&gt;&lt;contributors&gt;&lt;authors&gt;&lt;author&gt;Kalmbach, Sibylle&lt;/author&gt;&lt;author&gt;Manz, Werner&lt;/author&gt;&lt;author&gt;Wecke, Jörg&lt;/author&gt;&lt;author&gt;Szewzyk, Ulrich&lt;/author&gt;&lt;/authors&gt;&lt;/contributors&gt;&lt;titles&gt;&lt;title&gt;Aquabacterium gen. nov., with description of Aquabacterium citratiphilum sp. nov., Aquabacterium parvum sp. nov. and Aquabacterium commune sp. nov., three in situ dominant bacterial species from the Berlin drinking water system&lt;/title&gt;&lt;secondary-title&gt;International Journal of Systematic and Evolutionary Microbiology&lt;/secondary-title&gt;&lt;/titles&gt;&lt;periodical&gt;&lt;full-title&gt;International journal of systematic and evolutionary microbiology&lt;/full-title&gt;&lt;/periodical&gt;&lt;pages&gt;769-777&lt;/pages&gt;&lt;volume&gt;49&lt;/volume&gt;&lt;number&gt;2&lt;/number&gt;&lt;dates&gt;&lt;year&gt;1999&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almbach et al., 1999)</w:t>
            </w:r>
            <w:r w:rsidRPr="00D30754">
              <w:rPr>
                <w:rFonts w:ascii="Times" w:hAnsi="Times" w:cs="Courier New"/>
                <w:sz w:val="22"/>
                <w:szCs w:val="22"/>
              </w:rPr>
              <w:fldChar w:fldCharType="end"/>
            </w:r>
          </w:p>
        </w:tc>
        <w:tc>
          <w:tcPr>
            <w:tcW w:w="6327" w:type="dxa"/>
          </w:tcPr>
          <w:p w14:paraId="53D2B720"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isolated from biofilms </w:t>
            </w:r>
          </w:p>
        </w:tc>
      </w:tr>
      <w:tr w:rsidR="00E75C1B" w:rsidRPr="00D30754" w14:paraId="5B8BA805" w14:textId="77777777" w:rsidTr="001746D5">
        <w:tc>
          <w:tcPr>
            <w:tcW w:w="1909" w:type="dxa"/>
          </w:tcPr>
          <w:p w14:paraId="78B210FD"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quicella</w:t>
            </w:r>
          </w:p>
        </w:tc>
        <w:tc>
          <w:tcPr>
            <w:tcW w:w="1285" w:type="dxa"/>
          </w:tcPr>
          <w:p w14:paraId="6242A1D5" w14:textId="77777777" w:rsidR="00E75C1B" w:rsidRPr="00D30754" w:rsidRDefault="00E75C1B" w:rsidP="00CD20C9">
            <w:pPr>
              <w:pStyle w:val="PlainText"/>
              <w:rPr>
                <w:rFonts w:ascii="Times" w:hAnsi="Times" w:cs="Courier New"/>
                <w:sz w:val="15"/>
                <w:szCs w:val="22"/>
              </w:rPr>
            </w:pPr>
          </w:p>
        </w:tc>
        <w:tc>
          <w:tcPr>
            <w:tcW w:w="1631" w:type="dxa"/>
          </w:tcPr>
          <w:p w14:paraId="3147662F"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B27F1F1"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antos&lt;/Author&gt;&lt;Year&gt;2003&lt;/Year&gt;&lt;RecNum&gt;612&lt;/RecNum&gt;&lt;DisplayText&gt;(Santos et al., 2003)&lt;/DisplayText&gt;&lt;record&gt;&lt;rec-number&gt;612&lt;/rec-number&gt;&lt;foreign-keys&gt;&lt;key app="EN" db-id="0daw0xdz1a9decevx5ov5pwgpd0a5d929tzd" timestamp="1473371180"&gt;612&lt;/key&gt;&lt;/foreign-keys&gt;&lt;ref-type name="Journal Article"&gt;17&lt;/ref-type&gt;&lt;contributors&gt;&lt;authors&gt;&lt;author&gt;Santos, Paula&lt;/author&gt;&lt;author&gt;Pinhal, Isabel&lt;/author&gt;&lt;author&gt;Rainey, Fred A&lt;/author&gt;&lt;author&gt;Empadinhas, Nuno&lt;/author&gt;&lt;author&gt;Costa, Joana&lt;/author&gt;&lt;author&gt;Fields, Barry&lt;/author&gt;&lt;author&gt;Benson, Robert&lt;/author&gt;&lt;author&gt;Veríssimo, António&lt;/author&gt;&lt;author&gt;da Costa, Milton S&lt;/author&gt;&lt;/authors&gt;&lt;/contributors&gt;&lt;titles&gt;&lt;title&gt;Gamma-Proteobacteria Aquicella lusitana gen. nov., sp. nov., and Aquicella siphonis sp. nov. Infect Protozoa and Require Activated Charcoal for Growth in Laboratory Media&lt;/title&gt;&lt;secondary-title&gt;Applied and environmental microbiology&lt;/secondary-title&gt;&lt;/titles&gt;&lt;periodical&gt;&lt;full-title&gt;Applied and environmental microbiology&lt;/full-title&gt;&lt;/periodical&gt;&lt;pages&gt;6533-6540&lt;/pages&gt;&lt;volume&gt;69&lt;/volume&gt;&lt;number&gt;11&lt;/number&gt;&lt;dates&gt;&lt;year&gt;2003&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antos et al., 2003)</w:t>
            </w:r>
            <w:r w:rsidRPr="00D30754">
              <w:rPr>
                <w:rFonts w:ascii="Times" w:hAnsi="Times" w:cs="Courier New"/>
                <w:sz w:val="22"/>
                <w:szCs w:val="22"/>
              </w:rPr>
              <w:fldChar w:fldCharType="end"/>
            </w:r>
          </w:p>
        </w:tc>
        <w:tc>
          <w:tcPr>
            <w:tcW w:w="6327" w:type="dxa"/>
          </w:tcPr>
          <w:p w14:paraId="66796E5C"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related to Rickettsiella and Legionella</w:t>
            </w:r>
          </w:p>
        </w:tc>
      </w:tr>
      <w:tr w:rsidR="00E75C1B" w:rsidRPr="00D30754" w14:paraId="43C24E37" w14:textId="77777777" w:rsidTr="001746D5">
        <w:tc>
          <w:tcPr>
            <w:tcW w:w="1909" w:type="dxa"/>
          </w:tcPr>
          <w:p w14:paraId="17B9B78A"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rcobacter</w:t>
            </w:r>
          </w:p>
        </w:tc>
        <w:tc>
          <w:tcPr>
            <w:tcW w:w="1285" w:type="dxa"/>
          </w:tcPr>
          <w:p w14:paraId="4AC2D5F1"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nitrate as electron acceptor </w:t>
            </w:r>
          </w:p>
        </w:tc>
        <w:tc>
          <w:tcPr>
            <w:tcW w:w="1631" w:type="dxa"/>
          </w:tcPr>
          <w:p w14:paraId="2F9649DB"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39C1F17"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Pati&lt;/Author&gt;&lt;Year&gt;2010&lt;/Year&gt;&lt;RecNum&gt;648&lt;/RecNum&gt;&lt;DisplayText&gt;(Pati et al., 2010)&lt;/DisplayText&gt;&lt;record&gt;&lt;rec-number&gt;648&lt;/rec-number&gt;&lt;foreign-keys&gt;&lt;key app="EN" db-id="0daw0xdz1a9decevx5ov5pwgpd0a5d929tzd" timestamp="1474233423"&gt;648&lt;/key&gt;&lt;/foreign-keys&gt;&lt;ref-type name="Journal Article"&gt;17&lt;/ref-type&gt;&lt;contributors&gt;&lt;authors&gt;&lt;author&gt;Pati, Amrita&lt;/author&gt;&lt;author&gt;Gronow, Sabine&lt;/author&gt;&lt;author&gt;Lapidus, Alla&lt;/author&gt;&lt;author&gt;Copeland, Alex&lt;/author&gt;&lt;author&gt;Del Rio, Tijana Glavina&lt;/author&gt;&lt;author&gt;Nolan, Matt&lt;/author&gt;&lt;author&gt;Lucas, Susan&lt;/author&gt;&lt;author&gt;Tice, Hope&lt;/author&gt;&lt;author&gt;Cheng, Jan-Fang&lt;/author&gt;&lt;author&gt;Han, Cliff&lt;/author&gt;&lt;/authors&gt;&lt;/contributors&gt;&lt;titles&gt;&lt;title&gt;Complete genome sequence of Arcobacter nitrofigilis type strain (CI T)&lt;/title&gt;&lt;secondary-title&gt;Standards in genomic sciences&lt;/secondary-title&gt;&lt;/titles&gt;&lt;periodical&gt;&lt;full-title&gt;Standards in genomic sciences&lt;/full-title&gt;&lt;/periodical&gt;&lt;pages&gt;300&lt;/pages&gt;&lt;volume&gt;2&lt;/volume&gt;&lt;number&gt;3&lt;/number&gt;&lt;dates&gt;&lt;year&gt;2010&lt;/year&gt;&lt;/dates&gt;&lt;isbn&gt;1944-3277&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Pati et al., 2010)</w:t>
            </w:r>
            <w:r w:rsidRPr="00D30754">
              <w:rPr>
                <w:rFonts w:ascii="Times" w:hAnsi="Times" w:cs="Courier New"/>
                <w:sz w:val="22"/>
                <w:szCs w:val="22"/>
              </w:rPr>
              <w:fldChar w:fldCharType="end"/>
            </w:r>
          </w:p>
        </w:tc>
        <w:tc>
          <w:tcPr>
            <w:tcW w:w="6327" w:type="dxa"/>
          </w:tcPr>
          <w:p w14:paraId="0761889B"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genome of A. nitrofigilis sequenced by </w:t>
            </w:r>
          </w:p>
        </w:tc>
      </w:tr>
      <w:tr w:rsidR="00E75C1B" w:rsidRPr="00D30754" w14:paraId="4C045350" w14:textId="77777777" w:rsidTr="001746D5">
        <w:tc>
          <w:tcPr>
            <w:tcW w:w="1909" w:type="dxa"/>
          </w:tcPr>
          <w:p w14:paraId="103F7EC2"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renimonas</w:t>
            </w:r>
          </w:p>
        </w:tc>
        <w:tc>
          <w:tcPr>
            <w:tcW w:w="1285" w:type="dxa"/>
          </w:tcPr>
          <w:p w14:paraId="6EEE85BB" w14:textId="77777777" w:rsidR="00E75C1B" w:rsidRPr="00D30754" w:rsidRDefault="00E75C1B" w:rsidP="00CD20C9">
            <w:pPr>
              <w:pStyle w:val="PlainText"/>
              <w:rPr>
                <w:rFonts w:ascii="Times" w:hAnsi="Times" w:cs="Courier New"/>
                <w:sz w:val="15"/>
                <w:szCs w:val="22"/>
              </w:rPr>
            </w:pPr>
          </w:p>
        </w:tc>
        <w:tc>
          <w:tcPr>
            <w:tcW w:w="1631" w:type="dxa"/>
          </w:tcPr>
          <w:p w14:paraId="4F8D4C0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AAB3E99" w14:textId="77777777" w:rsidR="00E75C1B" w:rsidRPr="00D30754" w:rsidRDefault="00E75C1B" w:rsidP="001F5B70">
            <w:pPr>
              <w:pStyle w:val="PlainText"/>
              <w:rPr>
                <w:rFonts w:ascii="Times" w:hAnsi="Times" w:cs="Courier New"/>
                <w:sz w:val="22"/>
                <w:szCs w:val="22"/>
              </w:rPr>
            </w:pPr>
            <w:r w:rsidRPr="00D30754">
              <w:rPr>
                <w:rFonts w:ascii="Times" w:hAnsi="Times" w:cs="Courier New"/>
                <w:sz w:val="22"/>
                <w:szCs w:val="22"/>
              </w:rPr>
              <w:fldChar w:fldCharType="begin"/>
            </w:r>
            <w:r>
              <w:rPr>
                <w:rFonts w:ascii="Times" w:hAnsi="Times" w:cs="Courier New"/>
                <w:sz w:val="22"/>
                <w:szCs w:val="22"/>
              </w:rPr>
              <w:instrText xml:space="preserve"> ADDIN EN.CITE &lt;EndNote&gt;&lt;Cite&gt;&lt;Author&gt;Kwon&lt;/Author&gt;&lt;Year&gt;2007&lt;/Year&gt;&lt;RecNum&gt;654&lt;/RecNum&gt;&lt;DisplayText&gt;(Kwon et al., 2007b)&lt;/DisplayText&gt;&lt;record&gt;&lt;rec-number&gt;654&lt;/rec-number&gt;&lt;foreign-keys&gt;&lt;key app="EN" db-id="0daw0xdz1a9decevx5ov5pwgpd0a5d929tzd" timestamp="1474234941"&gt;654&lt;/key&gt;&lt;/foreign-keys&gt;&lt;ref-type name="Journal Article"&gt;17&lt;/ref-type&gt;&lt;contributors&gt;&lt;authors&gt;&lt;author&gt;Kwon, Soon-Wo&lt;/author&gt;&lt;author&gt;Kim, Byung-Yong&lt;/author&gt;&lt;author&gt;Weon, Hang-Yeon&lt;/author&gt;&lt;author&gt;Baek, Youn-Kyung&lt;/author&gt;&lt;author&gt;Go, Seung-Joo&lt;/author&gt;&lt;/authors&gt;&lt;/contributors&gt;&lt;titles&gt;&lt;title&gt;Arenimonas donghaensis gen. nov., sp. nov., isolated from seashore sand&lt;/title&gt;&lt;secondary-title&gt;International journal of systematic and evolutionary microbiology&lt;/secondary-title&gt;&lt;/titles&gt;&lt;periodical&gt;&lt;full-title&gt;International journal of systematic and evolutionary microbiology&lt;/full-title&gt;&lt;/periodical&gt;&lt;pages&gt;954-958&lt;/pages&gt;&lt;volume&gt;57&lt;/volume&gt;&lt;number&gt;5&lt;/number&gt;&lt;dates&gt;&lt;year&gt;2007&lt;/year&gt;&lt;/dates&gt;&lt;isbn&gt;1466-5034&lt;/isbn&gt;&lt;urls&gt;&lt;/urls&gt;&lt;/record&gt;&lt;/Cite&gt;&lt;/EndNote&gt;</w:instrText>
            </w:r>
            <w:r w:rsidRPr="00D30754">
              <w:rPr>
                <w:rFonts w:ascii="Times" w:hAnsi="Times" w:cs="Courier New"/>
                <w:sz w:val="22"/>
                <w:szCs w:val="22"/>
              </w:rPr>
              <w:fldChar w:fldCharType="separate"/>
            </w:r>
            <w:r>
              <w:rPr>
                <w:rFonts w:ascii="Times" w:hAnsi="Times" w:cs="Courier New"/>
                <w:noProof/>
                <w:sz w:val="22"/>
                <w:szCs w:val="22"/>
              </w:rPr>
              <w:t>(Kwon et al., 2007b)</w:t>
            </w:r>
            <w:r w:rsidRPr="00D30754">
              <w:rPr>
                <w:rFonts w:ascii="Times" w:hAnsi="Times" w:cs="Courier New"/>
                <w:sz w:val="22"/>
                <w:szCs w:val="22"/>
              </w:rPr>
              <w:fldChar w:fldCharType="end"/>
            </w:r>
          </w:p>
        </w:tc>
        <w:tc>
          <w:tcPr>
            <w:tcW w:w="6327" w:type="dxa"/>
          </w:tcPr>
          <w:p w14:paraId="168D7669"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described by </w:t>
            </w:r>
          </w:p>
        </w:tc>
      </w:tr>
      <w:tr w:rsidR="00E75C1B" w:rsidRPr="00D30754" w14:paraId="2913D883" w14:textId="77777777" w:rsidTr="001746D5">
        <w:tc>
          <w:tcPr>
            <w:tcW w:w="1909" w:type="dxa"/>
          </w:tcPr>
          <w:p w14:paraId="5CFD149A"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rthrobacter</w:t>
            </w:r>
          </w:p>
        </w:tc>
        <w:tc>
          <w:tcPr>
            <w:tcW w:w="1285" w:type="dxa"/>
          </w:tcPr>
          <w:p w14:paraId="740C5167"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nitrification </w:t>
            </w:r>
          </w:p>
        </w:tc>
        <w:tc>
          <w:tcPr>
            <w:tcW w:w="1631" w:type="dxa"/>
          </w:tcPr>
          <w:p w14:paraId="179BC71E" w14:textId="77777777" w:rsidR="00E75C1B" w:rsidRPr="00D30754" w:rsidRDefault="00E75C1B" w:rsidP="00CD20C9">
            <w:pPr>
              <w:pStyle w:val="PlainText"/>
              <w:rPr>
                <w:rFonts w:ascii="Times" w:hAnsi="Times" w:cs="Courier New"/>
                <w:sz w:val="22"/>
                <w:szCs w:val="22"/>
              </w:rPr>
            </w:pPr>
            <w:r>
              <w:rPr>
                <w:rFonts w:ascii="Times" w:hAnsi="Times" w:cs="Courier New"/>
                <w:sz w:val="22"/>
                <w:szCs w:val="22"/>
              </w:rPr>
              <w:t>Nitrite oxidation</w:t>
            </w:r>
          </w:p>
        </w:tc>
        <w:tc>
          <w:tcPr>
            <w:tcW w:w="2112" w:type="dxa"/>
          </w:tcPr>
          <w:p w14:paraId="4E32968D" w14:textId="77777777" w:rsidR="00E75C1B" w:rsidRPr="00D30754" w:rsidRDefault="00E75C1B" w:rsidP="00CD20C9">
            <w:pPr>
              <w:pStyle w:val="PlainText"/>
              <w:rPr>
                <w:rFonts w:ascii="Times" w:hAnsi="Times" w:cs="Courier New"/>
                <w:sz w:val="22"/>
                <w:szCs w:val="22"/>
              </w:rPr>
            </w:pPr>
          </w:p>
        </w:tc>
        <w:tc>
          <w:tcPr>
            <w:tcW w:w="6327" w:type="dxa"/>
          </w:tcPr>
          <w:p w14:paraId="05C67219" w14:textId="77777777" w:rsidR="00E75C1B" w:rsidRPr="00D30754" w:rsidRDefault="00E75C1B" w:rsidP="00CD20C9">
            <w:pPr>
              <w:pStyle w:val="PlainText"/>
              <w:rPr>
                <w:rFonts w:ascii="Times" w:hAnsi="Times" w:cs="Courier New"/>
                <w:sz w:val="22"/>
                <w:szCs w:val="22"/>
              </w:rPr>
            </w:pPr>
          </w:p>
        </w:tc>
      </w:tr>
      <w:tr w:rsidR="00E75C1B" w:rsidRPr="00103266" w14:paraId="693449D0" w14:textId="77777777" w:rsidTr="001746D5">
        <w:trPr>
          <w:trHeight w:val="237"/>
        </w:trPr>
        <w:tc>
          <w:tcPr>
            <w:tcW w:w="1909" w:type="dxa"/>
            <w:noWrap/>
            <w:hideMark/>
          </w:tcPr>
          <w:p w14:paraId="7965F29A"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Aurantimicrobium </w:t>
            </w:r>
          </w:p>
        </w:tc>
        <w:tc>
          <w:tcPr>
            <w:tcW w:w="1285" w:type="dxa"/>
            <w:noWrap/>
            <w:hideMark/>
          </w:tcPr>
          <w:p w14:paraId="5718F60E"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73A45784"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02BE5A65"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Nakai&lt;/Author&gt;&lt;Year&gt;2015&lt;/Year&gt;&lt;RecNum&gt;1156&lt;/RecNum&gt;&lt;IDText&gt;et al. (2015)&lt;/IDText&gt;&lt;DisplayText&gt;(Nakai et al., 2015)&lt;/DisplayText&gt;&lt;record&gt;&lt;rec-number&gt;1156&lt;/rec-number&gt;&lt;foreign-keys&gt;&lt;key app="EN" db-id="0daw0xdz1a9decevx5ov5pwgpd0a5d929tzd" timestamp="1525982754"&gt;1156&lt;/key&gt;&lt;/foreign-keys&gt;&lt;ref-type name="Journal Article"&gt;17&lt;/ref-type&gt;&lt;contributors&gt;&lt;authors&gt;&lt;author&gt;Nakai, Ryosuke&lt;/author&gt;&lt;author&gt;Baba, Tomoya&lt;/author&gt;&lt;author&gt;Niki, Hironori&lt;/author&gt;&lt;author&gt;Nishijima, Miyuki&lt;/author&gt;&lt;author&gt;Naganuma, Takeshi&lt;/author&gt;&lt;/authors&gt;&lt;/contributors&gt;&lt;titles&gt;&lt;title&gt;Aurantimicrobium minutum gen. nov., sp. nov., a novel ultramicrobacterium of the family Microbacteriaceae, isolated from river water&lt;/title&gt;&lt;secondary-title&gt;International journal of systematic and evolutionary microbiology&lt;/secondary-title&gt;&lt;/titles&gt;&lt;periodical&gt;&lt;full-title&gt;International journal of systematic and evolutionary microbiology&lt;/full-title&gt;&lt;/periodical&gt;&lt;pages&gt;4072-4079&lt;/pages&gt;&lt;volume&gt;65&lt;/volume&gt;&lt;number&gt;11&lt;/number&gt;&lt;dates&gt;&lt;year&gt;2015&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Nakai et al., 2015)</w:t>
            </w:r>
            <w:r>
              <w:rPr>
                <w:rFonts w:eastAsia="Times New Roman" w:cs="Times New Roman"/>
                <w:sz w:val="22"/>
                <w:szCs w:val="22"/>
              </w:rPr>
              <w:fldChar w:fldCharType="end"/>
            </w:r>
          </w:p>
        </w:tc>
        <w:tc>
          <w:tcPr>
            <w:tcW w:w="6327" w:type="dxa"/>
            <w:hideMark/>
          </w:tcPr>
          <w:p w14:paraId="5B9E767C"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aerobic</w:t>
            </w:r>
          </w:p>
        </w:tc>
      </w:tr>
      <w:tr w:rsidR="00E75C1B" w:rsidRPr="00D30754" w14:paraId="62A8503A" w14:textId="77777777" w:rsidTr="001746D5">
        <w:tc>
          <w:tcPr>
            <w:tcW w:w="1909" w:type="dxa"/>
          </w:tcPr>
          <w:p w14:paraId="1600AE72"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zoarcus</w:t>
            </w:r>
          </w:p>
        </w:tc>
        <w:tc>
          <w:tcPr>
            <w:tcW w:w="1285" w:type="dxa"/>
          </w:tcPr>
          <w:p w14:paraId="333104E3"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nitrogen fixation </w:t>
            </w:r>
          </w:p>
        </w:tc>
        <w:tc>
          <w:tcPr>
            <w:tcW w:w="1631" w:type="dxa"/>
          </w:tcPr>
          <w:p w14:paraId="7A95382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 fixation</w:t>
            </w:r>
          </w:p>
        </w:tc>
        <w:tc>
          <w:tcPr>
            <w:tcW w:w="2112" w:type="dxa"/>
          </w:tcPr>
          <w:p w14:paraId="49981924"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Reinhold-Hurek&lt;/Author&gt;&lt;Year&gt;1993&lt;/Year&gt;&lt;RecNum&gt;763&lt;/RecNum&gt;&lt;DisplayText&gt;(Reinhold-Hurek et al., 1993)&lt;/DisplayText&gt;&lt;record&gt;&lt;rec-number&gt;763&lt;/rec-number&gt;&lt;foreign-keys&gt;&lt;key app="EN" db-id="0daw0xdz1a9decevx5ov5pwgpd0a5d929tzd" timestamp="1484606196"&gt;763&lt;/key&gt;&lt;/foreign-keys&gt;&lt;ref-type name="Journal Article"&gt;17&lt;/ref-type&gt;&lt;contributors&gt;&lt;authors&gt;&lt;author&gt;Reinhold-Hurek, Barbara&lt;/author&gt;&lt;author&gt;Hurek, Thomas&lt;/author&gt;&lt;author&gt;Gillis, Monique&lt;/author&gt;&lt;author&gt;Hoste, Bart&lt;/author&gt;&lt;author&gt;Vancanneyt, Marc&lt;/author&gt;&lt;author&gt;Kersters, Karel&lt;/author&gt;&lt;author&gt;De Ley, Jozef&lt;/author&gt;&lt;/authors&gt;&lt;/contributors&gt;&lt;titles&gt;&lt;title&gt;Azoarcus gen. nov., nitrogen-fixing proteobacteria associated with roots of kallar grass (Leptochloa fusca (L.) Kunth), and description of two species, Azoarcus indigens sp. nov. and Azoarcus communis sp. nov&lt;/title&gt;&lt;secondary-title&gt;International Journal of Systematic and Evolutionary Microbiology&lt;/secondary-title&gt;&lt;/titles&gt;&lt;periodical&gt;&lt;full-title&gt;International journal of systematic and evolutionary microbiology&lt;/full-title&gt;&lt;/periodical&gt;&lt;pages&gt;574-584&lt;/pages&gt;&lt;volume&gt;43&lt;/volume&gt;&lt;number&gt;3&lt;/number&gt;&lt;dates&gt;&lt;year&gt;199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Reinhold-Hurek et al., 1993)</w:t>
            </w:r>
            <w:r w:rsidRPr="00D30754">
              <w:rPr>
                <w:rFonts w:ascii="Times" w:hAnsi="Times" w:cs="Courier New"/>
                <w:sz w:val="22"/>
                <w:szCs w:val="22"/>
              </w:rPr>
              <w:fldChar w:fldCharType="end"/>
            </w:r>
          </w:p>
        </w:tc>
        <w:tc>
          <w:tcPr>
            <w:tcW w:w="6327" w:type="dxa"/>
          </w:tcPr>
          <w:p w14:paraId="6B096659"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can be found in endophytic chambers of some plants</w:t>
            </w:r>
          </w:p>
        </w:tc>
      </w:tr>
      <w:tr w:rsidR="00E75C1B" w:rsidRPr="00D30754" w14:paraId="42C2602C" w14:textId="77777777" w:rsidTr="001746D5">
        <w:tc>
          <w:tcPr>
            <w:tcW w:w="1909" w:type="dxa"/>
          </w:tcPr>
          <w:p w14:paraId="6E1AB07C"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Azospirillum</w:t>
            </w:r>
          </w:p>
        </w:tc>
        <w:tc>
          <w:tcPr>
            <w:tcW w:w="1285" w:type="dxa"/>
          </w:tcPr>
          <w:p w14:paraId="10F18913"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fix N</w:t>
            </w:r>
          </w:p>
        </w:tc>
        <w:tc>
          <w:tcPr>
            <w:tcW w:w="1631" w:type="dxa"/>
          </w:tcPr>
          <w:p w14:paraId="1D24537B"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 fixation</w:t>
            </w:r>
          </w:p>
        </w:tc>
        <w:tc>
          <w:tcPr>
            <w:tcW w:w="2112" w:type="dxa"/>
          </w:tcPr>
          <w:p w14:paraId="15A3444B"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teenhoudt&lt;/Author&gt;&lt;Year&gt;2000&lt;/Year&gt;&lt;RecNum&gt;788&lt;/RecNum&gt;&lt;DisplayText&gt;(Steenhoudt and Vanderleyden, 2000)&lt;/DisplayText&gt;&lt;record&gt;&lt;rec-number&gt;788&lt;/rec-number&gt;&lt;foreign-keys&gt;&lt;key app="EN" db-id="0daw0xdz1a9decevx5ov5pwgpd0a5d929tzd" timestamp="1484687022"&gt;788&lt;/key&gt;&lt;/foreign-keys&gt;&lt;ref-type name="Journal Article"&gt;17&lt;/ref-type&gt;&lt;contributors&gt;&lt;authors&gt;&lt;author&gt;Steenhoudt, Oda&lt;/author&gt;&lt;author&gt;Vanderleyden, Jos&lt;/author&gt;&lt;/authors&gt;&lt;/contributors&gt;&lt;titles&gt;&lt;title&gt;Azospirillum, a free-living nitrogen-fixing bacterium closely associated with grasses: genetic, biochemical and ecological aspects&lt;/title&gt;&lt;secondary-title&gt;FEMS microbiology reviews&lt;/secondary-title&gt;&lt;/titles&gt;&lt;periodical&gt;&lt;full-title&gt;FEMS microbiology reviews&lt;/full-title&gt;&lt;/periodical&gt;&lt;pages&gt;487-506&lt;/pages&gt;&lt;volume&gt;24&lt;/volume&gt;&lt;number&gt;4&lt;/number&gt;&lt;dates&gt;&lt;year&gt;2000&lt;/year&gt;&lt;/dates&gt;&lt;isbn&gt;1574-6976&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teenhoudt and Vanderleyden, 2000)</w:t>
            </w:r>
            <w:r w:rsidRPr="00D30754">
              <w:rPr>
                <w:rFonts w:ascii="Times" w:hAnsi="Times" w:cs="Courier New"/>
                <w:sz w:val="22"/>
                <w:szCs w:val="22"/>
              </w:rPr>
              <w:fldChar w:fldCharType="end"/>
            </w:r>
          </w:p>
        </w:tc>
        <w:tc>
          <w:tcPr>
            <w:tcW w:w="6327" w:type="dxa"/>
          </w:tcPr>
          <w:p w14:paraId="337FA3F9"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rhizobacterium </w:t>
            </w:r>
          </w:p>
        </w:tc>
      </w:tr>
      <w:tr w:rsidR="00E75C1B" w:rsidRPr="00D30754" w14:paraId="0621065B" w14:textId="77777777" w:rsidTr="001746D5">
        <w:tc>
          <w:tcPr>
            <w:tcW w:w="1909" w:type="dxa"/>
          </w:tcPr>
          <w:p w14:paraId="35F05439"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Bacillus</w:t>
            </w:r>
          </w:p>
        </w:tc>
        <w:tc>
          <w:tcPr>
            <w:tcW w:w="1285" w:type="dxa"/>
          </w:tcPr>
          <w:p w14:paraId="5FDBD92F"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some denitrify </w:t>
            </w:r>
          </w:p>
        </w:tc>
        <w:tc>
          <w:tcPr>
            <w:tcW w:w="1631" w:type="dxa"/>
          </w:tcPr>
          <w:p w14:paraId="1027CF0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623EB335" w14:textId="77777777" w:rsidR="00E75C1B" w:rsidRPr="00D30754" w:rsidRDefault="00E75C1B" w:rsidP="00CD20C9">
            <w:pPr>
              <w:pStyle w:val="PlainText"/>
              <w:rPr>
                <w:rFonts w:ascii="Times" w:hAnsi="Times" w:cs="Courier New"/>
                <w:sz w:val="22"/>
                <w:szCs w:val="22"/>
              </w:rPr>
            </w:pPr>
          </w:p>
        </w:tc>
        <w:tc>
          <w:tcPr>
            <w:tcW w:w="6327" w:type="dxa"/>
          </w:tcPr>
          <w:p w14:paraId="1A6DECC5" w14:textId="77777777" w:rsidR="00E75C1B" w:rsidRPr="00D30754" w:rsidRDefault="00E75C1B" w:rsidP="00CD20C9">
            <w:pPr>
              <w:pStyle w:val="PlainText"/>
              <w:rPr>
                <w:rFonts w:ascii="Times" w:hAnsi="Times" w:cs="Courier New"/>
                <w:sz w:val="22"/>
                <w:szCs w:val="22"/>
              </w:rPr>
            </w:pPr>
          </w:p>
        </w:tc>
      </w:tr>
      <w:tr w:rsidR="00E75C1B" w:rsidRPr="00D30754" w14:paraId="2E944A00" w14:textId="77777777" w:rsidTr="001746D5">
        <w:tc>
          <w:tcPr>
            <w:tcW w:w="1909" w:type="dxa"/>
          </w:tcPr>
          <w:p w14:paraId="3BFD7ACB"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lastRenderedPageBreak/>
              <w:t>Bacteriovorax</w:t>
            </w:r>
          </w:p>
        </w:tc>
        <w:tc>
          <w:tcPr>
            <w:tcW w:w="1285" w:type="dxa"/>
          </w:tcPr>
          <w:p w14:paraId="065C9E42" w14:textId="77777777" w:rsidR="00E75C1B" w:rsidRPr="00D30754" w:rsidRDefault="00E75C1B" w:rsidP="00CD20C9">
            <w:pPr>
              <w:pStyle w:val="PlainText"/>
              <w:rPr>
                <w:rFonts w:ascii="Times" w:hAnsi="Times" w:cs="Courier New"/>
                <w:sz w:val="15"/>
                <w:szCs w:val="22"/>
              </w:rPr>
            </w:pPr>
          </w:p>
        </w:tc>
        <w:tc>
          <w:tcPr>
            <w:tcW w:w="1631" w:type="dxa"/>
          </w:tcPr>
          <w:p w14:paraId="2A2FFBA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DD61FEB"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avidov&lt;/Author&gt;&lt;Year&gt;2004&lt;/Year&gt;&lt;RecNum&gt;649&lt;/RecNum&gt;&lt;DisplayText&gt;(Davidov and Jurkevitch, 2004)&lt;/DisplayText&gt;&lt;record&gt;&lt;rec-number&gt;649&lt;/rec-number&gt;&lt;foreign-keys&gt;&lt;key app="EN" db-id="0daw0xdz1a9decevx5ov5pwgpd0a5d929tzd" timestamp="1474233826"&gt;649&lt;/key&gt;&lt;/foreign-keys&gt;&lt;ref-type name="Journal Article"&gt;17&lt;/ref-type&gt;&lt;contributors&gt;&lt;authors&gt;&lt;author&gt;Davidov, Yaacov&lt;/author&gt;&lt;author&gt;Jurkevitch, Edouard&lt;/author&gt;&lt;/authors&gt;&lt;/contributors&gt;&lt;titles&gt;&lt;title&gt;Diversity and evolution of Bdellovibrio-and-like organisms (BALOs), reclassification of Bacteriovorax starrii as Peredibacter starrii gen. nov., comb. nov., and description of the Bacteriovorax–Peredibacter clade as Bacteriovoracaceae fam. nov&lt;/title&gt;&lt;secondary-title&gt;International journal of systematic and evolutionary microbiology&lt;/secondary-title&gt;&lt;/titles&gt;&lt;periodical&gt;&lt;full-title&gt;International journal of systematic and evolutionary microbiology&lt;/full-title&gt;&lt;/periodical&gt;&lt;pages&gt;1439-1452&lt;/pages&gt;&lt;volume&gt;54&lt;/volume&gt;&lt;number&gt;5&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avidov and Jurkevitch, 2004)</w:t>
            </w:r>
            <w:r w:rsidRPr="00D30754">
              <w:rPr>
                <w:rFonts w:ascii="Times" w:hAnsi="Times" w:cs="Courier New"/>
                <w:sz w:val="22"/>
                <w:szCs w:val="22"/>
              </w:rPr>
              <w:fldChar w:fldCharType="end"/>
            </w:r>
          </w:p>
        </w:tc>
        <w:tc>
          <w:tcPr>
            <w:tcW w:w="6327" w:type="dxa"/>
          </w:tcPr>
          <w:p w14:paraId="6A934393"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Predators</w:t>
            </w:r>
          </w:p>
        </w:tc>
      </w:tr>
      <w:tr w:rsidR="00E75C1B" w:rsidRPr="00D30754" w14:paraId="386ACAE8" w14:textId="77777777" w:rsidTr="001746D5">
        <w:tc>
          <w:tcPr>
            <w:tcW w:w="1909" w:type="dxa"/>
          </w:tcPr>
          <w:p w14:paraId="09E7B58C"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Bacteroides</w:t>
            </w:r>
          </w:p>
        </w:tc>
        <w:tc>
          <w:tcPr>
            <w:tcW w:w="1285" w:type="dxa"/>
          </w:tcPr>
          <w:p w14:paraId="192C83A5" w14:textId="77777777" w:rsidR="00E75C1B" w:rsidRPr="00D30754" w:rsidRDefault="00E75C1B" w:rsidP="00CD20C9">
            <w:pPr>
              <w:pStyle w:val="PlainText"/>
              <w:rPr>
                <w:rFonts w:ascii="Times" w:hAnsi="Times" w:cs="Courier New"/>
                <w:sz w:val="15"/>
                <w:szCs w:val="22"/>
              </w:rPr>
            </w:pPr>
          </w:p>
        </w:tc>
        <w:tc>
          <w:tcPr>
            <w:tcW w:w="1631" w:type="dxa"/>
          </w:tcPr>
          <w:p w14:paraId="5BC304DE"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39E8DC4" w14:textId="77777777" w:rsidR="00E75C1B" w:rsidRPr="00D30754" w:rsidRDefault="00E75C1B" w:rsidP="00CD20C9">
            <w:pPr>
              <w:pStyle w:val="PlainText"/>
              <w:rPr>
                <w:rFonts w:ascii="Times" w:hAnsi="Times" w:cs="Courier New"/>
                <w:sz w:val="22"/>
                <w:szCs w:val="22"/>
              </w:rPr>
            </w:pPr>
          </w:p>
        </w:tc>
        <w:tc>
          <w:tcPr>
            <w:tcW w:w="6327" w:type="dxa"/>
          </w:tcPr>
          <w:p w14:paraId="54B17F3B"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 xml:space="preserve">can be motile or nonmotile, usually mutualistic, especially in guts </w:t>
            </w:r>
          </w:p>
        </w:tc>
      </w:tr>
      <w:tr w:rsidR="00E75C1B" w:rsidRPr="00D30754" w14:paraId="71F6CFC6" w14:textId="77777777" w:rsidTr="001746D5">
        <w:tc>
          <w:tcPr>
            <w:tcW w:w="1909" w:type="dxa"/>
          </w:tcPr>
          <w:p w14:paraId="73F70344"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Bauldia </w:t>
            </w:r>
          </w:p>
        </w:tc>
        <w:tc>
          <w:tcPr>
            <w:tcW w:w="1285" w:type="dxa"/>
          </w:tcPr>
          <w:p w14:paraId="66453180"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0788E7A0"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2A2A9CB9" w14:textId="77777777" w:rsidR="00E75C1B" w:rsidRPr="001F5B70" w:rsidRDefault="00E75C1B"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Yee&lt;/Author&gt;&lt;Year&gt;2010&lt;/Year&gt;&lt;RecNum&gt;1165&lt;/RecNum&gt;&lt;IDText&gt;et al. (2010)&lt;/IDText&gt;&lt;DisplayText&gt;(Yee et al., 2010)&lt;/DisplayText&gt;&lt;record&gt;&lt;rec-number&gt;1165&lt;/rec-number&gt;&lt;foreign-keys&gt;&lt;key app="EN" db-id="0daw0xdz1a9decevx5ov5pwgpd0a5d929tzd" timestamp="1526314052"&gt;1165&lt;/key&gt;&lt;/foreign-keys&gt;&lt;ref-type name="Journal Article"&gt;17&lt;/ref-type&gt;&lt;contributors&gt;&lt;authors&gt;&lt;author&gt;Yee, Benjamin&lt;/author&gt;&lt;author&gt;Oertli, Gary E&lt;/author&gt;&lt;author&gt;Fuerst, John A&lt;/author&gt;&lt;author&gt;Staley, James T&lt;/author&gt;&lt;/authors&gt;&lt;/contributors&gt;&lt;titles&gt;&lt;title&gt;Reclassification of the polyphyletic genus Prosthecomicrobium to form two novel genera, Vasilyevaea gen. nov. and Bauldia gen. nov. with four new combinations: Vasilyevaea enhydra comb. nov., Vasilyevaea mishustinii comb. nov., Bauldia consociata comb. nov. and Bauldia litoralis comb. nov&lt;/title&gt;&lt;secondary-title&gt;International journal of systematic and evolutionary microbiology&lt;/secondary-title&gt;&lt;/titles&gt;&lt;periodical&gt;&lt;full-title&gt;International journal of systematic and evolutionary microbiology&lt;/full-title&gt;&lt;/periodical&gt;&lt;pages&gt;2960-2966&lt;/pages&gt;&lt;volume&gt;60&lt;/volume&gt;&lt;number&gt;12&lt;/number&gt;&lt;dates&gt;&lt;year&gt;2010&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Yee et al., 2010)</w:t>
            </w:r>
            <w:r>
              <w:rPr>
                <w:rFonts w:ascii="Times New Roman" w:hAnsi="Times New Roman" w:cs="Times New Roman"/>
                <w:color w:val="000000"/>
                <w:sz w:val="22"/>
                <w:szCs w:val="22"/>
              </w:rPr>
              <w:fldChar w:fldCharType="end"/>
            </w:r>
          </w:p>
        </w:tc>
        <w:tc>
          <w:tcPr>
            <w:tcW w:w="6327" w:type="dxa"/>
          </w:tcPr>
          <w:p w14:paraId="3FCB3681"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bligate aerobe</w:t>
            </w:r>
          </w:p>
        </w:tc>
      </w:tr>
      <w:tr w:rsidR="00E75C1B" w:rsidRPr="00D30754" w14:paraId="3643B74F" w14:textId="77777777" w:rsidTr="001746D5">
        <w:tc>
          <w:tcPr>
            <w:tcW w:w="1909" w:type="dxa"/>
          </w:tcPr>
          <w:p w14:paraId="248DC1C3"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Bdellovibrio</w:t>
            </w:r>
          </w:p>
        </w:tc>
        <w:tc>
          <w:tcPr>
            <w:tcW w:w="1285" w:type="dxa"/>
          </w:tcPr>
          <w:p w14:paraId="6D4F1FCB" w14:textId="77777777" w:rsidR="00E75C1B" w:rsidRPr="00D30754" w:rsidRDefault="00E75C1B" w:rsidP="00CD20C9">
            <w:pPr>
              <w:pStyle w:val="PlainText"/>
              <w:rPr>
                <w:rFonts w:ascii="Times" w:hAnsi="Times" w:cs="Courier New"/>
                <w:sz w:val="15"/>
                <w:szCs w:val="22"/>
              </w:rPr>
            </w:pPr>
          </w:p>
        </w:tc>
        <w:tc>
          <w:tcPr>
            <w:tcW w:w="1631" w:type="dxa"/>
          </w:tcPr>
          <w:p w14:paraId="0F83934E"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5B6C1D2" w14:textId="77777777" w:rsidR="00E75C1B" w:rsidRPr="00D30754" w:rsidRDefault="00E75C1B" w:rsidP="00CD20C9">
            <w:pPr>
              <w:pStyle w:val="PlainText"/>
              <w:rPr>
                <w:rFonts w:ascii="Times" w:hAnsi="Times" w:cs="Courier New"/>
                <w:sz w:val="22"/>
                <w:szCs w:val="22"/>
              </w:rPr>
            </w:pPr>
          </w:p>
        </w:tc>
        <w:tc>
          <w:tcPr>
            <w:tcW w:w="6327" w:type="dxa"/>
          </w:tcPr>
          <w:p w14:paraId="0F366EC2"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wikipedia</w:t>
            </w:r>
          </w:p>
        </w:tc>
      </w:tr>
      <w:tr w:rsidR="00E75C1B" w:rsidRPr="00D30754" w14:paraId="47E4197F" w14:textId="77777777" w:rsidTr="001746D5">
        <w:tc>
          <w:tcPr>
            <w:tcW w:w="1909" w:type="dxa"/>
          </w:tcPr>
          <w:p w14:paraId="5EDC1954"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Bifidobacterium</w:t>
            </w:r>
          </w:p>
        </w:tc>
        <w:tc>
          <w:tcPr>
            <w:tcW w:w="1285" w:type="dxa"/>
          </w:tcPr>
          <w:p w14:paraId="3CC49E3B" w14:textId="77777777" w:rsidR="00E75C1B" w:rsidRPr="00D30754" w:rsidRDefault="00E75C1B" w:rsidP="00CD20C9">
            <w:pPr>
              <w:pStyle w:val="PlainText"/>
              <w:rPr>
                <w:rFonts w:ascii="Times" w:hAnsi="Times" w:cs="Courier New"/>
                <w:sz w:val="15"/>
                <w:szCs w:val="22"/>
              </w:rPr>
            </w:pPr>
          </w:p>
        </w:tc>
        <w:tc>
          <w:tcPr>
            <w:tcW w:w="1631" w:type="dxa"/>
          </w:tcPr>
          <w:p w14:paraId="5DF71ACB"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BCBC405" w14:textId="77777777" w:rsidR="00E75C1B" w:rsidRPr="00D30754" w:rsidRDefault="00E75C1B" w:rsidP="00CD20C9">
            <w:pPr>
              <w:pStyle w:val="PlainText"/>
              <w:rPr>
                <w:rFonts w:ascii="Times" w:hAnsi="Times" w:cs="Courier New"/>
                <w:sz w:val="22"/>
                <w:szCs w:val="22"/>
              </w:rPr>
            </w:pPr>
          </w:p>
        </w:tc>
        <w:tc>
          <w:tcPr>
            <w:tcW w:w="6327" w:type="dxa"/>
          </w:tcPr>
          <w:p w14:paraId="032BF1B3"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wikipedia</w:t>
            </w:r>
          </w:p>
        </w:tc>
      </w:tr>
      <w:tr w:rsidR="00E75C1B" w:rsidRPr="00D30754" w14:paraId="5855127B" w14:textId="77777777" w:rsidTr="001746D5">
        <w:tc>
          <w:tcPr>
            <w:tcW w:w="1909" w:type="dxa"/>
          </w:tcPr>
          <w:p w14:paraId="14B30332"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Blastocatellaceae_family_JGI 0001001-H03 </w:t>
            </w:r>
          </w:p>
        </w:tc>
        <w:tc>
          <w:tcPr>
            <w:tcW w:w="1285" w:type="dxa"/>
          </w:tcPr>
          <w:p w14:paraId="328E486B"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177CEDA4"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varied</w:t>
            </w:r>
          </w:p>
        </w:tc>
        <w:tc>
          <w:tcPr>
            <w:tcW w:w="2112" w:type="dxa"/>
          </w:tcPr>
          <w:p w14:paraId="2EB56BF8" w14:textId="77777777" w:rsidR="00E75C1B" w:rsidRPr="001F5B70" w:rsidRDefault="00E75C1B" w:rsidP="00CD20C9">
            <w:pPr>
              <w:pStyle w:val="PlainText"/>
              <w:rPr>
                <w:rFonts w:ascii="Times New Roman" w:hAnsi="Times New Roman" w:cs="Times New Roman"/>
                <w:sz w:val="22"/>
                <w:szCs w:val="22"/>
              </w:rPr>
            </w:pPr>
          </w:p>
        </w:tc>
        <w:tc>
          <w:tcPr>
            <w:tcW w:w="6327" w:type="dxa"/>
          </w:tcPr>
          <w:p w14:paraId="00FBD633"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family level, cannot assign potential function </w:t>
            </w:r>
          </w:p>
        </w:tc>
      </w:tr>
      <w:tr w:rsidR="00E75C1B" w:rsidRPr="00D30754" w14:paraId="05D96E8C" w14:textId="77777777" w:rsidTr="001746D5">
        <w:tc>
          <w:tcPr>
            <w:tcW w:w="1909" w:type="dxa"/>
          </w:tcPr>
          <w:p w14:paraId="52B2DC1D"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Blautia</w:t>
            </w:r>
          </w:p>
        </w:tc>
        <w:tc>
          <w:tcPr>
            <w:tcW w:w="1285" w:type="dxa"/>
          </w:tcPr>
          <w:p w14:paraId="32B32B43" w14:textId="77777777" w:rsidR="00E75C1B" w:rsidRPr="00D30754" w:rsidRDefault="00E75C1B" w:rsidP="00CD20C9">
            <w:pPr>
              <w:pStyle w:val="PlainText"/>
              <w:rPr>
                <w:rFonts w:ascii="Times" w:hAnsi="Times" w:cs="Courier New"/>
                <w:sz w:val="15"/>
                <w:szCs w:val="22"/>
              </w:rPr>
            </w:pPr>
          </w:p>
        </w:tc>
        <w:tc>
          <w:tcPr>
            <w:tcW w:w="1631" w:type="dxa"/>
          </w:tcPr>
          <w:p w14:paraId="1E8F844E"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02D36B72"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iu&lt;/Author&gt;&lt;Year&gt;2008&lt;/Year&gt;&lt;RecNum&gt;860&lt;/RecNum&gt;&lt;DisplayText&gt;(Liu et al., 2008)&lt;/DisplayText&gt;&lt;record&gt;&lt;rec-number&gt;860&lt;/rec-number&gt;&lt;foreign-keys&gt;&lt;key app="EN" db-id="0daw0xdz1a9decevx5ov5pwgpd0a5d929tzd" timestamp="1490635503"&gt;860&lt;/key&gt;&lt;/foreign-keys&gt;&lt;ref-type name="Journal Article"&gt;17&lt;/ref-type&gt;&lt;contributors&gt;&lt;authors&gt;&lt;author&gt;Liu, Chengxu&lt;/author&gt;&lt;author&gt;Finegold, Sydney M&lt;/author&gt;&lt;author&gt;Song, Yuli&lt;/author&gt;&lt;author&gt;Lawson, Paul A&lt;/author&gt;&lt;/authors&gt;&lt;/contributors&gt;&lt;titles&gt;&lt;title&gt;Reclassification of Clostridium coccoides, Ruminococcus hansenii, Ruminococcus hydrogenotrophicus, Ruminococcus luti, Ruminococcus productus and Ruminococcus schinkii as Blautia coccoides gen. nov., comb. nov., Blautia hansenii comb. nov., Blautia hydrogenotrophica comb. nov., Blautia luti comb. nov., Blautia producta comb. nov., Blautia schinkii comb. nov. and description of Blautia wexlerae sp. nov., isolated from human faeces&lt;/title&gt;&lt;secondary-title&gt;International journal of systematic and evolutionary microbiology&lt;/secondary-title&gt;&lt;/titles&gt;&lt;periodical&gt;&lt;full-title&gt;International journal of systematic and evolutionary microbiology&lt;/full-title&gt;&lt;/periodical&gt;&lt;pages&gt;1896-1902&lt;/pages&gt;&lt;volume&gt;58&lt;/volume&gt;&lt;number&gt;8&lt;/number&gt;&lt;dates&gt;&lt;year&gt;200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iu et al., 2008)</w:t>
            </w:r>
            <w:r w:rsidRPr="00D30754">
              <w:rPr>
                <w:rFonts w:ascii="Times" w:hAnsi="Times" w:cs="Courier New"/>
                <w:sz w:val="22"/>
                <w:szCs w:val="22"/>
              </w:rPr>
              <w:fldChar w:fldCharType="end"/>
            </w:r>
            <w:r w:rsidRPr="00D30754">
              <w:rPr>
                <w:rFonts w:ascii="Times" w:hAnsi="Times" w:cs="Courier New"/>
                <w:sz w:val="22"/>
                <w:szCs w:val="22"/>
              </w:rPr>
              <w:t xml:space="preserve"> </w:t>
            </w: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Müller&lt;/Author&gt;&lt;Year&gt;2013&lt;/Year&gt;&lt;RecNum&gt;861&lt;/RecNum&gt;&lt;DisplayText&gt;(Müller and Frerichs, 2013)&lt;/DisplayText&gt;&lt;record&gt;&lt;rec-number&gt;861&lt;/rec-number&gt;&lt;foreign-keys&gt;&lt;key app="EN" db-id="0daw0xdz1a9decevx5ov5pwgpd0a5d929tzd" timestamp="1490635633"&gt;861&lt;/key&gt;&lt;/foreign-keys&gt;&lt;ref-type name="Journal Article"&gt;17&lt;/ref-type&gt;&lt;contributors&gt;&lt;authors&gt;&lt;author&gt;Müller, Volker&lt;/author&gt;&lt;author&gt;Frerichs, Janin&lt;/author&gt;&lt;/authors&gt;&lt;/contributors&gt;&lt;titles&gt;&lt;title&gt;Acetogenic bacteria&lt;/title&gt;&lt;secondary-title&gt;eLS&lt;/secondary-title&gt;&lt;/titles&gt;&lt;periodical&gt;&lt;full-title&gt;eLS&lt;/full-title&gt;&lt;/periodical&gt;&lt;dates&gt;&lt;year&gt;2013&lt;/year&gt;&lt;/dates&gt;&lt;isbn&gt;047001590X&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Müller and Frerichs, 2013)</w:t>
            </w:r>
            <w:r w:rsidRPr="00D30754">
              <w:rPr>
                <w:rFonts w:ascii="Times" w:hAnsi="Times" w:cs="Courier New"/>
                <w:sz w:val="22"/>
                <w:szCs w:val="22"/>
              </w:rPr>
              <w:fldChar w:fldCharType="end"/>
            </w:r>
          </w:p>
        </w:tc>
        <w:tc>
          <w:tcPr>
            <w:tcW w:w="6327" w:type="dxa"/>
          </w:tcPr>
          <w:p w14:paraId="03CDB65B"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isolated from human and animal feces some acetogenic </w:t>
            </w:r>
          </w:p>
        </w:tc>
      </w:tr>
      <w:tr w:rsidR="00E75C1B" w:rsidRPr="00D30754" w14:paraId="04094C82" w14:textId="77777777" w:rsidTr="001746D5">
        <w:tc>
          <w:tcPr>
            <w:tcW w:w="1909" w:type="dxa"/>
          </w:tcPr>
          <w:p w14:paraId="01729EC9"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Blvii28</w:t>
            </w:r>
          </w:p>
        </w:tc>
        <w:tc>
          <w:tcPr>
            <w:tcW w:w="1285" w:type="dxa"/>
          </w:tcPr>
          <w:p w14:paraId="25423681" w14:textId="77777777" w:rsidR="00E75C1B" w:rsidRPr="00D30754" w:rsidRDefault="00E75C1B" w:rsidP="00CD20C9">
            <w:pPr>
              <w:pStyle w:val="PlainText"/>
              <w:rPr>
                <w:rFonts w:ascii="Times" w:hAnsi="Times" w:cs="Courier New"/>
                <w:sz w:val="15"/>
                <w:szCs w:val="22"/>
              </w:rPr>
            </w:pPr>
          </w:p>
        </w:tc>
        <w:tc>
          <w:tcPr>
            <w:tcW w:w="1631" w:type="dxa"/>
          </w:tcPr>
          <w:p w14:paraId="7831A940"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436F3C3" w14:textId="77777777" w:rsidR="00E75C1B" w:rsidRPr="00D30754" w:rsidRDefault="00E75C1B" w:rsidP="00CD20C9">
            <w:pPr>
              <w:pStyle w:val="PlainText"/>
              <w:rPr>
                <w:rFonts w:ascii="Times" w:hAnsi="Times" w:cs="Courier New"/>
                <w:sz w:val="22"/>
                <w:szCs w:val="22"/>
              </w:rPr>
            </w:pPr>
          </w:p>
        </w:tc>
        <w:tc>
          <w:tcPr>
            <w:tcW w:w="6327" w:type="dxa"/>
          </w:tcPr>
          <w:p w14:paraId="6B324EE3"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family: Rikenellaceae, found in gastrointestinal tract (wikipedia)</w:t>
            </w:r>
          </w:p>
        </w:tc>
      </w:tr>
      <w:tr w:rsidR="00E75C1B" w:rsidRPr="00D30754" w14:paraId="309885DD" w14:textId="77777777" w:rsidTr="001746D5">
        <w:tc>
          <w:tcPr>
            <w:tcW w:w="1909" w:type="dxa"/>
          </w:tcPr>
          <w:p w14:paraId="73C8DC62"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Bosea</w:t>
            </w:r>
          </w:p>
        </w:tc>
        <w:tc>
          <w:tcPr>
            <w:tcW w:w="1285" w:type="dxa"/>
          </w:tcPr>
          <w:p w14:paraId="7BBB8E8A" w14:textId="77777777" w:rsidR="00E75C1B" w:rsidRPr="00D30754" w:rsidRDefault="00E75C1B" w:rsidP="00CD20C9">
            <w:pPr>
              <w:pStyle w:val="PlainText"/>
              <w:rPr>
                <w:rFonts w:ascii="Times" w:hAnsi="Times" w:cs="Courier New"/>
                <w:sz w:val="15"/>
                <w:szCs w:val="22"/>
              </w:rPr>
            </w:pPr>
          </w:p>
        </w:tc>
        <w:tc>
          <w:tcPr>
            <w:tcW w:w="1631" w:type="dxa"/>
          </w:tcPr>
          <w:p w14:paraId="6558368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Thiosulfate oxidation</w:t>
            </w:r>
          </w:p>
        </w:tc>
        <w:tc>
          <w:tcPr>
            <w:tcW w:w="2112" w:type="dxa"/>
          </w:tcPr>
          <w:p w14:paraId="043180CA" w14:textId="77777777" w:rsidR="00E75C1B" w:rsidRPr="00D30754" w:rsidRDefault="00E75C1B" w:rsidP="00E02A6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as&lt;/Author&gt;&lt;Year&gt;1996&lt;/Year&gt;&lt;RecNum&gt;947&lt;/RecNum&gt;&lt;IDText&gt;et al. (1996&lt;/IDText&gt;&lt;DisplayText&gt;(Das et al., 1996)&lt;/DisplayText&gt;&lt;record&gt;&lt;rec-number&gt;947&lt;/rec-number&gt;&lt;foreign-keys&gt;&lt;key app="EN" db-id="0daw0xdz1a9decevx5ov5pwgpd0a5d929tzd" timestamp="1495662408"&gt;947&lt;/key&gt;&lt;/foreign-keys&gt;&lt;ref-type name="Journal Article"&gt;17&lt;/ref-type&gt;&lt;contributors&gt;&lt;authors&gt;&lt;author&gt;Das, Subrata K&lt;/author&gt;&lt;author&gt;Mishra, Ajit K&lt;/author&gt;&lt;author&gt;Tindall, Brian J&lt;/author&gt;&lt;author&gt;Rainey, Fred A&lt;/author&gt;&lt;author&gt;Stackebrandt, Erko&lt;/author&gt;&lt;/authors&gt;&lt;/contributors&gt;&lt;titles&gt;&lt;title&gt;Oxidation of Thiosulfate by a New Bacterium, Bosea thiooxidans.(strain BI-42) gen. nov., sp. nov.: Analysis of Phylogeny Based on Chemotaxonomy and 16S Ribosomal DNA Sequencing&lt;/title&gt;&lt;secondary-title&gt;International Journal of Systematic and Evolutionary Microbiology&lt;/secondary-title&gt;&lt;/titles&gt;&lt;periodical&gt;&lt;full-title&gt;International journal of systematic and evolutionary microbiology&lt;/full-title&gt;&lt;/periodical&gt;&lt;pages&gt;981-987&lt;/pages&gt;&lt;volume&gt;46&lt;/volume&gt;&lt;number&gt;4&lt;/number&gt;&lt;dates&gt;&lt;year&gt;199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as et al., 1996)</w:t>
            </w:r>
            <w:r w:rsidRPr="00D30754">
              <w:rPr>
                <w:rFonts w:ascii="Times" w:hAnsi="Times" w:cs="Courier New"/>
                <w:sz w:val="22"/>
                <w:szCs w:val="22"/>
              </w:rPr>
              <w:fldChar w:fldCharType="end"/>
            </w:r>
          </w:p>
        </w:tc>
        <w:tc>
          <w:tcPr>
            <w:tcW w:w="6327" w:type="dxa"/>
          </w:tcPr>
          <w:p w14:paraId="7A267662" w14:textId="77777777" w:rsidR="00E75C1B" w:rsidRPr="00D30754" w:rsidRDefault="00E75C1B" w:rsidP="00E02A6D">
            <w:pPr>
              <w:pStyle w:val="PlainText"/>
              <w:rPr>
                <w:rFonts w:ascii="Times" w:hAnsi="Times" w:cs="Courier New"/>
                <w:sz w:val="22"/>
                <w:szCs w:val="22"/>
              </w:rPr>
            </w:pPr>
          </w:p>
        </w:tc>
      </w:tr>
      <w:tr w:rsidR="00E75C1B" w:rsidRPr="00D30754" w14:paraId="03C4F3E7" w14:textId="77777777" w:rsidTr="001746D5">
        <w:tc>
          <w:tcPr>
            <w:tcW w:w="1909" w:type="dxa"/>
          </w:tcPr>
          <w:p w14:paraId="6654374A"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Bradyrhizobium</w:t>
            </w:r>
          </w:p>
        </w:tc>
        <w:tc>
          <w:tcPr>
            <w:tcW w:w="1285" w:type="dxa"/>
          </w:tcPr>
          <w:p w14:paraId="47DA0114"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some fix N, some use NH4 or NO3 as N source</w:t>
            </w:r>
          </w:p>
        </w:tc>
        <w:tc>
          <w:tcPr>
            <w:tcW w:w="1631" w:type="dxa"/>
          </w:tcPr>
          <w:p w14:paraId="11682506"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 fixation</w:t>
            </w:r>
          </w:p>
        </w:tc>
        <w:tc>
          <w:tcPr>
            <w:tcW w:w="2112" w:type="dxa"/>
          </w:tcPr>
          <w:p w14:paraId="636118F7"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Jordan&lt;/Author&gt;&lt;Year&gt;1982&lt;/Year&gt;&lt;RecNum&gt;690&lt;/RecNum&gt;&lt;DisplayText&gt;(Jordan, 1982)&lt;/DisplayText&gt;&lt;record&gt;&lt;rec-number&gt;690&lt;/rec-number&gt;&lt;foreign-keys&gt;&lt;key app="EN" db-id="0daw0xdz1a9decevx5ov5pwgpd0a5d929tzd" timestamp="1477505601"&gt;690&lt;/key&gt;&lt;/foreign-keys&gt;&lt;ref-type name="Journal Article"&gt;17&lt;/ref-type&gt;&lt;contributors&gt;&lt;authors&gt;&lt;author&gt;Jordan, DC&lt;/author&gt;&lt;/authors&gt;&lt;/contributors&gt;&lt;titles&gt;&lt;title&gt;NOTES: transfer of Rhizobium japonicum Buchanan 1980 to Bradyrhizobium gen. nov., a genus of slow-growing, root nodule bacteria from leguminous plants&lt;/title&gt;&lt;secondary-title&gt;International Journal of Systematic and Evolutionary Microbiology&lt;/secondary-title&gt;&lt;/titles&gt;&lt;periodical&gt;&lt;full-title&gt;International journal of systematic and evolutionary microbiology&lt;/full-title&gt;&lt;/periodical&gt;&lt;pages&gt;136-139&lt;/pages&gt;&lt;volume&gt;32&lt;/volume&gt;&lt;number&gt;1&lt;/number&gt;&lt;dates&gt;&lt;year&gt;198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Jordan, 1982)</w:t>
            </w:r>
            <w:r w:rsidRPr="00D30754">
              <w:rPr>
                <w:rFonts w:ascii="Times" w:hAnsi="Times" w:cs="Courier New"/>
                <w:sz w:val="22"/>
                <w:szCs w:val="22"/>
              </w:rPr>
              <w:fldChar w:fldCharType="end"/>
            </w:r>
          </w:p>
        </w:tc>
        <w:tc>
          <w:tcPr>
            <w:tcW w:w="6327" w:type="dxa"/>
          </w:tcPr>
          <w:p w14:paraId="1F07A801"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found in root nodules </w:t>
            </w:r>
          </w:p>
        </w:tc>
      </w:tr>
      <w:tr w:rsidR="00E75C1B" w:rsidRPr="00D30754" w14:paraId="08C7AB8B" w14:textId="77777777" w:rsidTr="001746D5">
        <w:tc>
          <w:tcPr>
            <w:tcW w:w="1909" w:type="dxa"/>
          </w:tcPr>
          <w:p w14:paraId="35CD879C"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Bryobacter </w:t>
            </w:r>
          </w:p>
        </w:tc>
        <w:tc>
          <w:tcPr>
            <w:tcW w:w="1285" w:type="dxa"/>
          </w:tcPr>
          <w:p w14:paraId="28D84955"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0C821DAB"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76B8F026" w14:textId="77777777" w:rsidR="00E75C1B" w:rsidRPr="001F5B70" w:rsidRDefault="00E75C1B"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Kulichevskaya&lt;/Author&gt;&lt;Year&gt;2010&lt;/Year&gt;&lt;RecNum&gt;1164&lt;/RecNum&gt;&lt;IDText&gt;et al. (2010)&lt;/IDText&gt;&lt;DisplayText&gt;(Kulichevskaya et al., 2010)&lt;/DisplayText&gt;&lt;record&gt;&lt;rec-number&gt;1164&lt;/rec-number&gt;&lt;foreign-keys&gt;&lt;key app="EN" db-id="0daw0xdz1a9decevx5ov5pwgpd0a5d929tzd" timestamp="1526252812"&gt;1164&lt;/key&gt;&lt;/foreign-keys&gt;&lt;ref-type name="Journal Article"&gt;17&lt;/ref-type&gt;&lt;contributors&gt;&lt;authors&gt;&lt;author&gt;Kulichevskaya, Irina S&lt;/author&gt;&lt;author&gt;Suzina, Natalia E&lt;/author&gt;&lt;author&gt;Liesack, Werner&lt;/author&gt;&lt;author&gt;Dedysh, Svetlana N&lt;/author&gt;&lt;/authors&gt;&lt;/contributors&gt;&lt;titles&gt;&lt;title&gt;Bryobacter aggregatus gen. nov., sp. nov., a peat-inhabiting, aerobic chemo-organotroph from subdivision 3 of the Acidobacteria&lt;/title&gt;&lt;secondary-title&gt;International journal of systematic and evolutionary microbiology&lt;/secondary-title&gt;&lt;/titles&gt;&lt;periodical&gt;&lt;full-title&gt;International journal of systematic and evolutionary microbiology&lt;/full-title&gt;&lt;/periodical&gt;&lt;pages&gt;301-306&lt;/pages&gt;&lt;volume&gt;60&lt;/volume&gt;&lt;number&gt;2&lt;/number&gt;&lt;dates&gt;&lt;year&gt;2010&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Kulichevskaya et al., 2010)</w:t>
            </w:r>
            <w:r>
              <w:rPr>
                <w:rFonts w:ascii="Times New Roman" w:hAnsi="Times New Roman" w:cs="Times New Roman"/>
                <w:color w:val="000000"/>
                <w:sz w:val="22"/>
                <w:szCs w:val="22"/>
              </w:rPr>
              <w:fldChar w:fldCharType="end"/>
            </w:r>
          </w:p>
        </w:tc>
        <w:tc>
          <w:tcPr>
            <w:tcW w:w="6327" w:type="dxa"/>
          </w:tcPr>
          <w:p w14:paraId="2FE1E980" w14:textId="77777777" w:rsidR="00E75C1B" w:rsidRPr="001F5B70" w:rsidRDefault="00E75C1B" w:rsidP="00CD20C9">
            <w:pPr>
              <w:pStyle w:val="PlainText"/>
              <w:rPr>
                <w:rFonts w:ascii="Times New Roman" w:hAnsi="Times New Roman" w:cs="Times New Roman"/>
                <w:sz w:val="22"/>
                <w:szCs w:val="22"/>
              </w:rPr>
            </w:pPr>
          </w:p>
        </w:tc>
      </w:tr>
      <w:tr w:rsidR="00E75C1B" w:rsidRPr="00D30754" w14:paraId="1FB6F23E" w14:textId="77777777" w:rsidTr="001746D5">
        <w:tc>
          <w:tcPr>
            <w:tcW w:w="1909" w:type="dxa"/>
          </w:tcPr>
          <w:p w14:paraId="6F0CB761"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Burkholderia</w:t>
            </w:r>
          </w:p>
        </w:tc>
        <w:tc>
          <w:tcPr>
            <w:tcW w:w="1285" w:type="dxa"/>
          </w:tcPr>
          <w:p w14:paraId="55E3F3CE" w14:textId="77777777" w:rsidR="00E75C1B" w:rsidRPr="00D30754" w:rsidRDefault="00E75C1B" w:rsidP="00CD20C9">
            <w:pPr>
              <w:pStyle w:val="PlainText"/>
              <w:rPr>
                <w:rFonts w:ascii="Times" w:hAnsi="Times" w:cs="Courier New"/>
                <w:sz w:val="15"/>
                <w:szCs w:val="22"/>
              </w:rPr>
            </w:pPr>
          </w:p>
        </w:tc>
        <w:tc>
          <w:tcPr>
            <w:tcW w:w="1631" w:type="dxa"/>
          </w:tcPr>
          <w:p w14:paraId="250D1183"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16582BE"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Yabuuchi&lt;/Author&gt;&lt;Year&gt;1992&lt;/Year&gt;&lt;RecNum&gt;782&lt;/RecNum&gt;&lt;DisplayText&gt;(Yabuuchi et al., 1992)&lt;/DisplayText&gt;&lt;record&gt;&lt;rec-number&gt;782&lt;/rec-number&gt;&lt;foreign-keys&gt;&lt;key app="EN" db-id="0daw0xdz1a9decevx5ov5pwgpd0a5d929tzd" timestamp="1484684113"&gt;782&lt;/key&gt;&lt;/foreign-keys&gt;&lt;ref-type name="Journal Article"&gt;17&lt;/ref-type&gt;&lt;contributors&gt;&lt;authors&gt;&lt;author&gt;Yabuuchi, Eiko&lt;/author&gt;&lt;author&gt;Kosako, Yoshimasa&lt;/author&gt;&lt;author&gt;Oyaizu, Hiroshi&lt;/author&gt;&lt;author&gt;Yano, Ikuya&lt;/author&gt;&lt;author&gt;Hotta, Hisako&lt;/author&gt;&lt;author&gt;Hashimoto, Yasuhiro&lt;/author&gt;&lt;author&gt;Ezaki, Takayuki&lt;/author&gt;&lt;author&gt;Arakawa, Michio&lt;/author&gt;&lt;/authors&gt;&lt;/contributors&gt;&lt;titles&gt;&lt;title&gt;Proposal of Burkholderia gen. nov. and transfer of seven species of the genus Pseudomonas homology group II to the new genus, with the type species Burkholderia cepacia (Palleroni and Holmes 1981) comb. nov&lt;/title&gt;&lt;secondary-title&gt;Microbiology and immunology&lt;/secondary-title&gt;&lt;/titles&gt;&lt;periodical&gt;&lt;full-title&gt;Microbiology and immunology&lt;/full-title&gt;&lt;/periodical&gt;&lt;pages&gt;1251-1275&lt;/pages&gt;&lt;volume&gt;36&lt;/volume&gt;&lt;number&gt;12&lt;/number&gt;&lt;dates&gt;&lt;year&gt;1992&lt;/year&gt;&lt;/dates&gt;&lt;isbn&gt;1348-0421&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Yabuuchi et al., 1992)</w:t>
            </w:r>
            <w:r w:rsidRPr="00D30754">
              <w:rPr>
                <w:rFonts w:ascii="Times" w:hAnsi="Times" w:cs="Courier New"/>
                <w:sz w:val="22"/>
                <w:szCs w:val="22"/>
              </w:rPr>
              <w:fldChar w:fldCharType="end"/>
            </w:r>
          </w:p>
        </w:tc>
        <w:tc>
          <w:tcPr>
            <w:tcW w:w="6327" w:type="dxa"/>
          </w:tcPr>
          <w:p w14:paraId="2E5576AF" w14:textId="77777777" w:rsidR="00E75C1B" w:rsidRPr="00D30754" w:rsidRDefault="00E75C1B" w:rsidP="00E02A6D">
            <w:pPr>
              <w:pStyle w:val="PlainText"/>
              <w:rPr>
                <w:rFonts w:ascii="Times" w:hAnsi="Times" w:cs="Courier New"/>
                <w:sz w:val="22"/>
                <w:szCs w:val="22"/>
              </w:rPr>
            </w:pPr>
          </w:p>
        </w:tc>
      </w:tr>
      <w:tr w:rsidR="00E75C1B" w:rsidRPr="00D30754" w14:paraId="3E77F37C" w14:textId="77777777" w:rsidTr="001746D5">
        <w:tc>
          <w:tcPr>
            <w:tcW w:w="1909" w:type="dxa"/>
          </w:tcPr>
          <w:p w14:paraId="4877EB42"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Butyrivibrio</w:t>
            </w:r>
          </w:p>
        </w:tc>
        <w:tc>
          <w:tcPr>
            <w:tcW w:w="1285" w:type="dxa"/>
          </w:tcPr>
          <w:p w14:paraId="3B89240C" w14:textId="77777777" w:rsidR="00E75C1B" w:rsidRPr="00D30754" w:rsidRDefault="00E75C1B" w:rsidP="00CD20C9">
            <w:pPr>
              <w:pStyle w:val="PlainText"/>
              <w:rPr>
                <w:rFonts w:ascii="Times" w:hAnsi="Times" w:cs="Courier New"/>
                <w:sz w:val="15"/>
                <w:szCs w:val="22"/>
              </w:rPr>
            </w:pPr>
          </w:p>
        </w:tc>
        <w:tc>
          <w:tcPr>
            <w:tcW w:w="1631" w:type="dxa"/>
          </w:tcPr>
          <w:p w14:paraId="1738B315"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753AF47B" w14:textId="77777777" w:rsidR="00E75C1B" w:rsidRPr="00D30754" w:rsidRDefault="00E75C1B" w:rsidP="00CD20C9">
            <w:pPr>
              <w:pStyle w:val="PlainText"/>
              <w:rPr>
                <w:rFonts w:ascii="Times" w:hAnsi="Times" w:cs="Courier New"/>
                <w:sz w:val="22"/>
                <w:szCs w:val="22"/>
              </w:rPr>
            </w:pPr>
          </w:p>
        </w:tc>
        <w:tc>
          <w:tcPr>
            <w:tcW w:w="6327" w:type="dxa"/>
          </w:tcPr>
          <w:p w14:paraId="71C21A4D" w14:textId="77777777" w:rsidR="00E75C1B" w:rsidRPr="00D30754" w:rsidRDefault="00E75C1B" w:rsidP="00CD20C9">
            <w:pPr>
              <w:pStyle w:val="PlainText"/>
              <w:rPr>
                <w:rFonts w:ascii="Times" w:hAnsi="Times" w:cs="Courier New"/>
                <w:sz w:val="22"/>
                <w:szCs w:val="22"/>
              </w:rPr>
            </w:pPr>
          </w:p>
        </w:tc>
      </w:tr>
      <w:tr w:rsidR="00E75C1B" w:rsidRPr="00D30754" w14:paraId="24CF69A2" w14:textId="77777777" w:rsidTr="001746D5">
        <w:tc>
          <w:tcPr>
            <w:tcW w:w="1909" w:type="dxa"/>
          </w:tcPr>
          <w:p w14:paraId="1AC4AB19"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39</w:t>
            </w:r>
          </w:p>
        </w:tc>
        <w:tc>
          <w:tcPr>
            <w:tcW w:w="1285" w:type="dxa"/>
          </w:tcPr>
          <w:p w14:paraId="05E4A9C3" w14:textId="77777777" w:rsidR="00E75C1B" w:rsidRPr="00D30754" w:rsidRDefault="00E75C1B" w:rsidP="00CD20C9">
            <w:pPr>
              <w:pStyle w:val="PlainText"/>
              <w:rPr>
                <w:rFonts w:ascii="Times" w:hAnsi="Times" w:cs="Courier New"/>
                <w:sz w:val="15"/>
                <w:szCs w:val="22"/>
              </w:rPr>
            </w:pPr>
          </w:p>
        </w:tc>
        <w:tc>
          <w:tcPr>
            <w:tcW w:w="1631" w:type="dxa"/>
          </w:tcPr>
          <w:p w14:paraId="305162D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D4A03D6" w14:textId="77777777" w:rsidR="00E75C1B" w:rsidRPr="00D30754" w:rsidRDefault="00E75C1B" w:rsidP="00CD20C9">
            <w:pPr>
              <w:pStyle w:val="PlainText"/>
              <w:rPr>
                <w:rFonts w:ascii="Times" w:hAnsi="Times" w:cs="Courier New"/>
                <w:sz w:val="22"/>
                <w:szCs w:val="22"/>
              </w:rPr>
            </w:pPr>
          </w:p>
        </w:tc>
        <w:tc>
          <w:tcPr>
            <w:tcW w:w="6327" w:type="dxa"/>
          </w:tcPr>
          <w:p w14:paraId="5B81FCE3"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family: Rhodocyclaceae, wikipedia</w:t>
            </w:r>
          </w:p>
        </w:tc>
      </w:tr>
      <w:tr w:rsidR="00E75C1B" w:rsidRPr="00D30754" w14:paraId="593F0879" w14:textId="77777777" w:rsidTr="001746D5">
        <w:tc>
          <w:tcPr>
            <w:tcW w:w="1909" w:type="dxa"/>
          </w:tcPr>
          <w:p w14:paraId="4414252C"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ldanaerobacter</w:t>
            </w:r>
          </w:p>
        </w:tc>
        <w:tc>
          <w:tcPr>
            <w:tcW w:w="1285" w:type="dxa"/>
          </w:tcPr>
          <w:p w14:paraId="53E2E119" w14:textId="77777777" w:rsidR="00E75C1B" w:rsidRPr="00D30754" w:rsidRDefault="00E75C1B" w:rsidP="00CD20C9">
            <w:pPr>
              <w:pStyle w:val="PlainText"/>
              <w:rPr>
                <w:rFonts w:ascii="Times" w:hAnsi="Times" w:cs="Courier New"/>
                <w:sz w:val="15"/>
                <w:szCs w:val="22"/>
              </w:rPr>
            </w:pPr>
          </w:p>
        </w:tc>
        <w:tc>
          <w:tcPr>
            <w:tcW w:w="1631" w:type="dxa"/>
          </w:tcPr>
          <w:p w14:paraId="41E26D4D"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2687E80F" w14:textId="77777777" w:rsidR="00E75C1B" w:rsidRPr="00D30754" w:rsidRDefault="00E75C1B" w:rsidP="00CD20C9">
            <w:pPr>
              <w:pStyle w:val="PlainText"/>
              <w:rPr>
                <w:rFonts w:ascii="Times" w:hAnsi="Times" w:cs="Courier New"/>
                <w:sz w:val="22"/>
                <w:szCs w:val="22"/>
              </w:rPr>
            </w:pPr>
          </w:p>
        </w:tc>
        <w:tc>
          <w:tcPr>
            <w:tcW w:w="6327" w:type="dxa"/>
          </w:tcPr>
          <w:p w14:paraId="46DE4D0F" w14:textId="77777777" w:rsidR="00E75C1B" w:rsidRPr="00D30754" w:rsidRDefault="00E75C1B" w:rsidP="00CD20C9">
            <w:pPr>
              <w:pStyle w:val="PlainText"/>
              <w:rPr>
                <w:rFonts w:ascii="Times" w:hAnsi="Times" w:cs="Courier New"/>
                <w:sz w:val="22"/>
                <w:szCs w:val="22"/>
              </w:rPr>
            </w:pPr>
          </w:p>
        </w:tc>
      </w:tr>
      <w:tr w:rsidR="00E75C1B" w:rsidRPr="00D30754" w14:paraId="1EAB9D3E" w14:textId="77777777" w:rsidTr="001746D5">
        <w:tc>
          <w:tcPr>
            <w:tcW w:w="1909" w:type="dxa"/>
          </w:tcPr>
          <w:p w14:paraId="6234E37F"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ldicellulosiruptor</w:t>
            </w:r>
          </w:p>
        </w:tc>
        <w:tc>
          <w:tcPr>
            <w:tcW w:w="1285" w:type="dxa"/>
          </w:tcPr>
          <w:p w14:paraId="22085B4D" w14:textId="77777777" w:rsidR="00E75C1B" w:rsidRPr="00D30754" w:rsidRDefault="00E75C1B" w:rsidP="00CD20C9">
            <w:pPr>
              <w:pStyle w:val="PlainText"/>
              <w:rPr>
                <w:rFonts w:ascii="Times" w:hAnsi="Times" w:cs="Courier New"/>
                <w:sz w:val="15"/>
                <w:szCs w:val="22"/>
              </w:rPr>
            </w:pPr>
          </w:p>
        </w:tc>
        <w:tc>
          <w:tcPr>
            <w:tcW w:w="1631" w:type="dxa"/>
          </w:tcPr>
          <w:p w14:paraId="35A35C7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571FCDC6" w14:textId="77777777" w:rsidR="00E75C1B" w:rsidRPr="00D30754" w:rsidRDefault="00E75C1B" w:rsidP="00CD20C9">
            <w:pPr>
              <w:pStyle w:val="PlainText"/>
              <w:rPr>
                <w:rFonts w:ascii="Times" w:hAnsi="Times" w:cs="Courier New"/>
                <w:sz w:val="22"/>
                <w:szCs w:val="22"/>
              </w:rPr>
            </w:pPr>
          </w:p>
        </w:tc>
        <w:tc>
          <w:tcPr>
            <w:tcW w:w="6327" w:type="dxa"/>
          </w:tcPr>
          <w:p w14:paraId="7A25FEC4" w14:textId="77777777" w:rsidR="00E75C1B" w:rsidRPr="00D30754" w:rsidRDefault="00E75C1B" w:rsidP="00CD20C9">
            <w:pPr>
              <w:pStyle w:val="PlainText"/>
              <w:rPr>
                <w:rFonts w:ascii="Times" w:hAnsi="Times" w:cs="Courier New"/>
                <w:sz w:val="22"/>
                <w:szCs w:val="22"/>
              </w:rPr>
            </w:pPr>
          </w:p>
        </w:tc>
      </w:tr>
      <w:tr w:rsidR="00E75C1B" w:rsidRPr="00103266" w14:paraId="5B470CB6" w14:textId="77777777" w:rsidTr="001746D5">
        <w:trPr>
          <w:trHeight w:val="475"/>
        </w:trPr>
        <w:tc>
          <w:tcPr>
            <w:tcW w:w="1909" w:type="dxa"/>
            <w:noWrap/>
            <w:hideMark/>
          </w:tcPr>
          <w:p w14:paraId="38BC06B3"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Candidatus</w:t>
            </w:r>
          </w:p>
          <w:p w14:paraId="2059DD31" w14:textId="77777777" w:rsidR="00E75C1B" w:rsidRDefault="00E75C1B" w:rsidP="00C504DC">
            <w:pPr>
              <w:rPr>
                <w:rFonts w:eastAsia="Times New Roman" w:cs="Times New Roman"/>
                <w:i/>
                <w:iCs/>
                <w:sz w:val="22"/>
                <w:szCs w:val="22"/>
              </w:rPr>
            </w:pPr>
            <w:r w:rsidRPr="00103266">
              <w:rPr>
                <w:rFonts w:eastAsia="Times New Roman" w:cs="Times New Roman"/>
                <w:i/>
                <w:iCs/>
                <w:sz w:val="22"/>
                <w:szCs w:val="22"/>
              </w:rPr>
              <w:t xml:space="preserve"> Diapherotrites_</w:t>
            </w:r>
          </w:p>
          <w:p w14:paraId="32876450"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phylum</w:t>
            </w:r>
          </w:p>
        </w:tc>
        <w:tc>
          <w:tcPr>
            <w:tcW w:w="1285" w:type="dxa"/>
            <w:noWrap/>
            <w:hideMark/>
          </w:tcPr>
          <w:p w14:paraId="0F201DCB"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5E23A838"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varied_archaea</w:t>
            </w:r>
          </w:p>
        </w:tc>
        <w:tc>
          <w:tcPr>
            <w:tcW w:w="2112" w:type="dxa"/>
            <w:noWrap/>
            <w:hideMark/>
          </w:tcPr>
          <w:p w14:paraId="18F96462"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6327" w:type="dxa"/>
            <w:hideMark/>
          </w:tcPr>
          <w:p w14:paraId="328CB6A1"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phylum level, cannot assign potential function</w:t>
            </w:r>
          </w:p>
        </w:tc>
      </w:tr>
      <w:tr w:rsidR="00E75C1B" w:rsidRPr="00103266" w14:paraId="333CCE97" w14:textId="77777777" w:rsidTr="001746D5">
        <w:trPr>
          <w:trHeight w:val="475"/>
        </w:trPr>
        <w:tc>
          <w:tcPr>
            <w:tcW w:w="1909" w:type="dxa"/>
            <w:noWrap/>
            <w:hideMark/>
          </w:tcPr>
          <w:p w14:paraId="4FBF943B"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Candidatus </w:t>
            </w:r>
          </w:p>
          <w:p w14:paraId="03A68DC7" w14:textId="77777777" w:rsidR="00E75C1B" w:rsidRDefault="00E75C1B" w:rsidP="00C504DC">
            <w:pPr>
              <w:rPr>
                <w:rFonts w:eastAsia="Times New Roman" w:cs="Times New Roman"/>
                <w:i/>
                <w:iCs/>
                <w:sz w:val="22"/>
                <w:szCs w:val="22"/>
              </w:rPr>
            </w:pPr>
            <w:r w:rsidRPr="00103266">
              <w:rPr>
                <w:rFonts w:eastAsia="Times New Roman" w:cs="Times New Roman"/>
                <w:i/>
                <w:iCs/>
                <w:sz w:val="22"/>
                <w:szCs w:val="22"/>
              </w:rPr>
              <w:t>Pacearchaeota_</w:t>
            </w:r>
          </w:p>
          <w:p w14:paraId="2799C5D0"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phylum</w:t>
            </w:r>
          </w:p>
        </w:tc>
        <w:tc>
          <w:tcPr>
            <w:tcW w:w="1285" w:type="dxa"/>
            <w:noWrap/>
            <w:hideMark/>
          </w:tcPr>
          <w:p w14:paraId="51469115"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1B38A846"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varied_archaea</w:t>
            </w:r>
          </w:p>
        </w:tc>
        <w:tc>
          <w:tcPr>
            <w:tcW w:w="2112" w:type="dxa"/>
            <w:noWrap/>
            <w:hideMark/>
          </w:tcPr>
          <w:p w14:paraId="679C5081"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6327" w:type="dxa"/>
            <w:hideMark/>
          </w:tcPr>
          <w:p w14:paraId="72C96536"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phylum level, cannot assign potential function</w:t>
            </w:r>
          </w:p>
        </w:tc>
      </w:tr>
      <w:tr w:rsidR="00E75C1B" w:rsidRPr="00103266" w14:paraId="424510A6" w14:textId="77777777" w:rsidTr="001746D5">
        <w:trPr>
          <w:trHeight w:val="475"/>
        </w:trPr>
        <w:tc>
          <w:tcPr>
            <w:tcW w:w="1909" w:type="dxa"/>
            <w:noWrap/>
            <w:hideMark/>
          </w:tcPr>
          <w:p w14:paraId="3ECE4801"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Candidatus Accumulibacter </w:t>
            </w:r>
          </w:p>
        </w:tc>
        <w:tc>
          <w:tcPr>
            <w:tcW w:w="1285" w:type="dxa"/>
            <w:noWrap/>
            <w:hideMark/>
          </w:tcPr>
          <w:p w14:paraId="0AAD1D57"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2E4B5751"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Polyphosphate-accumulating</w:t>
            </w:r>
          </w:p>
        </w:tc>
        <w:tc>
          <w:tcPr>
            <w:tcW w:w="2112" w:type="dxa"/>
            <w:noWrap/>
            <w:hideMark/>
          </w:tcPr>
          <w:p w14:paraId="1B61878F"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Mao&lt;/Author&gt;&lt;Year&gt;2015&lt;/Year&gt;&lt;RecNum&gt;1143&lt;/RecNum&gt;&lt;IDText&gt;et al. (2015)&lt;/IDText&gt;&lt;DisplayText&gt;(Mao et al., 2015)&lt;/DisplayText&gt;&lt;record&gt;&lt;rec-number&gt;1143&lt;/rec-number&gt;&lt;foreign-keys&gt;&lt;key app="EN" db-id="0daw0xdz1a9decevx5ov5pwgpd0a5d929tzd" timestamp="1525825060"&gt;1143&lt;/key&gt;&lt;/foreign-keys&gt;&lt;ref-type name="Journal Article"&gt;17&lt;/ref-type&gt;&lt;contributors&gt;&lt;authors&gt;&lt;author&gt;Mao, Yanping&lt;/author&gt;&lt;author&gt;Graham, David W&lt;/author&gt;&lt;author&gt;Tamaki, Hideyuki&lt;/author&gt;&lt;author&gt;Zhang, Tong&lt;/author&gt;&lt;/authors&gt;&lt;/contributors&gt;&lt;titles&gt;&lt;title&gt;Dominant and novel clades of Candidatus Accumulibacter phosphatis in 18 globally distributed full-scale wastewater treatment plants&lt;/title&gt;&lt;secondary-title&gt;Scientific reports&lt;/secondary-title&gt;&lt;/titles&gt;&lt;periodical&gt;&lt;full-title&gt;Scientific reports&lt;/full-title&gt;&lt;/periodical&gt;&lt;pages&gt;11857&lt;/pages&gt;&lt;volume&gt;5&lt;/volume&gt;&lt;dates&gt;&lt;year&gt;2015&lt;/year&gt;&lt;/dates&gt;&lt;isbn&gt;2045-2322&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Mao et al., 2015)</w:t>
            </w:r>
            <w:r>
              <w:rPr>
                <w:rFonts w:eastAsia="Times New Roman" w:cs="Times New Roman"/>
                <w:sz w:val="22"/>
                <w:szCs w:val="22"/>
              </w:rPr>
              <w:fldChar w:fldCharType="end"/>
            </w:r>
          </w:p>
        </w:tc>
        <w:tc>
          <w:tcPr>
            <w:tcW w:w="6327" w:type="dxa"/>
            <w:hideMark/>
          </w:tcPr>
          <w:p w14:paraId="079A3738"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accumulate P, reduce nitrate</w:t>
            </w:r>
          </w:p>
        </w:tc>
      </w:tr>
      <w:tr w:rsidR="00E75C1B" w:rsidRPr="00D30754" w14:paraId="719CBA45" w14:textId="77777777" w:rsidTr="001746D5">
        <w:tc>
          <w:tcPr>
            <w:tcW w:w="1909" w:type="dxa"/>
          </w:tcPr>
          <w:p w14:paraId="6E9C77B5"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 babela</w:t>
            </w:r>
          </w:p>
        </w:tc>
        <w:tc>
          <w:tcPr>
            <w:tcW w:w="1285" w:type="dxa"/>
          </w:tcPr>
          <w:p w14:paraId="03A95EEE" w14:textId="77777777" w:rsidR="00E75C1B" w:rsidRPr="00D30754" w:rsidRDefault="00E75C1B" w:rsidP="00CD20C9">
            <w:pPr>
              <w:pStyle w:val="PlainText"/>
              <w:rPr>
                <w:rFonts w:ascii="Times" w:hAnsi="Times" w:cs="Courier New"/>
                <w:sz w:val="15"/>
                <w:szCs w:val="22"/>
              </w:rPr>
            </w:pPr>
          </w:p>
        </w:tc>
        <w:tc>
          <w:tcPr>
            <w:tcW w:w="1631" w:type="dxa"/>
          </w:tcPr>
          <w:p w14:paraId="13AB93D3"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852C471"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Pagnier&lt;/Author&gt;&lt;Year&gt;2015&lt;/Year&gt;&lt;RecNum&gt;698&lt;/RecNum&gt;&lt;DisplayText&gt;(Pagnier et al., 2015)&lt;/DisplayText&gt;&lt;record&gt;&lt;rec-number&gt;698&lt;/rec-number&gt;&lt;foreign-keys&gt;&lt;key app="EN" db-id="0daw0xdz1a9decevx5ov5pwgpd0a5d929tzd" timestamp="1477515290"&gt;698&lt;/key&gt;&lt;/foreign-keys&gt;&lt;ref-type name="Journal Article"&gt;17&lt;/ref-type&gt;&lt;contributors&gt;&lt;authors&gt;&lt;author&gt;Pagnier, Isabelle&lt;/author&gt;&lt;author&gt;Yutin, Natalya&lt;/author&gt;&lt;author&gt;Croce, Olivier&lt;/author&gt;&lt;author&gt;Makarova, Kira S&lt;/author&gt;&lt;author&gt;Wolf, Yuri I&lt;/author&gt;&lt;author&gt;Benamar, Samia&lt;/author&gt;&lt;author&gt;Raoult, Didier&lt;/author&gt;&lt;author&gt;Koonin, Eugene V&lt;/author&gt;&lt;author&gt;La Scola, Bernard&lt;/author&gt;&lt;/authors&gt;&lt;/contributors&gt;&lt;titles&gt;&lt;title&gt;Babela massiliensis, a representative of a widespread bacterial phylum with unusual adaptations to parasitism in amoebae&lt;/title&gt;&lt;secondary-title&gt;Biology direct&lt;/secondary-title&gt;&lt;/titles&gt;&lt;periodical&gt;&lt;full-title&gt;Biology direct&lt;/full-title&gt;&lt;/periodical&gt;&lt;pages&gt;1&lt;/pages&gt;&lt;volume&gt;10&lt;/volume&gt;&lt;number&gt;1&lt;/number&gt;&lt;dates&gt;&lt;year&gt;2015&lt;/year&gt;&lt;/dates&gt;&lt;isbn&gt;1745-615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Pagnier et al., 2015)</w:t>
            </w:r>
            <w:r w:rsidRPr="00D30754">
              <w:rPr>
                <w:rFonts w:ascii="Times" w:hAnsi="Times" w:cs="Courier New"/>
                <w:sz w:val="22"/>
                <w:szCs w:val="22"/>
              </w:rPr>
              <w:fldChar w:fldCharType="end"/>
            </w:r>
          </w:p>
        </w:tc>
        <w:tc>
          <w:tcPr>
            <w:tcW w:w="6327" w:type="dxa"/>
          </w:tcPr>
          <w:p w14:paraId="5A470521"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genome sequenced by </w:t>
            </w:r>
          </w:p>
        </w:tc>
      </w:tr>
      <w:tr w:rsidR="00E75C1B" w:rsidRPr="00D30754" w14:paraId="672A6D04" w14:textId="77777777" w:rsidTr="001746D5">
        <w:tc>
          <w:tcPr>
            <w:tcW w:w="1909" w:type="dxa"/>
          </w:tcPr>
          <w:p w14:paraId="24A2EFDD"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 brocadia</w:t>
            </w:r>
          </w:p>
        </w:tc>
        <w:tc>
          <w:tcPr>
            <w:tcW w:w="1285" w:type="dxa"/>
          </w:tcPr>
          <w:p w14:paraId="19D8C26F"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anammox</w:t>
            </w:r>
          </w:p>
        </w:tc>
        <w:tc>
          <w:tcPr>
            <w:tcW w:w="1631" w:type="dxa"/>
          </w:tcPr>
          <w:p w14:paraId="2BA7EB4D"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Anammox</w:t>
            </w:r>
          </w:p>
        </w:tc>
        <w:tc>
          <w:tcPr>
            <w:tcW w:w="2112" w:type="dxa"/>
          </w:tcPr>
          <w:p w14:paraId="63FAADAE" w14:textId="77777777" w:rsidR="00E75C1B" w:rsidRPr="00D30754" w:rsidRDefault="00E75C1B" w:rsidP="00CD20C9">
            <w:pPr>
              <w:pStyle w:val="PlainText"/>
              <w:rPr>
                <w:rFonts w:ascii="Times" w:hAnsi="Times" w:cs="Courier New"/>
                <w:sz w:val="22"/>
                <w:szCs w:val="22"/>
              </w:rPr>
            </w:pPr>
          </w:p>
        </w:tc>
        <w:tc>
          <w:tcPr>
            <w:tcW w:w="6327" w:type="dxa"/>
          </w:tcPr>
          <w:p w14:paraId="22E5DBB5" w14:textId="77777777" w:rsidR="00E75C1B" w:rsidRPr="00D30754" w:rsidRDefault="00E75C1B" w:rsidP="00CD20C9">
            <w:pPr>
              <w:pStyle w:val="PlainText"/>
              <w:rPr>
                <w:rFonts w:ascii="Times" w:hAnsi="Times" w:cs="Courier New"/>
                <w:sz w:val="22"/>
                <w:szCs w:val="22"/>
              </w:rPr>
            </w:pPr>
          </w:p>
        </w:tc>
      </w:tr>
      <w:tr w:rsidR="00E75C1B" w:rsidRPr="00D30754" w14:paraId="7719A63F" w14:textId="77777777" w:rsidTr="001746D5">
        <w:tc>
          <w:tcPr>
            <w:tcW w:w="1909" w:type="dxa"/>
          </w:tcPr>
          <w:p w14:paraId="61A5307B"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lastRenderedPageBreak/>
              <w:t>Candidatus jettenia</w:t>
            </w:r>
          </w:p>
        </w:tc>
        <w:tc>
          <w:tcPr>
            <w:tcW w:w="1285" w:type="dxa"/>
          </w:tcPr>
          <w:p w14:paraId="1941CC75"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anammox</w:t>
            </w:r>
          </w:p>
        </w:tc>
        <w:tc>
          <w:tcPr>
            <w:tcW w:w="1631" w:type="dxa"/>
          </w:tcPr>
          <w:p w14:paraId="0C4D5BF4"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Anammox</w:t>
            </w:r>
          </w:p>
        </w:tc>
        <w:tc>
          <w:tcPr>
            <w:tcW w:w="2112" w:type="dxa"/>
          </w:tcPr>
          <w:p w14:paraId="0ECD6301" w14:textId="77777777" w:rsidR="00E75C1B" w:rsidRPr="00D30754" w:rsidRDefault="00E75C1B" w:rsidP="00CD20C9">
            <w:pPr>
              <w:pStyle w:val="PlainText"/>
              <w:rPr>
                <w:rFonts w:ascii="Times" w:hAnsi="Times" w:cs="Courier New"/>
                <w:sz w:val="22"/>
                <w:szCs w:val="22"/>
              </w:rPr>
            </w:pPr>
          </w:p>
        </w:tc>
        <w:tc>
          <w:tcPr>
            <w:tcW w:w="6327" w:type="dxa"/>
          </w:tcPr>
          <w:p w14:paraId="785BDC26" w14:textId="77777777" w:rsidR="00E75C1B" w:rsidRPr="00D30754" w:rsidRDefault="00E75C1B" w:rsidP="00CD20C9">
            <w:pPr>
              <w:pStyle w:val="PlainText"/>
              <w:rPr>
                <w:rFonts w:ascii="Times" w:hAnsi="Times" w:cs="Courier New"/>
                <w:sz w:val="22"/>
                <w:szCs w:val="22"/>
              </w:rPr>
            </w:pPr>
          </w:p>
        </w:tc>
      </w:tr>
      <w:tr w:rsidR="00E75C1B" w:rsidRPr="00D30754" w14:paraId="7EB0C1B4" w14:textId="77777777" w:rsidTr="001746D5">
        <w:tc>
          <w:tcPr>
            <w:tcW w:w="1909" w:type="dxa"/>
          </w:tcPr>
          <w:p w14:paraId="2E0BB640"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 koribacter</w:t>
            </w:r>
          </w:p>
        </w:tc>
        <w:tc>
          <w:tcPr>
            <w:tcW w:w="1285" w:type="dxa"/>
          </w:tcPr>
          <w:p w14:paraId="125B765E" w14:textId="77777777" w:rsidR="00E75C1B" w:rsidRPr="00D30754" w:rsidRDefault="00E75C1B" w:rsidP="00CD20C9">
            <w:pPr>
              <w:pStyle w:val="PlainText"/>
              <w:rPr>
                <w:rFonts w:ascii="Times" w:hAnsi="Times" w:cs="Courier New"/>
                <w:sz w:val="15"/>
                <w:szCs w:val="22"/>
              </w:rPr>
            </w:pPr>
          </w:p>
        </w:tc>
        <w:tc>
          <w:tcPr>
            <w:tcW w:w="1631" w:type="dxa"/>
          </w:tcPr>
          <w:p w14:paraId="59D8A1B4"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66C06103" w14:textId="77777777" w:rsidR="00E75C1B" w:rsidRPr="00D30754" w:rsidRDefault="00E75C1B" w:rsidP="00CD20C9">
            <w:pPr>
              <w:pStyle w:val="PlainText"/>
              <w:rPr>
                <w:rFonts w:ascii="Times" w:hAnsi="Times" w:cs="Courier New"/>
                <w:sz w:val="22"/>
                <w:szCs w:val="22"/>
              </w:rPr>
            </w:pPr>
          </w:p>
        </w:tc>
        <w:tc>
          <w:tcPr>
            <w:tcW w:w="6327" w:type="dxa"/>
          </w:tcPr>
          <w:p w14:paraId="7D569C22" w14:textId="77777777" w:rsidR="00E75C1B" w:rsidRPr="00D30754" w:rsidRDefault="00E75C1B" w:rsidP="00CD20C9">
            <w:pPr>
              <w:pStyle w:val="PlainText"/>
              <w:rPr>
                <w:rFonts w:ascii="Times" w:hAnsi="Times" w:cs="Courier New"/>
                <w:sz w:val="22"/>
                <w:szCs w:val="22"/>
              </w:rPr>
            </w:pPr>
          </w:p>
        </w:tc>
      </w:tr>
      <w:tr w:rsidR="00E75C1B" w:rsidRPr="00D30754" w14:paraId="7A824585" w14:textId="77777777" w:rsidTr="001746D5">
        <w:tc>
          <w:tcPr>
            <w:tcW w:w="1909" w:type="dxa"/>
          </w:tcPr>
          <w:p w14:paraId="5E04123F"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 kuenenia</w:t>
            </w:r>
          </w:p>
        </w:tc>
        <w:tc>
          <w:tcPr>
            <w:tcW w:w="1285" w:type="dxa"/>
          </w:tcPr>
          <w:p w14:paraId="5D3CDE77"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anammox</w:t>
            </w:r>
          </w:p>
        </w:tc>
        <w:tc>
          <w:tcPr>
            <w:tcW w:w="1631" w:type="dxa"/>
          </w:tcPr>
          <w:p w14:paraId="032F646F"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Anammox</w:t>
            </w:r>
          </w:p>
        </w:tc>
        <w:tc>
          <w:tcPr>
            <w:tcW w:w="2112" w:type="dxa"/>
          </w:tcPr>
          <w:p w14:paraId="4C2CAAB3" w14:textId="77777777" w:rsidR="00E75C1B" w:rsidRPr="00D30754" w:rsidRDefault="00E75C1B" w:rsidP="00CD20C9">
            <w:pPr>
              <w:pStyle w:val="PlainText"/>
              <w:rPr>
                <w:rFonts w:ascii="Times" w:hAnsi="Times" w:cs="Courier New"/>
                <w:sz w:val="22"/>
                <w:szCs w:val="22"/>
              </w:rPr>
            </w:pPr>
          </w:p>
        </w:tc>
        <w:tc>
          <w:tcPr>
            <w:tcW w:w="6327" w:type="dxa"/>
          </w:tcPr>
          <w:p w14:paraId="689D6D98" w14:textId="77777777" w:rsidR="00E75C1B" w:rsidRPr="00D30754" w:rsidRDefault="00E75C1B" w:rsidP="00CD20C9">
            <w:pPr>
              <w:pStyle w:val="PlainText"/>
              <w:rPr>
                <w:rFonts w:ascii="Times" w:hAnsi="Times" w:cs="Courier New"/>
                <w:sz w:val="22"/>
                <w:szCs w:val="22"/>
              </w:rPr>
            </w:pPr>
          </w:p>
        </w:tc>
      </w:tr>
      <w:tr w:rsidR="00E75C1B" w:rsidRPr="00D30754" w14:paraId="28DBA2A8" w14:textId="77777777" w:rsidTr="001746D5">
        <w:tc>
          <w:tcPr>
            <w:tcW w:w="1909" w:type="dxa"/>
          </w:tcPr>
          <w:p w14:paraId="72B1EF55"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 metachlamydia</w:t>
            </w:r>
          </w:p>
        </w:tc>
        <w:tc>
          <w:tcPr>
            <w:tcW w:w="1285" w:type="dxa"/>
          </w:tcPr>
          <w:p w14:paraId="2F377F00" w14:textId="77777777" w:rsidR="00E75C1B" w:rsidRPr="00D30754" w:rsidRDefault="00E75C1B" w:rsidP="00CD20C9">
            <w:pPr>
              <w:pStyle w:val="PlainText"/>
              <w:rPr>
                <w:rFonts w:ascii="Times" w:hAnsi="Times" w:cs="Courier New"/>
                <w:sz w:val="15"/>
                <w:szCs w:val="22"/>
              </w:rPr>
            </w:pPr>
          </w:p>
        </w:tc>
        <w:tc>
          <w:tcPr>
            <w:tcW w:w="1631" w:type="dxa"/>
          </w:tcPr>
          <w:p w14:paraId="7F0FE4D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FCBBF2A" w14:textId="77777777" w:rsidR="00E75C1B" w:rsidRPr="00D30754" w:rsidRDefault="00E75C1B" w:rsidP="00CD20C9">
            <w:pPr>
              <w:pStyle w:val="PlainText"/>
              <w:rPr>
                <w:rFonts w:ascii="Times" w:hAnsi="Times" w:cs="Courier New"/>
                <w:sz w:val="22"/>
                <w:szCs w:val="22"/>
              </w:rPr>
            </w:pPr>
          </w:p>
        </w:tc>
        <w:tc>
          <w:tcPr>
            <w:tcW w:w="6327" w:type="dxa"/>
          </w:tcPr>
          <w:p w14:paraId="66716FD1"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 xml:space="preserve">chlamydia-like intracellular parasite </w:t>
            </w:r>
          </w:p>
        </w:tc>
      </w:tr>
      <w:tr w:rsidR="00E75C1B" w:rsidRPr="00D30754" w14:paraId="57EEF31D" w14:textId="77777777" w:rsidTr="001746D5">
        <w:tc>
          <w:tcPr>
            <w:tcW w:w="1909" w:type="dxa"/>
          </w:tcPr>
          <w:p w14:paraId="0CFBD8EE"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 nitrosoarchaeum</w:t>
            </w:r>
          </w:p>
        </w:tc>
        <w:tc>
          <w:tcPr>
            <w:tcW w:w="1285" w:type="dxa"/>
          </w:tcPr>
          <w:p w14:paraId="34BDEA65"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ammonia oxidizer</w:t>
            </w:r>
          </w:p>
        </w:tc>
        <w:tc>
          <w:tcPr>
            <w:tcW w:w="1631" w:type="dxa"/>
          </w:tcPr>
          <w:p w14:paraId="74D5E68D"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4CFAA276"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ehtovirta-Morley&lt;/Author&gt;&lt;Year&gt;2011&lt;/Year&gt;&lt;RecNum&gt;640&lt;/RecNum&gt;&lt;DisplayText&gt;(Lehtovirta-Morley et al., 2011)&lt;/DisplayText&gt;&lt;record&gt;&lt;rec-number&gt;640&lt;/rec-number&gt;&lt;foreign-keys&gt;&lt;key app="EN" db-id="0daw0xdz1a9decevx5ov5pwgpd0a5d929tzd" timestamp="1474228434"&gt;640&lt;/key&gt;&lt;/foreign-keys&gt;&lt;ref-type name="Journal Article"&gt;17&lt;/ref-type&gt;&lt;contributors&gt;&lt;authors&gt;&lt;author&gt;Lehtovirta-Morley, Laura E&lt;/author&gt;&lt;author&gt;Stoecker, Kilian&lt;/author&gt;&lt;author&gt;Vilcinskas, Andreas&lt;/author&gt;&lt;author&gt;Prosser, James I&lt;/author&gt;&lt;author&gt;Nicol, Graeme W&lt;/author&gt;&lt;/authors&gt;&lt;/contributors&gt;&lt;titles&gt;&lt;title&gt;Cultivation of an obligate acidophilic ammonia oxidizer from a nitrifying acid soil&lt;/title&gt;&lt;secondary-title&gt;Proceedings of the National Academy of Sciences&lt;/secondary-title&gt;&lt;/titles&gt;&lt;periodical&gt;&lt;full-title&gt;Proceedings of the National Academy of Sciences&lt;/full-title&gt;&lt;/periodical&gt;&lt;pages&gt;15892-15897&lt;/pages&gt;&lt;volume&gt;108&lt;/volume&gt;&lt;number&gt;38&lt;/number&gt;&lt;dates&gt;&lt;year&gt;2011&lt;/year&gt;&lt;/dates&gt;&lt;isbn&gt;0027-842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ehtovirta-Morley et al., 2011)</w:t>
            </w:r>
            <w:r w:rsidRPr="00D30754">
              <w:rPr>
                <w:rFonts w:ascii="Times" w:hAnsi="Times" w:cs="Courier New"/>
                <w:sz w:val="22"/>
                <w:szCs w:val="22"/>
              </w:rPr>
              <w:fldChar w:fldCharType="end"/>
            </w:r>
          </w:p>
        </w:tc>
        <w:tc>
          <w:tcPr>
            <w:tcW w:w="6327" w:type="dxa"/>
          </w:tcPr>
          <w:p w14:paraId="463770CB"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acidophilic ammonia oxidizer, could provide missing link between acidic soils and high ammonia oxidation rates </w:t>
            </w:r>
          </w:p>
        </w:tc>
      </w:tr>
      <w:tr w:rsidR="00E75C1B" w:rsidRPr="00D30754" w14:paraId="2AF41ECC" w14:textId="77777777" w:rsidTr="001746D5">
        <w:tc>
          <w:tcPr>
            <w:tcW w:w="1909" w:type="dxa"/>
          </w:tcPr>
          <w:p w14:paraId="04F17170"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 nitrosocaldus</w:t>
            </w:r>
          </w:p>
        </w:tc>
        <w:tc>
          <w:tcPr>
            <w:tcW w:w="1285" w:type="dxa"/>
          </w:tcPr>
          <w:p w14:paraId="3D997741"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ammonia oxidation </w:t>
            </w:r>
          </w:p>
        </w:tc>
        <w:tc>
          <w:tcPr>
            <w:tcW w:w="1631" w:type="dxa"/>
          </w:tcPr>
          <w:p w14:paraId="4380E0D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423E64FB" w14:textId="77777777" w:rsidR="00E75C1B" w:rsidRPr="00D30754" w:rsidRDefault="00E75C1B" w:rsidP="00E02A6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e la Torre&lt;/Author&gt;&lt;Year&gt;2008&lt;/Year&gt;&lt;RecNum&gt;716&lt;/RecNum&gt;&lt;DisplayText&gt;(De la Torre et al., 2008)&lt;/DisplayText&gt;&lt;record&gt;&lt;rec-number&gt;716&lt;/rec-number&gt;&lt;foreign-keys&gt;&lt;key app="EN" db-id="0daw0xdz1a9decevx5ov5pwgpd0a5d929tzd" timestamp="1477601974"&gt;716&lt;/key&gt;&lt;/foreign-keys&gt;&lt;ref-type name="Journal Article"&gt;17&lt;/ref-type&gt;&lt;contributors&gt;&lt;authors&gt;&lt;author&gt;De la Torre, José R&lt;/author&gt;&lt;author&gt;Walker, Christopher B&lt;/author&gt;&lt;author&gt;Ingalls, Anitra E&lt;/author&gt;&lt;author&gt;Könneke, Martin&lt;/author&gt;&lt;author&gt;Stahl, David A&lt;/author&gt;&lt;/authors&gt;&lt;/contributors&gt;&lt;titles&gt;&lt;title&gt;Cultivation of a thermophilic ammonia oxidizing archaeon synthesizing crenarchaeol&lt;/title&gt;&lt;secondary-title&gt;Environmental Microbiology&lt;/secondary-title&gt;&lt;/titles&gt;&lt;periodical&gt;&lt;full-title&gt;Environmental microbiology&lt;/full-title&gt;&lt;/periodical&gt;&lt;pages&gt;810-818&lt;/pages&gt;&lt;volume&gt;10&lt;/volume&gt;&lt;number&gt;3&lt;/number&gt;&lt;dates&gt;&lt;year&gt;2008&lt;/year&gt;&lt;/dates&gt;&lt;isbn&gt;1462-292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e la Torre et al., 2008)</w:t>
            </w:r>
            <w:r w:rsidRPr="00D30754">
              <w:rPr>
                <w:rFonts w:ascii="Times" w:hAnsi="Times" w:cs="Courier New"/>
                <w:sz w:val="22"/>
                <w:szCs w:val="22"/>
              </w:rPr>
              <w:fldChar w:fldCharType="end"/>
            </w:r>
          </w:p>
        </w:tc>
        <w:tc>
          <w:tcPr>
            <w:tcW w:w="6327" w:type="dxa"/>
          </w:tcPr>
          <w:p w14:paraId="6EB4D8F5" w14:textId="77777777" w:rsidR="00E75C1B" w:rsidRPr="00D30754" w:rsidRDefault="00E75C1B" w:rsidP="00E02A6D">
            <w:pPr>
              <w:pStyle w:val="PlainText"/>
              <w:rPr>
                <w:rFonts w:ascii="Times" w:hAnsi="Times" w:cs="Courier New"/>
                <w:sz w:val="22"/>
                <w:szCs w:val="22"/>
              </w:rPr>
            </w:pPr>
          </w:p>
        </w:tc>
      </w:tr>
      <w:tr w:rsidR="00E75C1B" w:rsidRPr="00D30754" w14:paraId="4267F300" w14:textId="77777777" w:rsidTr="001746D5">
        <w:tc>
          <w:tcPr>
            <w:tcW w:w="1909" w:type="dxa"/>
          </w:tcPr>
          <w:p w14:paraId="724E523F"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 nitrososphaera</w:t>
            </w:r>
          </w:p>
        </w:tc>
        <w:tc>
          <w:tcPr>
            <w:tcW w:w="1285" w:type="dxa"/>
          </w:tcPr>
          <w:p w14:paraId="41B6286F"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ammonia oxidation </w:t>
            </w:r>
          </w:p>
        </w:tc>
        <w:tc>
          <w:tcPr>
            <w:tcW w:w="1631" w:type="dxa"/>
          </w:tcPr>
          <w:p w14:paraId="0439F362"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3E3AADE6" w14:textId="77777777" w:rsidR="00E75C1B" w:rsidRPr="00D30754" w:rsidRDefault="00E75C1B" w:rsidP="00CD20C9">
            <w:pPr>
              <w:pStyle w:val="PlainText"/>
              <w:rPr>
                <w:rFonts w:ascii="Times" w:hAnsi="Times" w:cs="Courier New"/>
                <w:sz w:val="22"/>
                <w:szCs w:val="22"/>
              </w:rPr>
            </w:pPr>
          </w:p>
        </w:tc>
        <w:tc>
          <w:tcPr>
            <w:tcW w:w="6327" w:type="dxa"/>
          </w:tcPr>
          <w:p w14:paraId="6C2E2C57" w14:textId="77777777" w:rsidR="00E75C1B" w:rsidRPr="00D30754" w:rsidRDefault="00E75C1B" w:rsidP="00CD20C9">
            <w:pPr>
              <w:pStyle w:val="PlainText"/>
              <w:rPr>
                <w:rFonts w:ascii="Times" w:hAnsi="Times" w:cs="Courier New"/>
                <w:sz w:val="22"/>
                <w:szCs w:val="22"/>
              </w:rPr>
            </w:pPr>
          </w:p>
        </w:tc>
      </w:tr>
      <w:tr w:rsidR="00E75C1B" w:rsidRPr="00D30754" w14:paraId="77E662B0" w14:textId="77777777" w:rsidTr="001746D5">
        <w:tc>
          <w:tcPr>
            <w:tcW w:w="1909" w:type="dxa"/>
          </w:tcPr>
          <w:p w14:paraId="28E22855"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 nitrosotalea</w:t>
            </w:r>
          </w:p>
        </w:tc>
        <w:tc>
          <w:tcPr>
            <w:tcW w:w="1285" w:type="dxa"/>
          </w:tcPr>
          <w:p w14:paraId="07321CD9"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ammonia oxidizer</w:t>
            </w:r>
          </w:p>
        </w:tc>
        <w:tc>
          <w:tcPr>
            <w:tcW w:w="1631" w:type="dxa"/>
          </w:tcPr>
          <w:p w14:paraId="28896DC0"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3B442C14"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ehtovirta-Morley&lt;/Author&gt;&lt;Year&gt;2011&lt;/Year&gt;&lt;RecNum&gt;640&lt;/RecNum&gt;&lt;DisplayText&gt;(Lehtovirta-Morley et al., 2011)&lt;/DisplayText&gt;&lt;record&gt;&lt;rec-number&gt;640&lt;/rec-number&gt;&lt;foreign-keys&gt;&lt;key app="EN" db-id="0daw0xdz1a9decevx5ov5pwgpd0a5d929tzd" timestamp="1474228434"&gt;640&lt;/key&gt;&lt;/foreign-keys&gt;&lt;ref-type name="Journal Article"&gt;17&lt;/ref-type&gt;&lt;contributors&gt;&lt;authors&gt;&lt;author&gt;Lehtovirta-Morley, Laura E&lt;/author&gt;&lt;author&gt;Stoecker, Kilian&lt;/author&gt;&lt;author&gt;Vilcinskas, Andreas&lt;/author&gt;&lt;author&gt;Prosser, James I&lt;/author&gt;&lt;author&gt;Nicol, Graeme W&lt;/author&gt;&lt;/authors&gt;&lt;/contributors&gt;&lt;titles&gt;&lt;title&gt;Cultivation of an obligate acidophilic ammonia oxidizer from a nitrifying acid soil&lt;/title&gt;&lt;secondary-title&gt;Proceedings of the National Academy of Sciences&lt;/secondary-title&gt;&lt;/titles&gt;&lt;periodical&gt;&lt;full-title&gt;Proceedings of the National Academy of Sciences&lt;/full-title&gt;&lt;/periodical&gt;&lt;pages&gt;15892-15897&lt;/pages&gt;&lt;volume&gt;108&lt;/volume&gt;&lt;number&gt;38&lt;/number&gt;&lt;dates&gt;&lt;year&gt;2011&lt;/year&gt;&lt;/dates&gt;&lt;isbn&gt;0027-842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ehtovirta-Morley et al., 2011)</w:t>
            </w:r>
            <w:r w:rsidRPr="00D30754">
              <w:rPr>
                <w:rFonts w:ascii="Times" w:hAnsi="Times" w:cs="Courier New"/>
                <w:sz w:val="22"/>
                <w:szCs w:val="22"/>
              </w:rPr>
              <w:fldChar w:fldCharType="end"/>
            </w:r>
          </w:p>
        </w:tc>
        <w:tc>
          <w:tcPr>
            <w:tcW w:w="6327" w:type="dxa"/>
          </w:tcPr>
          <w:p w14:paraId="415BC020"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acidophilic ammonia oxidizer, could provide missing link between acidic soils and high ammonia oxidation rates </w:t>
            </w:r>
          </w:p>
        </w:tc>
      </w:tr>
      <w:tr w:rsidR="00E75C1B" w:rsidRPr="00103266" w14:paraId="5B37B285" w14:textId="77777777" w:rsidTr="001746D5">
        <w:trPr>
          <w:trHeight w:val="237"/>
        </w:trPr>
        <w:tc>
          <w:tcPr>
            <w:tcW w:w="1909" w:type="dxa"/>
            <w:noWrap/>
            <w:hideMark/>
          </w:tcPr>
          <w:p w14:paraId="5C64FCB0"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Candidatus Nitrosotenuis </w:t>
            </w:r>
          </w:p>
        </w:tc>
        <w:tc>
          <w:tcPr>
            <w:tcW w:w="1285" w:type="dxa"/>
            <w:noWrap/>
            <w:hideMark/>
          </w:tcPr>
          <w:p w14:paraId="293EC46E"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6802774A"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 xml:space="preserve">Ammonia oxidation </w:t>
            </w:r>
          </w:p>
        </w:tc>
        <w:tc>
          <w:tcPr>
            <w:tcW w:w="2112" w:type="dxa"/>
            <w:noWrap/>
            <w:hideMark/>
          </w:tcPr>
          <w:p w14:paraId="41A74F17"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Li&lt;/Author&gt;&lt;Year&gt;2016&lt;/Year&gt;&lt;RecNum&gt;603&lt;/RecNum&gt;&lt;IDText&gt;et al. (2016)&lt;/IDText&gt;&lt;DisplayText&gt;(Li et al., 2016)&lt;/DisplayText&gt;&lt;record&gt;&lt;rec-number&gt;603&lt;/rec-number&gt;&lt;foreign-keys&gt;&lt;key app="EN" db-id="0daw0xdz1a9decevx5ov5pwgpd0a5d929tzd" timestamp="1473265738"&gt;603&lt;/key&gt;&lt;/foreign-keys&gt;&lt;ref-type name="Journal Article"&gt;17&lt;/ref-type&gt;&lt;contributors&gt;&lt;authors&gt;&lt;author&gt;Li, Dong&lt;/author&gt;&lt;author&gt;Sharp, Jonathan O&lt;/author&gt;&lt;author&gt;Drewes, Jörg E&lt;/author&gt;&lt;/authors&gt;&lt;/contributors&gt;&lt;titles&gt;&lt;title&gt;Influence of wastewater discharge on the metabolic potential of the microbial community in river sediments&lt;/title&gt;&lt;secondary-title&gt;Microbial ecology&lt;/secondary-title&gt;&lt;/titles&gt;&lt;periodical&gt;&lt;full-title&gt;Microbial Ecology&lt;/full-title&gt;&lt;/periodical&gt;&lt;pages&gt;78-86&lt;/pages&gt;&lt;volume&gt;71&lt;/volume&gt;&lt;number&gt;1&lt;/number&gt;&lt;dates&gt;&lt;year&gt;2016&lt;/year&gt;&lt;/dates&gt;&lt;isbn&gt;0095-3628&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Li et al., 2016)</w:t>
            </w:r>
            <w:r>
              <w:rPr>
                <w:rFonts w:eastAsia="Times New Roman" w:cs="Times New Roman"/>
                <w:sz w:val="22"/>
                <w:szCs w:val="22"/>
              </w:rPr>
              <w:fldChar w:fldCharType="end"/>
            </w:r>
          </w:p>
        </w:tc>
        <w:tc>
          <w:tcPr>
            <w:tcW w:w="6327" w:type="dxa"/>
            <w:hideMark/>
          </w:tcPr>
          <w:p w14:paraId="4A91ECD6"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r>
      <w:tr w:rsidR="00E75C1B" w:rsidRPr="00D30754" w14:paraId="091B08DC" w14:textId="77777777" w:rsidTr="001746D5">
        <w:tc>
          <w:tcPr>
            <w:tcW w:w="1909" w:type="dxa"/>
          </w:tcPr>
          <w:p w14:paraId="02C87DEC"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 nitrotoga</w:t>
            </w:r>
          </w:p>
        </w:tc>
        <w:tc>
          <w:tcPr>
            <w:tcW w:w="1285" w:type="dxa"/>
          </w:tcPr>
          <w:p w14:paraId="609385E6"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nitrite oxidizer</w:t>
            </w:r>
          </w:p>
        </w:tc>
        <w:tc>
          <w:tcPr>
            <w:tcW w:w="1631" w:type="dxa"/>
          </w:tcPr>
          <w:p w14:paraId="1684A71F"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itrite oxidation</w:t>
            </w:r>
          </w:p>
        </w:tc>
        <w:tc>
          <w:tcPr>
            <w:tcW w:w="2112" w:type="dxa"/>
          </w:tcPr>
          <w:p w14:paraId="7A0BFD37"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Alawi&lt;/Author&gt;&lt;Year&gt;2007&lt;/Year&gt;&lt;RecNum&gt;667&lt;/RecNum&gt;&lt;DisplayText&gt;(Alawi et al., 2007)&lt;/DisplayText&gt;&lt;record&gt;&lt;rec-number&gt;667&lt;/rec-number&gt;&lt;foreign-keys&gt;&lt;key app="EN" db-id="0daw0xdz1a9decevx5ov5pwgpd0a5d929tzd" timestamp="1474655711"&gt;667&lt;/key&gt;&lt;/foreign-keys&gt;&lt;ref-type name="Journal Article"&gt;17&lt;/ref-type&gt;&lt;contributors&gt;&lt;authors&gt;&lt;author&gt;Alawi, Mashal&lt;/author&gt;&lt;author&gt;Lipski, André&lt;/author&gt;&lt;author&gt;Sanders, Tina&lt;/author&gt;&lt;author&gt;Spieck, Eva&lt;/author&gt;&lt;/authors&gt;&lt;/contributors&gt;&lt;titles&gt;&lt;title&gt;Cultivation of a novel cold-adapted nitrite oxidizing betaproteobacterium from the Siberian Arctic&lt;/title&gt;&lt;secondary-title&gt;The ISME journal&lt;/secondary-title&gt;&lt;/titles&gt;&lt;periodical&gt;&lt;full-title&gt;ISME J&lt;/full-title&gt;&lt;abbr-1&gt;The ISME journal&lt;/abbr-1&gt;&lt;/periodical&gt;&lt;pages&gt;256-264&lt;/pages&gt;&lt;volume&gt;1&lt;/volume&gt;&lt;number&gt;3&lt;/number&gt;&lt;dates&gt;&lt;year&gt;2007&lt;/year&gt;&lt;/dates&gt;&lt;isbn&gt;1751-7362&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Alawi et al., 2007)</w:t>
            </w:r>
            <w:r w:rsidRPr="00D30754">
              <w:rPr>
                <w:rFonts w:ascii="Times" w:hAnsi="Times" w:cs="Courier New"/>
                <w:sz w:val="22"/>
                <w:szCs w:val="22"/>
              </w:rPr>
              <w:fldChar w:fldCharType="end"/>
            </w:r>
          </w:p>
        </w:tc>
        <w:tc>
          <w:tcPr>
            <w:tcW w:w="6327" w:type="dxa"/>
          </w:tcPr>
          <w:p w14:paraId="38FE2696"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described by psychrophilic</w:t>
            </w:r>
          </w:p>
        </w:tc>
      </w:tr>
      <w:tr w:rsidR="00E75C1B" w:rsidRPr="00103266" w14:paraId="39448E3C" w14:textId="77777777" w:rsidTr="001746D5">
        <w:trPr>
          <w:trHeight w:val="774"/>
        </w:trPr>
        <w:tc>
          <w:tcPr>
            <w:tcW w:w="1909" w:type="dxa"/>
            <w:noWrap/>
            <w:hideMark/>
          </w:tcPr>
          <w:p w14:paraId="6D2F9485"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Candidatus Omnitrophus </w:t>
            </w:r>
          </w:p>
        </w:tc>
        <w:tc>
          <w:tcPr>
            <w:tcW w:w="1285" w:type="dxa"/>
            <w:noWrap/>
            <w:hideMark/>
          </w:tcPr>
          <w:p w14:paraId="55619FC9"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1D3BCA66"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Magnetatactic+</w:t>
            </w:r>
          </w:p>
        </w:tc>
        <w:tc>
          <w:tcPr>
            <w:tcW w:w="2112" w:type="dxa"/>
            <w:noWrap/>
            <w:hideMark/>
          </w:tcPr>
          <w:p w14:paraId="19D05F82"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Kolinko&lt;/Author&gt;&lt;Year&gt;2016&lt;/Year&gt;&lt;RecNum&gt;1144&lt;/RecNum&gt;&lt;IDText&gt;et al. (2016)&lt;/IDText&gt;&lt;DisplayText&gt;(Kolinko et al., 2016)&lt;/DisplayText&gt;&lt;record&gt;&lt;rec-number&gt;1144&lt;/rec-number&gt;&lt;foreign-keys&gt;&lt;key app="EN" db-id="0daw0xdz1a9decevx5ov5pwgpd0a5d929tzd" timestamp="1525974774"&gt;1144&lt;/key&gt;&lt;/foreign-keys&gt;&lt;ref-type name="Journal Article"&gt;17&lt;/ref-type&gt;&lt;contributors&gt;&lt;authors&gt;&lt;author&gt;Kolinko, Sebastian&lt;/author&gt;&lt;author&gt;Richter, Michael&lt;/author&gt;&lt;author&gt;Glöckner, Frank</w:instrText>
            </w:r>
            <w:r>
              <w:rPr>
                <w:rFonts w:ascii="Calibri" w:eastAsia="Calibri" w:hAnsi="Calibri" w:cs="Calibri"/>
                <w:sz w:val="22"/>
                <w:szCs w:val="22"/>
              </w:rPr>
              <w:instrText>‐</w:instrText>
            </w:r>
            <w:r>
              <w:rPr>
                <w:rFonts w:eastAsia="Times New Roman" w:cs="Times New Roman"/>
                <w:sz w:val="22"/>
                <w:szCs w:val="22"/>
              </w:rPr>
              <w:instrText>Oliver&lt;/author&gt;&lt;author&gt;Brachmann, Andreas&lt;/author&gt;&lt;author&gt;Schüler, Dirk&lt;/author&gt;&lt;/authors&gt;&lt;/contributors&gt;&lt;titles&gt;&lt;title&gt;Single</w:instrText>
            </w:r>
            <w:r>
              <w:rPr>
                <w:rFonts w:ascii="Calibri" w:eastAsia="Calibri" w:hAnsi="Calibri" w:cs="Calibri"/>
                <w:sz w:val="22"/>
                <w:szCs w:val="22"/>
              </w:rPr>
              <w:instrText>‐</w:instrText>
            </w:r>
            <w:r>
              <w:rPr>
                <w:rFonts w:eastAsia="Times New Roman" w:cs="Times New Roman"/>
                <w:sz w:val="22"/>
                <w:szCs w:val="22"/>
              </w:rPr>
              <w:instrText>cell genomics of uncultivated deep</w:instrText>
            </w:r>
            <w:r>
              <w:rPr>
                <w:rFonts w:ascii="Calibri" w:eastAsia="Calibri" w:hAnsi="Calibri" w:cs="Calibri"/>
                <w:sz w:val="22"/>
                <w:szCs w:val="22"/>
              </w:rPr>
              <w:instrText>‐</w:instrText>
            </w:r>
            <w:r>
              <w:rPr>
                <w:rFonts w:eastAsia="Times New Roman" w:cs="Times New Roman"/>
                <w:sz w:val="22"/>
                <w:szCs w:val="22"/>
              </w:rPr>
              <w:instrText>branching magnetotactic bacteria reveals a conserved set of magnetosome genes&lt;/title&gt;&lt;secondary-title&gt;Environmental microbiology&lt;/secondary-title&gt;&lt;/titles&gt;&lt;periodical&gt;&lt;full-title&gt;Environmental microbiology&lt;/full-title&gt;&lt;/periodical&gt;&lt;pages&gt;21-37&lt;/pages&gt;&lt;volume&gt;18&lt;/volume&gt;&lt;number&gt;1&lt;/number&gt;&lt;dates&gt;&lt;year&gt;2016&lt;/year&gt;&lt;/dates&gt;&lt;isbn&gt;1462-2920&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Kolinko et al., 2016)</w:t>
            </w:r>
            <w:r>
              <w:rPr>
                <w:rFonts w:eastAsia="Times New Roman" w:cs="Times New Roman"/>
                <w:sz w:val="22"/>
                <w:szCs w:val="22"/>
              </w:rPr>
              <w:fldChar w:fldCharType="end"/>
            </w:r>
          </w:p>
        </w:tc>
        <w:tc>
          <w:tcPr>
            <w:tcW w:w="6327" w:type="dxa"/>
            <w:hideMark/>
          </w:tcPr>
          <w:p w14:paraId="69ECB765"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contains Nif</w:t>
            </w:r>
            <w:r w:rsidRPr="00103266">
              <w:rPr>
                <w:rFonts w:ascii="Calibri" w:eastAsia="Calibri" w:hAnsi="Calibri" w:cs="Calibri"/>
                <w:sz w:val="22"/>
                <w:szCs w:val="22"/>
              </w:rPr>
              <w:t>‐</w:t>
            </w:r>
            <w:r w:rsidRPr="00103266">
              <w:rPr>
                <w:rFonts w:eastAsia="Times New Roman" w:cs="Times New Roman"/>
                <w:sz w:val="22"/>
                <w:szCs w:val="22"/>
              </w:rPr>
              <w:t>specific ferredoxin III, maybe N fixation, may reduce S, contains genes for magnetatism</w:t>
            </w:r>
          </w:p>
        </w:tc>
      </w:tr>
      <w:tr w:rsidR="00E75C1B" w:rsidRPr="00D30754" w14:paraId="0BD8A355" w14:textId="77777777" w:rsidTr="001746D5">
        <w:tc>
          <w:tcPr>
            <w:tcW w:w="1909" w:type="dxa"/>
          </w:tcPr>
          <w:p w14:paraId="161166E5"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 phytoplasma</w:t>
            </w:r>
          </w:p>
        </w:tc>
        <w:tc>
          <w:tcPr>
            <w:tcW w:w="1285" w:type="dxa"/>
          </w:tcPr>
          <w:p w14:paraId="34A52387" w14:textId="77777777" w:rsidR="00E75C1B" w:rsidRPr="00D30754" w:rsidRDefault="00E75C1B" w:rsidP="00CD20C9">
            <w:pPr>
              <w:pStyle w:val="PlainText"/>
              <w:rPr>
                <w:rFonts w:ascii="Times" w:hAnsi="Times" w:cs="Courier New"/>
                <w:sz w:val="15"/>
                <w:szCs w:val="22"/>
              </w:rPr>
            </w:pPr>
          </w:p>
        </w:tc>
        <w:tc>
          <w:tcPr>
            <w:tcW w:w="1631" w:type="dxa"/>
          </w:tcPr>
          <w:p w14:paraId="3E50BEB2"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AB08589" w14:textId="77777777" w:rsidR="00E75C1B" w:rsidRPr="00D30754" w:rsidRDefault="00E75C1B" w:rsidP="00CD20C9">
            <w:pPr>
              <w:pStyle w:val="PlainText"/>
              <w:rPr>
                <w:rFonts w:ascii="Times" w:hAnsi="Times" w:cs="Courier New"/>
                <w:sz w:val="22"/>
                <w:szCs w:val="22"/>
              </w:rPr>
            </w:pPr>
          </w:p>
        </w:tc>
        <w:tc>
          <w:tcPr>
            <w:tcW w:w="6327" w:type="dxa"/>
          </w:tcPr>
          <w:p w14:paraId="20FFAE91" w14:textId="77777777" w:rsidR="00E75C1B" w:rsidRPr="00D30754" w:rsidRDefault="00E75C1B" w:rsidP="00CD20C9">
            <w:pPr>
              <w:pStyle w:val="PlainText"/>
              <w:rPr>
                <w:rFonts w:ascii="Times" w:hAnsi="Times" w:cs="Courier New"/>
                <w:sz w:val="22"/>
                <w:szCs w:val="22"/>
              </w:rPr>
            </w:pPr>
          </w:p>
        </w:tc>
      </w:tr>
      <w:tr w:rsidR="00E75C1B" w:rsidRPr="00D30754" w14:paraId="6BB97E6D" w14:textId="77777777" w:rsidTr="001746D5">
        <w:tc>
          <w:tcPr>
            <w:tcW w:w="1909" w:type="dxa"/>
          </w:tcPr>
          <w:p w14:paraId="10FE9F44"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 planktophila</w:t>
            </w:r>
          </w:p>
        </w:tc>
        <w:tc>
          <w:tcPr>
            <w:tcW w:w="1285" w:type="dxa"/>
          </w:tcPr>
          <w:p w14:paraId="1330ADB3" w14:textId="77777777" w:rsidR="00E75C1B" w:rsidRPr="00D30754" w:rsidRDefault="00E75C1B" w:rsidP="00CD20C9">
            <w:pPr>
              <w:pStyle w:val="PlainText"/>
              <w:rPr>
                <w:rFonts w:ascii="Times" w:hAnsi="Times" w:cs="Courier New"/>
                <w:sz w:val="15"/>
                <w:szCs w:val="22"/>
              </w:rPr>
            </w:pPr>
          </w:p>
        </w:tc>
        <w:tc>
          <w:tcPr>
            <w:tcW w:w="1631" w:type="dxa"/>
          </w:tcPr>
          <w:p w14:paraId="4D847622"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DB4C27A"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Jezbera&lt;/Author&gt;&lt;Year&gt;2009&lt;/Year&gt;&lt;RecNum&gt;656&lt;/RecNum&gt;&lt;DisplayText&gt;(Jezbera et al., 2009)&lt;/DisplayText&gt;&lt;record&gt;&lt;rec-number&gt;656&lt;/rec-number&gt;&lt;foreign-keys&gt;&lt;key app="EN" db-id="0daw0xdz1a9decevx5ov5pwgpd0a5d929tzd" timestamp="1474235567"&gt;656&lt;/key&gt;&lt;/foreign-keys&gt;&lt;ref-type name="Journal Article"&gt;17&lt;/ref-type&gt;&lt;contributors&gt;&lt;authors&gt;&lt;author&gt;Jezbera, Jan&lt;/author&gt;&lt;author&gt;Sharma, Adrian K&lt;/author&gt;&lt;author&gt;Brandt, Ulrike&lt;/author&gt;&lt;author&gt;Doolittle, W Ford&lt;/author&gt;&lt;author&gt;Hahn, Martin W&lt;/author&gt;&lt;/authors&gt;&lt;/contributors&gt;&lt;titles&gt;&lt;title&gt;‘Candidatus Planktophila limnetica’, an actinobacterium representing one of the most numerically important taxa in freshwater bacterioplankton&lt;/title&gt;&lt;secondary-title&gt;International journal of systematic and evolutionary microbiology&lt;/secondary-title&gt;&lt;/titles&gt;&lt;periodical&gt;&lt;full-title&gt;International journal of systematic and evolutionary microbiology&lt;/full-title&gt;&lt;/periodical&gt;&lt;pages&gt;2864-2869&lt;/pages&gt;&lt;volume&gt;59&lt;/volume&gt;&lt;number&gt;11&lt;/number&gt;&lt;dates&gt;&lt;year&gt;2009&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Jezbera et al., 2009)</w:t>
            </w:r>
            <w:r w:rsidRPr="00D30754">
              <w:rPr>
                <w:rFonts w:ascii="Times" w:hAnsi="Times" w:cs="Courier New"/>
                <w:sz w:val="22"/>
                <w:szCs w:val="22"/>
              </w:rPr>
              <w:fldChar w:fldCharType="end"/>
            </w:r>
          </w:p>
        </w:tc>
        <w:tc>
          <w:tcPr>
            <w:tcW w:w="6327" w:type="dxa"/>
          </w:tcPr>
          <w:p w14:paraId="4A95B124"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found in freshwater, no axenic culture </w:t>
            </w:r>
          </w:p>
        </w:tc>
      </w:tr>
      <w:tr w:rsidR="00E75C1B" w:rsidRPr="00D30754" w14:paraId="6A651500" w14:textId="77777777" w:rsidTr="001746D5">
        <w:trPr>
          <w:trHeight w:val="540"/>
        </w:trPr>
        <w:tc>
          <w:tcPr>
            <w:tcW w:w="1909" w:type="dxa"/>
          </w:tcPr>
          <w:p w14:paraId="46341F52"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 protistobacter</w:t>
            </w:r>
          </w:p>
        </w:tc>
        <w:tc>
          <w:tcPr>
            <w:tcW w:w="1285" w:type="dxa"/>
          </w:tcPr>
          <w:p w14:paraId="58A27337" w14:textId="77777777" w:rsidR="00E75C1B" w:rsidRPr="00D30754" w:rsidRDefault="00E75C1B" w:rsidP="00CD20C9">
            <w:pPr>
              <w:pStyle w:val="PlainText"/>
              <w:rPr>
                <w:rFonts w:ascii="Times" w:hAnsi="Times" w:cs="Courier New"/>
                <w:sz w:val="15"/>
                <w:szCs w:val="22"/>
              </w:rPr>
            </w:pPr>
          </w:p>
        </w:tc>
        <w:tc>
          <w:tcPr>
            <w:tcW w:w="1631" w:type="dxa"/>
          </w:tcPr>
          <w:p w14:paraId="6B2AEA6E"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8707BEA"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Vannini&lt;/Author&gt;&lt;Year&gt;2013&lt;/Year&gt;&lt;RecNum&gt;635&lt;/RecNum&gt;&lt;DisplayText&gt;(Vannini et al., 2013)&lt;/DisplayText&gt;&lt;record&gt;&lt;rec-number&gt;635&lt;/rec-number&gt;&lt;foreign-keys&gt;&lt;key app="EN" db-id="0daw0xdz1a9decevx5ov5pwgpd0a5d929tzd" timestamp="1474227216"&gt;635&lt;/key&gt;&lt;/foreign-keys&gt;&lt;ref-type name="Journal Article"&gt;17&lt;/ref-type&gt;&lt;contributors&gt;&lt;authors&gt;&lt;author&gt;Vannini, Claudia&lt;/author&gt;&lt;author&gt;Ferrantini, Filippo&lt;/author&gt;&lt;author&gt;Verni, Franco&lt;/author&gt;&lt;author&gt;Petroni, Giulio&lt;/author&gt;&lt;/authors&gt;&lt;/contributors&gt;&lt;titles&gt;&lt;title&gt;A new obligate bacterial symbiont colonizing the ciliate Euplotes in brackish and freshwater:‘Candidatus Protistobacter heckmanni’&lt;/title&gt;&lt;secondary-title&gt;Aquatic Microbial Ecology&lt;/secondary-title&gt;&lt;/titles&gt;&lt;periodical&gt;&lt;full-title&gt;Aquatic Microbial Ecology&lt;/full-title&gt;&lt;/periodical&gt;&lt;pages&gt;233-243&lt;/pages&gt;&lt;volume&gt;70&lt;/volume&gt;&lt;number&gt;3&lt;/number&gt;&lt;dates&gt;&lt;year&gt;2013&lt;/year&gt;&lt;/dates&gt;&lt;isbn&gt;0948-3055&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Vannini et al., 2013)</w:t>
            </w:r>
            <w:r w:rsidRPr="00D30754">
              <w:rPr>
                <w:rFonts w:ascii="Times" w:hAnsi="Times" w:cs="Courier New"/>
                <w:sz w:val="22"/>
                <w:szCs w:val="22"/>
              </w:rPr>
              <w:fldChar w:fldCharType="end"/>
            </w:r>
          </w:p>
        </w:tc>
        <w:tc>
          <w:tcPr>
            <w:tcW w:w="6327" w:type="dxa"/>
          </w:tcPr>
          <w:p w14:paraId="3E4EA6E3"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obliate symbiont of ciliate from Euplotes genus </w:t>
            </w:r>
          </w:p>
        </w:tc>
      </w:tr>
      <w:tr w:rsidR="00E75C1B" w:rsidRPr="00D30754" w14:paraId="6A044BD3" w14:textId="77777777" w:rsidTr="001746D5">
        <w:tc>
          <w:tcPr>
            <w:tcW w:w="1909" w:type="dxa"/>
          </w:tcPr>
          <w:p w14:paraId="42E3863A"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 protochlamydia</w:t>
            </w:r>
          </w:p>
        </w:tc>
        <w:tc>
          <w:tcPr>
            <w:tcW w:w="1285" w:type="dxa"/>
          </w:tcPr>
          <w:p w14:paraId="2DA1481F" w14:textId="77777777" w:rsidR="00E75C1B" w:rsidRPr="00D30754" w:rsidRDefault="00E75C1B" w:rsidP="00CD20C9">
            <w:pPr>
              <w:pStyle w:val="PlainText"/>
              <w:rPr>
                <w:rFonts w:ascii="Times" w:hAnsi="Times" w:cs="Courier New"/>
                <w:sz w:val="15"/>
                <w:szCs w:val="22"/>
              </w:rPr>
            </w:pPr>
          </w:p>
        </w:tc>
        <w:tc>
          <w:tcPr>
            <w:tcW w:w="1631" w:type="dxa"/>
          </w:tcPr>
          <w:p w14:paraId="1F589A11"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51B389F"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ollingro&lt;/Author&gt;&lt;Year&gt;2005&lt;/Year&gt;&lt;RecNum&gt;607&lt;/RecNum&gt;&lt;DisplayText&gt;(Collingro et al., 2005)&lt;/DisplayText&gt;&lt;record&gt;&lt;rec-number&gt;607&lt;/rec-number&gt;&lt;foreign-keys&gt;&lt;key app="EN" db-id="0daw0xdz1a9decevx5ov5pwgpd0a5d929tzd" timestamp="1473369532"&gt;607&lt;/key&gt;&lt;/foreign-keys&gt;&lt;ref-type name="Journal Article"&gt;17&lt;/ref-type&gt;&lt;contributors&gt;&lt;authors&gt;&lt;author&gt;Collingro, Astrid&lt;/author&gt;&lt;author&gt;Poppert, Sven&lt;/author&gt;&lt;author&gt;Heinz, Eva&lt;/author&gt;&lt;author&gt;Schmitz-Esser, Stephan&lt;/author&gt;&lt;author&gt;Essig, Andreas&lt;/author&gt;&lt;author&gt;Schweikert, Michael&lt;/author&gt;&lt;author&gt;Wagner, Michael&lt;/author&gt;&lt;author&gt;Horn, Matthias&lt;/author&gt;&lt;/authors&gt;&lt;/contributors&gt;&lt;titles&gt;&lt;title&gt;Recovery of an environmental chlamydia strain from activated sludge by co-cultivation with Acanthamoeba sp&lt;/title&gt;&lt;secondary-title&gt;Microbiology&lt;/secondary-title&gt;&lt;/titles&gt;&lt;periodical&gt;&lt;full-title&gt;Microbiology&lt;/full-title&gt;&lt;/periodical&gt;&lt;pages&gt;301-309&lt;/pages&gt;&lt;volume&gt;151&lt;/volume&gt;&lt;number&gt;1&lt;/number&gt;&lt;dates&gt;&lt;year&gt;2005&lt;/year&gt;&lt;/dates&gt;&lt;isbn&gt;1465-208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ollingro et al., 2005)</w:t>
            </w:r>
            <w:r w:rsidRPr="00D30754">
              <w:rPr>
                <w:rFonts w:ascii="Times" w:hAnsi="Times" w:cs="Courier New"/>
                <w:sz w:val="22"/>
                <w:szCs w:val="22"/>
              </w:rPr>
              <w:fldChar w:fldCharType="end"/>
            </w:r>
          </w:p>
        </w:tc>
        <w:tc>
          <w:tcPr>
            <w:tcW w:w="6327" w:type="dxa"/>
          </w:tcPr>
          <w:p w14:paraId="2057F951" w14:textId="77777777" w:rsidR="00E75C1B" w:rsidRPr="00D30754" w:rsidRDefault="00E75C1B" w:rsidP="00E02A6D">
            <w:pPr>
              <w:pStyle w:val="PlainText"/>
              <w:rPr>
                <w:rFonts w:ascii="Times" w:hAnsi="Times" w:cs="Courier New"/>
                <w:sz w:val="22"/>
                <w:szCs w:val="22"/>
              </w:rPr>
            </w:pPr>
          </w:p>
        </w:tc>
      </w:tr>
      <w:tr w:rsidR="00E75C1B" w:rsidRPr="00D30754" w14:paraId="7A1ECBB0" w14:textId="77777777" w:rsidTr="001746D5">
        <w:tc>
          <w:tcPr>
            <w:tcW w:w="1909" w:type="dxa"/>
          </w:tcPr>
          <w:p w14:paraId="41DDCEB8"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 rhabdochlamydia</w:t>
            </w:r>
          </w:p>
        </w:tc>
        <w:tc>
          <w:tcPr>
            <w:tcW w:w="1285" w:type="dxa"/>
          </w:tcPr>
          <w:p w14:paraId="7550465A" w14:textId="77777777" w:rsidR="00E75C1B" w:rsidRPr="00D30754" w:rsidRDefault="00E75C1B" w:rsidP="00CD20C9">
            <w:pPr>
              <w:pStyle w:val="PlainText"/>
              <w:rPr>
                <w:rFonts w:ascii="Times" w:hAnsi="Times" w:cs="Courier New"/>
                <w:sz w:val="15"/>
                <w:szCs w:val="22"/>
              </w:rPr>
            </w:pPr>
          </w:p>
        </w:tc>
        <w:tc>
          <w:tcPr>
            <w:tcW w:w="1631" w:type="dxa"/>
          </w:tcPr>
          <w:p w14:paraId="23A7DEE9"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A1F5FFE" w14:textId="77777777" w:rsidR="00E75C1B" w:rsidRPr="00D30754" w:rsidRDefault="00E75C1B" w:rsidP="00E02A6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ostanjsek&lt;/Author&gt;&lt;Year&gt;2004&lt;/Year&gt;&lt;RecNum&gt;687&lt;/RecNum&gt;&lt;DisplayText&gt;(Kostanjsek et al., 2004)&lt;/DisplayText&gt;&lt;record&gt;&lt;rec-number&gt;687&lt;/rec-number&gt;&lt;foreign-keys&gt;&lt;key app="EN" db-id="0daw0xdz1a9decevx5ov5pwgpd0a5d929tzd" timestamp="1477432529"&gt;687&lt;/key&gt;&lt;/foreign-keys&gt;&lt;ref-type name="Journal Article"&gt;17&lt;/ref-type&gt;&lt;contributors&gt;&lt;authors&gt;&lt;author&gt;Kostanjsek, Rok&lt;/author&gt;&lt;author&gt;Strus, Jasna&lt;/author&gt;&lt;author&gt;Drobne, Damjana&lt;/author&gt;&lt;author&gt;Avgustin, Gorazd&lt;/author&gt;&lt;/authors&gt;&lt;/contributors&gt;&lt;titles&gt;&lt;title&gt;&amp;apos;Candidatus Rhabdochlamydia porcellionis&amp;apos;, an intracellular bacterium from the hepatopancreas of the terrestrial isopod Porcellio scaber (Crustacea: Isopoda)&lt;/title&gt;&lt;secondary-title&gt;International journal of systematic and evolutionary microbiology&lt;/secondary-title&gt;&lt;/titles&gt;&lt;periodical&gt;&lt;full-title&gt;International journal of systematic and evolutionary microbiology&lt;/full-title&gt;&lt;/periodical&gt;&lt;pages&gt;543-549&lt;/pages&gt;&lt;volume&gt;54&lt;/volume&gt;&lt;number&gt;Pt 2&lt;/number&gt;&lt;dates&gt;&lt;year&gt;2004&lt;/year&gt;&lt;/dates&gt;&lt;isbn&gt;1466-5026&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ostanjsek et al., 2004)</w:t>
            </w:r>
            <w:r w:rsidRPr="00D30754">
              <w:rPr>
                <w:rFonts w:ascii="Times" w:hAnsi="Times" w:cs="Courier New"/>
                <w:sz w:val="22"/>
                <w:szCs w:val="22"/>
              </w:rPr>
              <w:fldChar w:fldCharType="end"/>
            </w:r>
          </w:p>
        </w:tc>
        <w:tc>
          <w:tcPr>
            <w:tcW w:w="6327" w:type="dxa"/>
          </w:tcPr>
          <w:p w14:paraId="20B27AD4"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share lots of genetic similarity to chlamydia </w:t>
            </w:r>
          </w:p>
        </w:tc>
      </w:tr>
      <w:tr w:rsidR="00E75C1B" w:rsidRPr="00D30754" w14:paraId="775EDFC2" w14:textId="77777777" w:rsidTr="001746D5">
        <w:trPr>
          <w:trHeight w:val="540"/>
        </w:trPr>
        <w:tc>
          <w:tcPr>
            <w:tcW w:w="1909" w:type="dxa"/>
          </w:tcPr>
          <w:p w14:paraId="0A791361"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 saccharimonas</w:t>
            </w:r>
          </w:p>
        </w:tc>
        <w:tc>
          <w:tcPr>
            <w:tcW w:w="1285" w:type="dxa"/>
          </w:tcPr>
          <w:p w14:paraId="61E92E34"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nitrate reduction </w:t>
            </w:r>
          </w:p>
        </w:tc>
        <w:tc>
          <w:tcPr>
            <w:tcW w:w="1631" w:type="dxa"/>
          </w:tcPr>
          <w:p w14:paraId="499E630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C4A9B40"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indaichi&lt;/Author&gt;&lt;Year&gt;2016&lt;/Year&gt;&lt;RecNum&gt;650&lt;/RecNum&gt;&lt;DisplayText&gt;(Kindaichi et al., 2016)&lt;/DisplayText&gt;&lt;record&gt;&lt;rec-number&gt;650&lt;/rec-number&gt;&lt;foreign-keys&gt;&lt;key app="EN" db-id="0daw0xdz1a9decevx5ov5pwgpd0a5d929tzd" timestamp="1474234290"&gt;650&lt;/key&gt;&lt;/foreign-keys&gt;&lt;ref-type name="Journal Article"&gt;17&lt;/ref-type&gt;&lt;contributors&gt;&lt;authors&gt;&lt;author&gt;Kindaichi, Tomonori&lt;/author&gt;&lt;author&gt;Yamaoka, Shiro&lt;/author&gt;&lt;author&gt;Uehara, Ryohei&lt;/author&gt;&lt;author&gt;Ozaki, Noriatsu&lt;/author&gt;&lt;author&gt;Ohashi, Akiyoshi&lt;/author&gt;&lt;author&gt;Albertsen, Mads&lt;/author&gt;&lt;author&gt;Nielsen, Per Halkjær&lt;/author&gt;&lt;author&gt;Nielsen, Jeppe Lund&lt;/author&gt;&lt;/authors&gt;&lt;/contributors&gt;&lt;titles&gt;&lt;title&gt;Phylogenetic diversity and ecophysiology of Candidate phylum Saccharibacteria in activated sludge&lt;/title&gt;&lt;secondary-title&gt;FEMS microbiology ecology&lt;/secondary-title&gt;&lt;/titles&gt;&lt;periodical&gt;&lt;full-title&gt;FEMS microbiology ecology&lt;/full-title&gt;&lt;/periodical&gt;&lt;pages&gt;fiw078&lt;/pages&gt;&lt;volume&gt;92&lt;/volume&gt;&lt;number&gt;6&lt;/number&gt;&lt;dates&gt;&lt;year&gt;2016&lt;/year&gt;&lt;/dates&gt;&lt;isbn&gt;1574-6941&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indaichi et al., 2016)</w:t>
            </w:r>
            <w:r w:rsidRPr="00D30754">
              <w:rPr>
                <w:rFonts w:ascii="Times" w:hAnsi="Times" w:cs="Courier New"/>
                <w:sz w:val="22"/>
                <w:szCs w:val="22"/>
              </w:rPr>
              <w:fldChar w:fldCharType="end"/>
            </w:r>
          </w:p>
        </w:tc>
        <w:tc>
          <w:tcPr>
            <w:tcW w:w="6327" w:type="dxa"/>
          </w:tcPr>
          <w:p w14:paraId="3532C290"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genomes sequenced from WWTPs </w:t>
            </w:r>
          </w:p>
        </w:tc>
      </w:tr>
      <w:tr w:rsidR="00E75C1B" w:rsidRPr="00D30754" w14:paraId="5528017E" w14:textId="77777777" w:rsidTr="001746D5">
        <w:tc>
          <w:tcPr>
            <w:tcW w:w="1909" w:type="dxa"/>
          </w:tcPr>
          <w:p w14:paraId="0DBB0054"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 solibacter</w:t>
            </w:r>
          </w:p>
        </w:tc>
        <w:tc>
          <w:tcPr>
            <w:tcW w:w="1285" w:type="dxa"/>
          </w:tcPr>
          <w:p w14:paraId="5A084AE4" w14:textId="77777777" w:rsidR="00E75C1B" w:rsidRPr="00D30754" w:rsidRDefault="00E75C1B" w:rsidP="00CD20C9">
            <w:pPr>
              <w:pStyle w:val="PlainText"/>
              <w:rPr>
                <w:rFonts w:ascii="Times" w:hAnsi="Times" w:cs="Courier New"/>
                <w:sz w:val="15"/>
                <w:szCs w:val="22"/>
              </w:rPr>
            </w:pPr>
          </w:p>
        </w:tc>
        <w:tc>
          <w:tcPr>
            <w:tcW w:w="1631" w:type="dxa"/>
          </w:tcPr>
          <w:p w14:paraId="0B2DE566"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AC621FD"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indaichi&lt;/Author&gt;&lt;Year&gt;2016&lt;/Year&gt;&lt;RecNum&gt;650&lt;/RecNum&gt;&lt;DisplayText&gt;(Kindaichi et al., 2016)&lt;/DisplayText&gt;&lt;record&gt;&lt;rec-number&gt;650&lt;/rec-number&gt;&lt;foreign-keys&gt;&lt;key app="EN" db-id="0daw0xdz1a9decevx5ov5pwgpd0a5d929tzd" timestamp="1474234290"&gt;650&lt;/key&gt;&lt;/foreign-keys&gt;&lt;ref-type name="Journal Article"&gt;17&lt;/ref-type&gt;&lt;contributors&gt;&lt;authors&gt;&lt;author&gt;Kindaichi, Tomonori&lt;/author&gt;&lt;author&gt;Yamaoka, Shiro&lt;/author&gt;&lt;author&gt;Uehara, Ryohei&lt;/author&gt;&lt;author&gt;Ozaki, Noriatsu&lt;/author&gt;&lt;author&gt;Ohashi, Akiyoshi&lt;/author&gt;&lt;author&gt;Albertsen, Mads&lt;/author&gt;&lt;author&gt;Nielsen, Per Halkjær&lt;/author&gt;&lt;author&gt;Nielsen, Jeppe Lund&lt;/author&gt;&lt;/authors&gt;&lt;/contributors&gt;&lt;titles&gt;&lt;title&gt;Phylogenetic diversity and ecophysiology of Candidate phylum Saccharibacteria in activated sludge&lt;/title&gt;&lt;secondary-title&gt;FEMS microbiology ecology&lt;/secondary-title&gt;&lt;/titles&gt;&lt;periodical&gt;&lt;full-title&gt;FEMS microbiology ecology&lt;/full-title&gt;&lt;/periodical&gt;&lt;pages&gt;fiw078&lt;/pages&gt;&lt;volume&gt;92&lt;/volume&gt;&lt;number&gt;6&lt;/number&gt;&lt;dates&gt;&lt;year&gt;2016&lt;/year&gt;&lt;/dates&gt;&lt;isbn&gt;1574-6941&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indaichi et al., 2016)</w:t>
            </w:r>
            <w:r w:rsidRPr="00D30754">
              <w:rPr>
                <w:rFonts w:ascii="Times" w:hAnsi="Times" w:cs="Courier New"/>
                <w:sz w:val="22"/>
                <w:szCs w:val="22"/>
              </w:rPr>
              <w:fldChar w:fldCharType="end"/>
            </w:r>
          </w:p>
        </w:tc>
        <w:tc>
          <w:tcPr>
            <w:tcW w:w="6327" w:type="dxa"/>
          </w:tcPr>
          <w:p w14:paraId="1E12DFFF"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genomes sequenced from WWTPs </w:t>
            </w:r>
          </w:p>
        </w:tc>
      </w:tr>
      <w:tr w:rsidR="00E75C1B" w:rsidRPr="00D30754" w14:paraId="02CA3A4C" w14:textId="77777777" w:rsidTr="001746D5">
        <w:tc>
          <w:tcPr>
            <w:tcW w:w="1909" w:type="dxa"/>
          </w:tcPr>
          <w:p w14:paraId="7ACE2007"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lastRenderedPageBreak/>
              <w:t>Candidatus vidania</w:t>
            </w:r>
          </w:p>
        </w:tc>
        <w:tc>
          <w:tcPr>
            <w:tcW w:w="1285" w:type="dxa"/>
          </w:tcPr>
          <w:p w14:paraId="50AFA3E7" w14:textId="77777777" w:rsidR="00E75C1B" w:rsidRPr="00D30754" w:rsidRDefault="00E75C1B" w:rsidP="00CD20C9">
            <w:pPr>
              <w:pStyle w:val="PlainText"/>
              <w:rPr>
                <w:rFonts w:ascii="Times" w:hAnsi="Times" w:cs="Courier New"/>
                <w:sz w:val="15"/>
                <w:szCs w:val="22"/>
              </w:rPr>
            </w:pPr>
          </w:p>
        </w:tc>
        <w:tc>
          <w:tcPr>
            <w:tcW w:w="1631" w:type="dxa"/>
          </w:tcPr>
          <w:p w14:paraId="7D2FBC64"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B5B429D" w14:textId="77777777" w:rsidR="00E75C1B" w:rsidRPr="00D30754" w:rsidRDefault="00E75C1B" w:rsidP="00E02A6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onella&lt;/Author&gt;&lt;Year&gt;2011&lt;/Year&gt;&lt;RecNum&gt;639&lt;/RecNum&gt;&lt;DisplayText&gt;(Gonella et al., 2011)&lt;/DisplayText&gt;&lt;record&gt;&lt;rec-number&gt;639&lt;/rec-number&gt;&lt;foreign-keys&gt;&lt;key app="EN" db-id="0daw0xdz1a9decevx5ov5pwgpd0a5d929tzd" timestamp="1474228213"&gt;639&lt;/key&gt;&lt;/foreign-keys&gt;&lt;ref-type name="Journal Article"&gt;17&lt;/ref-type&gt;&lt;contributors&gt;&lt;authors&gt;&lt;author&gt;Gonella, Elena&lt;/author&gt;&lt;author&gt;Negri, Ilaria&lt;/author&gt;&lt;author&gt;Marzorati, Massimo&lt;/author&gt;&lt;author&gt;Mandrioli, Mauro&lt;/author&gt;&lt;author&gt;Sacchi, Luciano&lt;/author&gt;&lt;author&gt;Pajoro, Massimo&lt;/author&gt;&lt;author&gt;Crotti, Elena&lt;/author&gt;&lt;author&gt;Rizzi, Aurora&lt;/author&gt;&lt;author&gt;Clementi, Emanuela&lt;/author&gt;&lt;author&gt;Tedeschi, Rosemarie&lt;/author&gt;&lt;/authors&gt;&lt;/contributors&gt;&lt;titles&gt;&lt;title&gt;Bacterial endosymbiont localization in Hyalesthes obsoletus, the insect vector of Bois noir in Vitis vinifera&lt;/title&gt;&lt;secondary-title&gt;Applied and environmental microbiology&lt;/secondary-title&gt;&lt;/titles&gt;&lt;periodical&gt;&lt;full-title&gt;Applied and environmental microbiology&lt;/full-title&gt;&lt;/periodical&gt;&lt;pages&gt;1423-1435&lt;/pages&gt;&lt;volume&gt;77&lt;/volume&gt;&lt;number&gt;4&lt;/number&gt;&lt;dates&gt;&lt;year&gt;2011&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onella et al., 2011)</w:t>
            </w:r>
            <w:r w:rsidRPr="00D30754">
              <w:rPr>
                <w:rFonts w:ascii="Times" w:hAnsi="Times" w:cs="Courier New"/>
                <w:sz w:val="22"/>
                <w:szCs w:val="22"/>
              </w:rPr>
              <w:fldChar w:fldCharType="end"/>
            </w:r>
          </w:p>
        </w:tc>
        <w:tc>
          <w:tcPr>
            <w:tcW w:w="6327" w:type="dxa"/>
          </w:tcPr>
          <w:p w14:paraId="6717454B" w14:textId="77777777" w:rsidR="00E75C1B" w:rsidRPr="00D30754" w:rsidRDefault="00E75C1B" w:rsidP="00E02A6D">
            <w:pPr>
              <w:pStyle w:val="PlainText"/>
              <w:rPr>
                <w:rFonts w:ascii="Times" w:hAnsi="Times" w:cs="Courier New"/>
                <w:sz w:val="22"/>
                <w:szCs w:val="22"/>
              </w:rPr>
            </w:pPr>
          </w:p>
        </w:tc>
      </w:tr>
      <w:tr w:rsidR="00E75C1B" w:rsidRPr="00D30754" w14:paraId="56C7662D" w14:textId="77777777" w:rsidTr="001746D5">
        <w:tc>
          <w:tcPr>
            <w:tcW w:w="1909" w:type="dxa"/>
          </w:tcPr>
          <w:p w14:paraId="232B263D"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_brocadia</w:t>
            </w:r>
          </w:p>
        </w:tc>
        <w:tc>
          <w:tcPr>
            <w:tcW w:w="1285" w:type="dxa"/>
          </w:tcPr>
          <w:p w14:paraId="4966C795" w14:textId="77777777" w:rsidR="00E75C1B" w:rsidRPr="00D30754" w:rsidRDefault="00E75C1B" w:rsidP="00CD20C9">
            <w:pPr>
              <w:pStyle w:val="PlainText"/>
              <w:rPr>
                <w:rFonts w:ascii="Times" w:hAnsi="Times" w:cs="Courier New"/>
                <w:sz w:val="15"/>
                <w:szCs w:val="22"/>
              </w:rPr>
            </w:pPr>
          </w:p>
        </w:tc>
        <w:tc>
          <w:tcPr>
            <w:tcW w:w="1631" w:type="dxa"/>
          </w:tcPr>
          <w:p w14:paraId="07036C4F"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Anammox</w:t>
            </w:r>
          </w:p>
        </w:tc>
        <w:tc>
          <w:tcPr>
            <w:tcW w:w="2112" w:type="dxa"/>
          </w:tcPr>
          <w:p w14:paraId="295EC9A0" w14:textId="77777777" w:rsidR="00E75C1B" w:rsidRPr="00D30754" w:rsidRDefault="00E75C1B" w:rsidP="00E02A6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onella&lt;/Author&gt;&lt;Year&gt;2011&lt;/Year&gt;&lt;RecNum&gt;639&lt;/RecNum&gt;&lt;DisplayText&gt;(Gonella et al., 2011)&lt;/DisplayText&gt;&lt;record&gt;&lt;rec-number&gt;639&lt;/rec-number&gt;&lt;foreign-keys&gt;&lt;key app="EN" db-id="0daw0xdz1a9decevx5ov5pwgpd0a5d929tzd" timestamp="1474228213"&gt;639&lt;/key&gt;&lt;/foreign-keys&gt;&lt;ref-type name="Journal Article"&gt;17&lt;/ref-type&gt;&lt;contributors&gt;&lt;authors&gt;&lt;author&gt;Gonella, Elena&lt;/author&gt;&lt;author&gt;Negri, Ilaria&lt;/author&gt;&lt;author&gt;Marzorati, Massimo&lt;/author&gt;&lt;author&gt;Mandrioli, Mauro&lt;/author&gt;&lt;author&gt;Sacchi, Luciano&lt;/author&gt;&lt;author&gt;Pajoro, Massimo&lt;/author&gt;&lt;author&gt;Crotti, Elena&lt;/author&gt;&lt;author&gt;Rizzi, Aurora&lt;/author&gt;&lt;author&gt;Clementi, Emanuela&lt;/author&gt;&lt;author&gt;Tedeschi, Rosemarie&lt;/author&gt;&lt;/authors&gt;&lt;/contributors&gt;&lt;titles&gt;&lt;title&gt;Bacterial endosymbiont localization in Hyalesthes obsoletus, the insect vector of Bois noir in Vitis vinifera&lt;/title&gt;&lt;secondary-title&gt;Applied and environmental microbiology&lt;/secondary-title&gt;&lt;/titles&gt;&lt;periodical&gt;&lt;full-title&gt;Applied and environmental microbiology&lt;/full-title&gt;&lt;/periodical&gt;&lt;pages&gt;1423-1435&lt;/pages&gt;&lt;volume&gt;77&lt;/volume&gt;&lt;number&gt;4&lt;/number&gt;&lt;dates&gt;&lt;year&gt;2011&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onella et al., 2011)</w:t>
            </w:r>
            <w:r w:rsidRPr="00D30754">
              <w:rPr>
                <w:rFonts w:ascii="Times" w:hAnsi="Times" w:cs="Courier New"/>
                <w:sz w:val="22"/>
                <w:szCs w:val="22"/>
              </w:rPr>
              <w:fldChar w:fldCharType="end"/>
            </w:r>
          </w:p>
        </w:tc>
        <w:tc>
          <w:tcPr>
            <w:tcW w:w="6327" w:type="dxa"/>
          </w:tcPr>
          <w:p w14:paraId="3469B812" w14:textId="77777777" w:rsidR="00E75C1B" w:rsidRPr="00D30754" w:rsidRDefault="00E75C1B" w:rsidP="00E02A6D">
            <w:pPr>
              <w:pStyle w:val="PlainText"/>
              <w:rPr>
                <w:rFonts w:ascii="Times" w:hAnsi="Times" w:cs="Courier New"/>
                <w:sz w:val="22"/>
                <w:szCs w:val="22"/>
              </w:rPr>
            </w:pPr>
          </w:p>
        </w:tc>
      </w:tr>
      <w:tr w:rsidR="00E75C1B" w:rsidRPr="00D30754" w14:paraId="2331A96D" w14:textId="77777777" w:rsidTr="001746D5">
        <w:tc>
          <w:tcPr>
            <w:tcW w:w="1909" w:type="dxa"/>
          </w:tcPr>
          <w:p w14:paraId="3AA7ABCF"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_methanoregula</w:t>
            </w:r>
          </w:p>
        </w:tc>
        <w:tc>
          <w:tcPr>
            <w:tcW w:w="1285" w:type="dxa"/>
          </w:tcPr>
          <w:p w14:paraId="4D76E769" w14:textId="77777777" w:rsidR="00E75C1B" w:rsidRPr="00D30754" w:rsidRDefault="00E75C1B" w:rsidP="00CD20C9">
            <w:pPr>
              <w:pStyle w:val="PlainText"/>
              <w:rPr>
                <w:rFonts w:ascii="Times" w:hAnsi="Times" w:cs="Courier New"/>
                <w:sz w:val="15"/>
                <w:szCs w:val="22"/>
              </w:rPr>
            </w:pPr>
          </w:p>
        </w:tc>
        <w:tc>
          <w:tcPr>
            <w:tcW w:w="1631" w:type="dxa"/>
          </w:tcPr>
          <w:p w14:paraId="65987E5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Methanogen</w:t>
            </w:r>
          </w:p>
        </w:tc>
        <w:tc>
          <w:tcPr>
            <w:tcW w:w="2112" w:type="dxa"/>
          </w:tcPr>
          <w:p w14:paraId="263479BF"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räuer&lt;/Author&gt;&lt;Year&gt;2011&lt;/Year&gt;&lt;RecNum&gt;882&lt;/RecNum&gt;&lt;DisplayText&gt;(Bräuer et al., 2011)&lt;/DisplayText&gt;&lt;record&gt;&lt;rec-number&gt;882&lt;/rec-number&gt;&lt;foreign-keys&gt;&lt;key app="EN" db-id="0daw0xdz1a9decevx5ov5pwgpd0a5d929tzd" timestamp="1490726572"&gt;882&lt;/key&gt;&lt;/foreign-keys&gt;&lt;ref-type name="Journal Article"&gt;17&lt;/ref-type&gt;&lt;contributors&gt;&lt;authors&gt;&lt;author&gt;Bräuer, Suzanna L&lt;/author&gt;&lt;author&gt;Cadillo-Quiroz, Hinsby&lt;/author&gt;&lt;author&gt;Ward, Rebekah J&lt;/author&gt;&lt;author&gt;Yavitt, Joseph B&lt;/author&gt;&lt;author&gt;Zinder, Stephen H&lt;/author&gt;&lt;/authors&gt;&lt;/contributors&gt;&lt;titles&gt;&lt;title&gt;Methanoregula boonei gen. nov., sp. nov., an acidiphilic methanogen isolated from an acidic peat bog&lt;/title&gt;&lt;secondary-title&gt;International journal of systematic and evolutionary microbiology&lt;/secondary-title&gt;&lt;/titles&gt;&lt;periodical&gt;&lt;full-title&gt;International journal of systematic and evolutionary microbiology&lt;/full-title&gt;&lt;/periodical&gt;&lt;pages&gt;45-52&lt;/pages&gt;&lt;volume&gt;61&lt;/volume&gt;&lt;number&gt;1&lt;/number&gt;&lt;dates&gt;&lt;year&gt;201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räuer et al., 2011)</w:t>
            </w:r>
            <w:r w:rsidRPr="00D30754">
              <w:rPr>
                <w:rFonts w:ascii="Times" w:hAnsi="Times" w:cs="Courier New"/>
                <w:sz w:val="22"/>
                <w:szCs w:val="22"/>
              </w:rPr>
              <w:fldChar w:fldCharType="end"/>
            </w:r>
          </w:p>
        </w:tc>
        <w:tc>
          <w:tcPr>
            <w:tcW w:w="6327" w:type="dxa"/>
          </w:tcPr>
          <w:p w14:paraId="462F648F"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hydrogenotrophic methanogen </w:t>
            </w:r>
          </w:p>
        </w:tc>
      </w:tr>
      <w:tr w:rsidR="00E75C1B" w:rsidRPr="00D30754" w14:paraId="52F4DAF4" w14:textId="77777777" w:rsidTr="001746D5">
        <w:tc>
          <w:tcPr>
            <w:tcW w:w="1909" w:type="dxa"/>
          </w:tcPr>
          <w:p w14:paraId="433D8E84"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_nitrososphaera</w:t>
            </w:r>
          </w:p>
        </w:tc>
        <w:tc>
          <w:tcPr>
            <w:tcW w:w="1285" w:type="dxa"/>
          </w:tcPr>
          <w:p w14:paraId="2B914894" w14:textId="77777777" w:rsidR="00E75C1B" w:rsidRPr="00D30754" w:rsidRDefault="00E75C1B" w:rsidP="00CD20C9">
            <w:pPr>
              <w:pStyle w:val="PlainText"/>
              <w:rPr>
                <w:rFonts w:ascii="Times" w:hAnsi="Times" w:cs="Courier New"/>
                <w:sz w:val="15"/>
                <w:szCs w:val="22"/>
              </w:rPr>
            </w:pPr>
          </w:p>
        </w:tc>
        <w:tc>
          <w:tcPr>
            <w:tcW w:w="1631" w:type="dxa"/>
          </w:tcPr>
          <w:p w14:paraId="7F9A1B72"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561BE1C5" w14:textId="77777777" w:rsidR="00E75C1B" w:rsidRPr="00D30754" w:rsidRDefault="00E75C1B" w:rsidP="00E02A6D">
            <w:pPr>
              <w:pStyle w:val="PlainText"/>
              <w:rPr>
                <w:rFonts w:ascii="Times" w:hAnsi="Times" w:cs="Courier New"/>
                <w:sz w:val="22"/>
                <w:szCs w:val="22"/>
              </w:rPr>
            </w:pPr>
          </w:p>
        </w:tc>
        <w:tc>
          <w:tcPr>
            <w:tcW w:w="6327" w:type="dxa"/>
          </w:tcPr>
          <w:p w14:paraId="06B11810" w14:textId="77777777" w:rsidR="00E75C1B" w:rsidRPr="00D30754" w:rsidRDefault="00E75C1B" w:rsidP="002E486C">
            <w:pPr>
              <w:pStyle w:val="PlainText"/>
              <w:rPr>
                <w:rFonts w:ascii="Times" w:hAnsi="Times" w:cs="Courier New"/>
                <w:sz w:val="22"/>
                <w:szCs w:val="22"/>
              </w:rPr>
            </w:pPr>
          </w:p>
        </w:tc>
      </w:tr>
      <w:tr w:rsidR="00E75C1B" w:rsidRPr="00D30754" w14:paraId="68AE6C78" w14:textId="77777777" w:rsidTr="001746D5">
        <w:tc>
          <w:tcPr>
            <w:tcW w:w="1909" w:type="dxa"/>
          </w:tcPr>
          <w:p w14:paraId="1680A4E0"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_protochlamydia</w:t>
            </w:r>
          </w:p>
        </w:tc>
        <w:tc>
          <w:tcPr>
            <w:tcW w:w="1285" w:type="dxa"/>
          </w:tcPr>
          <w:p w14:paraId="6041DDDF" w14:textId="77777777" w:rsidR="00E75C1B" w:rsidRPr="00D30754" w:rsidRDefault="00E75C1B" w:rsidP="00CD20C9">
            <w:pPr>
              <w:pStyle w:val="PlainText"/>
              <w:rPr>
                <w:rFonts w:ascii="Times" w:hAnsi="Times" w:cs="Courier New"/>
                <w:sz w:val="15"/>
                <w:szCs w:val="22"/>
              </w:rPr>
            </w:pPr>
          </w:p>
        </w:tc>
        <w:tc>
          <w:tcPr>
            <w:tcW w:w="1631" w:type="dxa"/>
          </w:tcPr>
          <w:p w14:paraId="59E98C33"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FB478B6"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räuer&lt;/Author&gt;&lt;Year&gt;2011&lt;/Year&gt;&lt;RecNum&gt;882&lt;/RecNum&gt;&lt;DisplayText&gt;(Bräuer et al., 2011)&lt;/DisplayText&gt;&lt;record&gt;&lt;rec-number&gt;882&lt;/rec-number&gt;&lt;foreign-keys&gt;&lt;key app="EN" db-id="0daw0xdz1a9decevx5ov5pwgpd0a5d929tzd" timestamp="1490726572"&gt;882&lt;/key&gt;&lt;/foreign-keys&gt;&lt;ref-type name="Journal Article"&gt;17&lt;/ref-type&gt;&lt;contributors&gt;&lt;authors&gt;&lt;author&gt;Bräuer, Suzanna L&lt;/author&gt;&lt;author&gt;Cadillo-Quiroz, Hinsby&lt;/author&gt;&lt;author&gt;Ward, Rebekah J&lt;/author&gt;&lt;author&gt;Yavitt, Joseph B&lt;/author&gt;&lt;author&gt;Zinder, Stephen H&lt;/author&gt;&lt;/authors&gt;&lt;/contributors&gt;&lt;titles&gt;&lt;title&gt;Methanoregula boonei gen. nov., sp. nov., an acidiphilic methanogen isolated from an acidic peat bog&lt;/title&gt;&lt;secondary-title&gt;International journal of systematic and evolutionary microbiology&lt;/secondary-title&gt;&lt;/titles&gt;&lt;periodical&gt;&lt;full-title&gt;International journal of systematic and evolutionary microbiology&lt;/full-title&gt;&lt;/periodical&gt;&lt;pages&gt;45-52&lt;/pages&gt;&lt;volume&gt;61&lt;/volume&gt;&lt;number&gt;1&lt;/number&gt;&lt;dates&gt;&lt;year&gt;201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räuer et al., 2011)</w:t>
            </w:r>
            <w:r w:rsidRPr="00D30754">
              <w:rPr>
                <w:rFonts w:ascii="Times" w:hAnsi="Times" w:cs="Courier New"/>
                <w:sz w:val="22"/>
                <w:szCs w:val="22"/>
              </w:rPr>
              <w:fldChar w:fldCharType="end"/>
            </w:r>
          </w:p>
        </w:tc>
        <w:tc>
          <w:tcPr>
            <w:tcW w:w="6327" w:type="dxa"/>
          </w:tcPr>
          <w:p w14:paraId="7987C571" w14:textId="77777777" w:rsidR="00E75C1B" w:rsidRPr="00D30754" w:rsidRDefault="00E75C1B" w:rsidP="002E486C">
            <w:pPr>
              <w:pStyle w:val="PlainText"/>
              <w:rPr>
                <w:rFonts w:ascii="Times" w:hAnsi="Times" w:cs="Courier New"/>
                <w:sz w:val="22"/>
                <w:szCs w:val="22"/>
              </w:rPr>
            </w:pPr>
          </w:p>
        </w:tc>
      </w:tr>
      <w:tr w:rsidR="00E75C1B" w:rsidRPr="00D30754" w14:paraId="75D778B8" w14:textId="77777777" w:rsidTr="001746D5">
        <w:tc>
          <w:tcPr>
            <w:tcW w:w="1909" w:type="dxa"/>
          </w:tcPr>
          <w:p w14:paraId="06843182"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_rhabdochlamydia</w:t>
            </w:r>
          </w:p>
        </w:tc>
        <w:tc>
          <w:tcPr>
            <w:tcW w:w="1285" w:type="dxa"/>
          </w:tcPr>
          <w:p w14:paraId="186BE9A6" w14:textId="77777777" w:rsidR="00E75C1B" w:rsidRPr="00D30754" w:rsidRDefault="00E75C1B" w:rsidP="00CD20C9">
            <w:pPr>
              <w:pStyle w:val="PlainText"/>
              <w:rPr>
                <w:rFonts w:ascii="Times" w:hAnsi="Times" w:cs="Courier New"/>
                <w:sz w:val="15"/>
                <w:szCs w:val="22"/>
              </w:rPr>
            </w:pPr>
          </w:p>
        </w:tc>
        <w:tc>
          <w:tcPr>
            <w:tcW w:w="1631" w:type="dxa"/>
          </w:tcPr>
          <w:p w14:paraId="7EEF393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A73618E"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räuer&lt;/Author&gt;&lt;Year&gt;2011&lt;/Year&gt;&lt;RecNum&gt;882&lt;/RecNum&gt;&lt;DisplayText&gt;(Bräuer et al., 2011)&lt;/DisplayText&gt;&lt;record&gt;&lt;rec-number&gt;882&lt;/rec-number&gt;&lt;foreign-keys&gt;&lt;key app="EN" db-id="0daw0xdz1a9decevx5ov5pwgpd0a5d929tzd" timestamp="1490726572"&gt;882&lt;/key&gt;&lt;/foreign-keys&gt;&lt;ref-type name="Journal Article"&gt;17&lt;/ref-type&gt;&lt;contributors&gt;&lt;authors&gt;&lt;author&gt;Bräuer, Suzanna L&lt;/author&gt;&lt;author&gt;Cadillo-Quiroz, Hinsby&lt;/author&gt;&lt;author&gt;Ward, Rebekah J&lt;/author&gt;&lt;author&gt;Yavitt, Joseph B&lt;/author&gt;&lt;author&gt;Zinder, Stephen H&lt;/author&gt;&lt;/authors&gt;&lt;/contributors&gt;&lt;titles&gt;&lt;title&gt;Methanoregula boonei gen. nov., sp. nov., an acidiphilic methanogen isolated from an acidic peat bog&lt;/title&gt;&lt;secondary-title&gt;International journal of systematic and evolutionary microbiology&lt;/secondary-title&gt;&lt;/titles&gt;&lt;periodical&gt;&lt;full-title&gt;International journal of systematic and evolutionary microbiology&lt;/full-title&gt;&lt;/periodical&gt;&lt;pages&gt;45-52&lt;/pages&gt;&lt;volume&gt;61&lt;/volume&gt;&lt;number&gt;1&lt;/number&gt;&lt;dates&gt;&lt;year&gt;201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räuer et al., 2011)</w:t>
            </w:r>
            <w:r w:rsidRPr="00D30754">
              <w:rPr>
                <w:rFonts w:ascii="Times" w:hAnsi="Times" w:cs="Courier New"/>
                <w:sz w:val="22"/>
                <w:szCs w:val="22"/>
              </w:rPr>
              <w:fldChar w:fldCharType="end"/>
            </w:r>
          </w:p>
        </w:tc>
        <w:tc>
          <w:tcPr>
            <w:tcW w:w="6327" w:type="dxa"/>
          </w:tcPr>
          <w:p w14:paraId="7772453F" w14:textId="77777777" w:rsidR="00E75C1B" w:rsidRPr="00D30754" w:rsidRDefault="00E75C1B" w:rsidP="002E486C">
            <w:pPr>
              <w:pStyle w:val="PlainText"/>
              <w:rPr>
                <w:rFonts w:ascii="Times" w:hAnsi="Times" w:cs="Courier New"/>
                <w:sz w:val="22"/>
                <w:szCs w:val="22"/>
              </w:rPr>
            </w:pPr>
          </w:p>
        </w:tc>
      </w:tr>
      <w:tr w:rsidR="00E75C1B" w:rsidRPr="00D30754" w14:paraId="2FCFF65E" w14:textId="77777777" w:rsidTr="001746D5">
        <w:tc>
          <w:tcPr>
            <w:tcW w:w="1909" w:type="dxa"/>
          </w:tcPr>
          <w:p w14:paraId="663F2E57"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ndidatus_xiphinematobacter</w:t>
            </w:r>
          </w:p>
        </w:tc>
        <w:tc>
          <w:tcPr>
            <w:tcW w:w="1285" w:type="dxa"/>
          </w:tcPr>
          <w:p w14:paraId="20E1B76B" w14:textId="77777777" w:rsidR="00E75C1B" w:rsidRPr="00D30754" w:rsidRDefault="00E75C1B" w:rsidP="00CD20C9">
            <w:pPr>
              <w:pStyle w:val="PlainText"/>
              <w:rPr>
                <w:rFonts w:ascii="Times" w:hAnsi="Times" w:cs="Courier New"/>
                <w:sz w:val="15"/>
                <w:szCs w:val="22"/>
              </w:rPr>
            </w:pPr>
          </w:p>
        </w:tc>
        <w:tc>
          <w:tcPr>
            <w:tcW w:w="1631" w:type="dxa"/>
          </w:tcPr>
          <w:p w14:paraId="0E46485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952A5A6"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Vandekerckhove&lt;/Author&gt;&lt;Year&gt;2002&lt;/Year&gt;&lt;RecNum&gt;887&lt;/RecNum&gt;&lt;DisplayText&gt;(Vandekerckhove et al., 2002)&lt;/DisplayText&gt;&lt;record&gt;&lt;rec-number&gt;887&lt;/rec-number&gt;&lt;foreign-keys&gt;&lt;key app="EN" db-id="0daw0xdz1a9decevx5ov5pwgpd0a5d929tzd" timestamp="1490729598"&gt;887&lt;/key&gt;&lt;/foreign-keys&gt;&lt;ref-type name="Journal Article"&gt;17&lt;/ref-type&gt;&lt;contributors&gt;&lt;authors&gt;&lt;author&gt;Vandekerckhove, Tom TM&lt;/author&gt;&lt;author&gt;Coomans, August&lt;/author&gt;&lt;author&gt;Cornelis, Karen&lt;/author&gt;&lt;author&gt;Baert, Philippe&lt;/author&gt;&lt;author&gt;Gillis, Monique&lt;/author&gt;&lt;/authors&gt;&lt;/contributors&gt;&lt;titles&gt;&lt;title&gt;Use of the Verrucomicrobia-specific probe EUB338-III and fluorescent in situ hybridization for detection of “Candidatus Xiphinematobacter” cells in nematode hosts&lt;/title&gt;&lt;secondary-title&gt;Applied and environmental microbiology&lt;/secondary-title&gt;&lt;/titles&gt;&lt;periodical&gt;&lt;full-title&gt;Applied and environmental microbiology&lt;/full-title&gt;&lt;/periodical&gt;&lt;pages&gt;3121-3125&lt;/pages&gt;&lt;volume&gt;68&lt;/volume&gt;&lt;number&gt;6&lt;/number&gt;&lt;dates&gt;&lt;year&gt;2002&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Vandekerckhove et al., 2002)</w:t>
            </w:r>
            <w:r w:rsidRPr="00D30754">
              <w:rPr>
                <w:rFonts w:ascii="Times" w:hAnsi="Times" w:cs="Courier New"/>
                <w:sz w:val="22"/>
                <w:szCs w:val="22"/>
              </w:rPr>
              <w:fldChar w:fldCharType="end"/>
            </w:r>
          </w:p>
        </w:tc>
        <w:tc>
          <w:tcPr>
            <w:tcW w:w="6327" w:type="dxa"/>
          </w:tcPr>
          <w:p w14:paraId="32A99BEF"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endosymbiont of nematodes </w:t>
            </w:r>
          </w:p>
        </w:tc>
      </w:tr>
      <w:tr w:rsidR="00E75C1B" w:rsidRPr="00D30754" w14:paraId="57C062EC" w14:textId="77777777" w:rsidTr="001746D5">
        <w:tc>
          <w:tcPr>
            <w:tcW w:w="1909" w:type="dxa"/>
          </w:tcPr>
          <w:p w14:paraId="582B461E"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aulobacter</w:t>
            </w:r>
          </w:p>
        </w:tc>
        <w:tc>
          <w:tcPr>
            <w:tcW w:w="1285" w:type="dxa"/>
          </w:tcPr>
          <w:p w14:paraId="0F2DE22A" w14:textId="77777777" w:rsidR="00E75C1B" w:rsidRPr="00D30754" w:rsidRDefault="00E75C1B" w:rsidP="00CD20C9">
            <w:pPr>
              <w:pStyle w:val="PlainText"/>
              <w:rPr>
                <w:rFonts w:ascii="Times" w:hAnsi="Times" w:cs="Courier New"/>
                <w:sz w:val="15"/>
                <w:szCs w:val="22"/>
              </w:rPr>
            </w:pPr>
          </w:p>
        </w:tc>
        <w:tc>
          <w:tcPr>
            <w:tcW w:w="1631" w:type="dxa"/>
          </w:tcPr>
          <w:p w14:paraId="6E4A22FF"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D2D8441"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MacRae&lt;/Author&gt;&lt;Year&gt;1991&lt;/Year&gt;&lt;RecNum&gt;787&lt;/RecNum&gt;&lt;DisplayText&gt;(MacRae and Smit, 1991)&lt;/DisplayText&gt;&lt;record&gt;&lt;rec-number&gt;787&lt;/rec-number&gt;&lt;foreign-keys&gt;&lt;key app="EN" db-id="0daw0xdz1a9decevx5ov5pwgpd0a5d929tzd" timestamp="1484686902"&gt;787&lt;/key&gt;&lt;/foreign-keys&gt;&lt;ref-type name="Journal Article"&gt;17&lt;/ref-type&gt;&lt;contributors&gt;&lt;authors&gt;&lt;author&gt;MacRae, JEAN D&lt;/author&gt;&lt;author&gt;Smit, JOHN&lt;/author&gt;&lt;/authors&gt;&lt;/contributors&gt;&lt;titles&gt;&lt;title&gt;Characterization of caulobacters isolated from wastewater treatment systems&lt;/title&gt;&lt;secondary-title&gt;Applied and environmental microbiology&lt;/secondary-title&gt;&lt;/titles&gt;&lt;periodical&gt;&lt;full-title&gt;Applied and environmental microbiology&lt;/full-title&gt;&lt;/periodical&gt;&lt;pages&gt;751-758&lt;/pages&gt;&lt;volume&gt;57&lt;/volume&gt;&lt;number&gt;3&lt;/number&gt;&lt;dates&gt;&lt;year&gt;1991&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MacRae and Smit, 1991)</w:t>
            </w:r>
            <w:r w:rsidRPr="00D30754">
              <w:rPr>
                <w:rFonts w:ascii="Times" w:hAnsi="Times" w:cs="Courier New"/>
                <w:sz w:val="22"/>
                <w:szCs w:val="22"/>
              </w:rPr>
              <w:fldChar w:fldCharType="end"/>
            </w:r>
          </w:p>
        </w:tc>
        <w:tc>
          <w:tcPr>
            <w:tcW w:w="6327" w:type="dxa"/>
          </w:tcPr>
          <w:p w14:paraId="46376F94" w14:textId="77777777" w:rsidR="00E75C1B" w:rsidRPr="00D30754" w:rsidRDefault="00E75C1B" w:rsidP="002E486C">
            <w:pPr>
              <w:pStyle w:val="PlainText"/>
              <w:rPr>
                <w:rFonts w:ascii="Times" w:hAnsi="Times" w:cs="Courier New"/>
                <w:sz w:val="22"/>
                <w:szCs w:val="22"/>
              </w:rPr>
            </w:pPr>
            <w:r w:rsidRPr="00D30754">
              <w:rPr>
                <w:rFonts w:ascii="Times" w:hAnsi="Times" w:cs="Courier New"/>
                <w:sz w:val="22"/>
                <w:szCs w:val="22"/>
              </w:rPr>
              <w:t xml:space="preserve">isolated from various WWTPs </w:t>
            </w:r>
          </w:p>
        </w:tc>
      </w:tr>
      <w:tr w:rsidR="00E75C1B" w:rsidRPr="00D30754" w14:paraId="7BC02286" w14:textId="77777777" w:rsidTr="001746D5">
        <w:tc>
          <w:tcPr>
            <w:tcW w:w="1909" w:type="dxa"/>
          </w:tcPr>
          <w:p w14:paraId="0A9FCFA1"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ellulomonas</w:t>
            </w:r>
          </w:p>
        </w:tc>
        <w:tc>
          <w:tcPr>
            <w:tcW w:w="1285" w:type="dxa"/>
          </w:tcPr>
          <w:p w14:paraId="2FED0970" w14:textId="77777777" w:rsidR="00E75C1B" w:rsidRPr="00D30754" w:rsidRDefault="00E75C1B" w:rsidP="00CD20C9">
            <w:pPr>
              <w:pStyle w:val="PlainText"/>
              <w:rPr>
                <w:rFonts w:ascii="Times" w:hAnsi="Times" w:cs="Courier New"/>
                <w:sz w:val="15"/>
                <w:szCs w:val="22"/>
              </w:rPr>
            </w:pPr>
          </w:p>
        </w:tc>
        <w:tc>
          <w:tcPr>
            <w:tcW w:w="1631" w:type="dxa"/>
          </w:tcPr>
          <w:p w14:paraId="338FDF23"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31700633"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agnara&lt;/Author&gt;&lt;Year&gt;1985&lt;/Year&gt;&lt;RecNum&gt;942&lt;/RecNum&gt;&lt;IDText&gt;et al. (1985)&lt;/IDText&gt;&lt;DisplayText&gt;(Bagnara et al., 1985)&lt;/DisplayText&gt;&lt;record&gt;&lt;rec-number&gt;942&lt;/rec-number&gt;&lt;foreign-keys&gt;&lt;key app="EN" db-id="0daw0xdz1a9decevx5ov5pwgpd0a5d929tzd" timestamp="1495661272"&gt;942&lt;/key&gt;&lt;/foreign-keys&gt;&lt;ref-type name="Journal Article"&gt;17&lt;/ref-type&gt;&lt;contributors&gt;&lt;authors&gt;&lt;author&gt;Bagnara, C&lt;/author&gt;&lt;author&gt;Toci, R&lt;/author&gt;&lt;author&gt;Gaudin, C&lt;/author&gt;&lt;author&gt;Belaich, JP&lt;/author&gt;&lt;/authors&gt;&lt;/contributors&gt;&lt;titles&gt;&lt;title&gt;Isolation and Characterization of a Cellulolytic Microorganism, Cellulomonas fermentans sp. nov&lt;/title&gt;&lt;secondary-title&gt;International Journal of Systematic and Evolutionary Microbiology&lt;/secondary-title&gt;&lt;/titles&gt;&lt;periodical&gt;&lt;full-title&gt;International journal of systematic and evolutionary microbiology&lt;/full-title&gt;&lt;/periodical&gt;&lt;pages&gt;502-507&lt;/pages&gt;&lt;volume&gt;35&lt;/volume&gt;&lt;number&gt;4&lt;/number&gt;&lt;dates&gt;&lt;year&gt;198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agnara et al., 1985)</w:t>
            </w:r>
            <w:r w:rsidRPr="00D30754">
              <w:rPr>
                <w:rFonts w:ascii="Times" w:hAnsi="Times" w:cs="Courier New"/>
                <w:sz w:val="22"/>
                <w:szCs w:val="22"/>
              </w:rPr>
              <w:fldChar w:fldCharType="end"/>
            </w:r>
          </w:p>
        </w:tc>
        <w:tc>
          <w:tcPr>
            <w:tcW w:w="6327" w:type="dxa"/>
          </w:tcPr>
          <w:p w14:paraId="31AAAD1E" w14:textId="77777777" w:rsidR="00E75C1B" w:rsidRPr="00D30754" w:rsidRDefault="00E75C1B" w:rsidP="00CF2C45">
            <w:pPr>
              <w:pStyle w:val="PlainText"/>
              <w:rPr>
                <w:rFonts w:ascii="Times" w:hAnsi="Times" w:cs="Courier New"/>
                <w:sz w:val="22"/>
                <w:szCs w:val="22"/>
              </w:rPr>
            </w:pPr>
          </w:p>
        </w:tc>
      </w:tr>
      <w:tr w:rsidR="00E75C1B" w:rsidRPr="00D30754" w14:paraId="4A5EEBB7" w14:textId="77777777" w:rsidTr="001746D5">
        <w:tc>
          <w:tcPr>
            <w:tcW w:w="1909" w:type="dxa"/>
          </w:tcPr>
          <w:p w14:paraId="14F96B97"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enarchaeum</w:t>
            </w:r>
          </w:p>
        </w:tc>
        <w:tc>
          <w:tcPr>
            <w:tcW w:w="1285" w:type="dxa"/>
          </w:tcPr>
          <w:p w14:paraId="3FA12B8A"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ammonia oxidation through different pathways</w:t>
            </w:r>
          </w:p>
        </w:tc>
        <w:tc>
          <w:tcPr>
            <w:tcW w:w="1631" w:type="dxa"/>
          </w:tcPr>
          <w:p w14:paraId="25102301"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771B96FB"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allam&lt;/Author&gt;&lt;Year&gt;2006&lt;/Year&gt;&lt;RecNum&gt;684&lt;/RecNum&gt;&lt;DisplayText&gt;(Hallam et al., 2006)&lt;/DisplayText&gt;&lt;record&gt;&lt;rec-number&gt;684&lt;/rec-number&gt;&lt;foreign-keys&gt;&lt;key app="EN" db-id="0daw0xdz1a9decevx5ov5pwgpd0a5d929tzd" timestamp="1477431934"&gt;684&lt;/key&gt;&lt;/foreign-keys&gt;&lt;ref-type name="Journal Article"&gt;17&lt;/ref-type&gt;&lt;contributors&gt;&lt;authors&gt;&lt;author&gt;Hallam, Steven J&lt;/author&gt;&lt;author&gt;Konstantinidis, Konstantinos T&lt;/author&gt;&lt;author&gt;Putnam, Nik&lt;/author&gt;&lt;author&gt;Schleper, Christa&lt;/author&gt;&lt;author&gt;Watanabe, Yoh-ichi&lt;/author&gt;&lt;author&gt;Sugahara, Junichi&lt;/author&gt;&lt;author&gt;Preston, Christina&lt;/author&gt;&lt;author&gt;de la Torre, José&lt;/author&gt;&lt;author&gt;Richardson, Paul M&lt;/author&gt;&lt;author&gt;DeLong, Edward F&lt;/author&gt;&lt;/authors&gt;&lt;/contributors&gt;&lt;titles&gt;&lt;title&gt;Genomic analysis of the uncultivated marine crenarchaeote Cenarchaeum symbiosum&lt;/title&gt;&lt;secondary-title&gt;Proceedings of the National Academy of Sciences&lt;/secondary-title&gt;&lt;/titles&gt;&lt;periodical&gt;&lt;full-title&gt;Proceedings of the National Academy of Sciences&lt;/full-title&gt;&lt;/periodical&gt;&lt;pages&gt;18296-18301&lt;/pages&gt;&lt;volume&gt;103&lt;/volume&gt;&lt;number&gt;48&lt;/number&gt;&lt;dates&gt;&lt;year&gt;2006&lt;/year&gt;&lt;/dates&gt;&lt;isbn&gt;0027-842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allam et al., 2006)</w:t>
            </w:r>
            <w:r w:rsidRPr="00D30754">
              <w:rPr>
                <w:rFonts w:ascii="Times" w:hAnsi="Times" w:cs="Courier New"/>
                <w:sz w:val="22"/>
                <w:szCs w:val="22"/>
              </w:rPr>
              <w:fldChar w:fldCharType="end"/>
            </w:r>
          </w:p>
        </w:tc>
        <w:tc>
          <w:tcPr>
            <w:tcW w:w="6327" w:type="dxa"/>
          </w:tcPr>
          <w:p w14:paraId="787C0F2B"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only contain one species that is symbiont of sponges, have amoA genes </w:t>
            </w:r>
          </w:p>
        </w:tc>
      </w:tr>
      <w:tr w:rsidR="00E75C1B" w:rsidRPr="00D30754" w14:paraId="127D21F8" w14:textId="77777777" w:rsidTr="001746D5">
        <w:tc>
          <w:tcPr>
            <w:tcW w:w="1909" w:type="dxa"/>
          </w:tcPr>
          <w:p w14:paraId="3685B881"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hitinophaga</w:t>
            </w:r>
          </w:p>
        </w:tc>
        <w:tc>
          <w:tcPr>
            <w:tcW w:w="1285" w:type="dxa"/>
          </w:tcPr>
          <w:p w14:paraId="4303EB5B" w14:textId="77777777" w:rsidR="00E75C1B" w:rsidRPr="00D30754" w:rsidRDefault="00E75C1B" w:rsidP="00CD20C9">
            <w:pPr>
              <w:pStyle w:val="PlainText"/>
              <w:rPr>
                <w:rFonts w:ascii="Times" w:hAnsi="Times" w:cs="Courier New"/>
                <w:sz w:val="15"/>
                <w:szCs w:val="22"/>
              </w:rPr>
            </w:pPr>
          </w:p>
        </w:tc>
        <w:tc>
          <w:tcPr>
            <w:tcW w:w="1631" w:type="dxa"/>
          </w:tcPr>
          <w:p w14:paraId="0868C845"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6D7BA1C"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ANGKHOBOL&lt;/Author&gt;&lt;Year&gt;1981&lt;/Year&gt;&lt;RecNum&gt;770&lt;/RecNum&gt;&lt;DisplayText&gt;(SANGKHOBOL and Skerman, 1981)&lt;/DisplayText&gt;&lt;record&gt;&lt;rec-number&gt;770&lt;/rec-number&gt;&lt;foreign-keys&gt;&lt;key app="EN" db-id="0daw0xdz1a9decevx5ov5pwgpd0a5d929tzd" timestamp="1484677340"&gt;770&lt;/key&gt;&lt;/foreign-keys&gt;&lt;ref-type name="Journal Article"&gt;17&lt;/ref-type&gt;&lt;contributors&gt;&lt;authors&gt;&lt;author&gt;SANGKHOBOL, VULLAPA&lt;/author&gt;&lt;author&gt;Skerman, VBD&lt;/author&gt;&lt;/authors&gt;&lt;/contributors&gt;&lt;titles&gt;&lt;title&gt;Chitinophaga, a new genus of chitinolytic myxobacteria&lt;/title&gt;&lt;secondary-title&gt;International Journal of Systematic and Evolutionary Microbiology&lt;/secondary-title&gt;&lt;/titles&gt;&lt;periodical&gt;&lt;full-title&gt;International journal of systematic and evolutionary microbiology&lt;/full-title&gt;&lt;/periodical&gt;&lt;pages&gt;285-293&lt;/pages&gt;&lt;volume&gt;31&lt;/volume&gt;&lt;number&gt;3&lt;/number&gt;&lt;dates&gt;&lt;year&gt;198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ANGKHOBOL and Skerman, 1981)</w:t>
            </w:r>
            <w:r w:rsidRPr="00D30754">
              <w:rPr>
                <w:rFonts w:ascii="Times" w:hAnsi="Times" w:cs="Courier New"/>
                <w:sz w:val="22"/>
                <w:szCs w:val="22"/>
              </w:rPr>
              <w:fldChar w:fldCharType="end"/>
            </w:r>
          </w:p>
        </w:tc>
        <w:tc>
          <w:tcPr>
            <w:tcW w:w="6327" w:type="dxa"/>
          </w:tcPr>
          <w:p w14:paraId="0D0BA31C"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hydrolyze chitin but not cellulose </w:t>
            </w:r>
          </w:p>
        </w:tc>
      </w:tr>
      <w:tr w:rsidR="00E75C1B" w:rsidRPr="00D30754" w14:paraId="37B006C4" w14:textId="77777777" w:rsidTr="001746D5">
        <w:tc>
          <w:tcPr>
            <w:tcW w:w="1909" w:type="dxa"/>
          </w:tcPr>
          <w:p w14:paraId="658CF4CB"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hlamydia</w:t>
            </w:r>
          </w:p>
        </w:tc>
        <w:tc>
          <w:tcPr>
            <w:tcW w:w="1285" w:type="dxa"/>
          </w:tcPr>
          <w:p w14:paraId="6B97F772" w14:textId="77777777" w:rsidR="00E75C1B" w:rsidRPr="00D30754" w:rsidRDefault="00E75C1B" w:rsidP="00CD20C9">
            <w:pPr>
              <w:pStyle w:val="PlainText"/>
              <w:rPr>
                <w:rFonts w:ascii="Times" w:hAnsi="Times" w:cs="Courier New"/>
                <w:sz w:val="15"/>
                <w:szCs w:val="22"/>
              </w:rPr>
            </w:pPr>
          </w:p>
        </w:tc>
        <w:tc>
          <w:tcPr>
            <w:tcW w:w="1631" w:type="dxa"/>
          </w:tcPr>
          <w:p w14:paraId="3FFCB93D"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D5B377E"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ollingro&lt;/Author&gt;&lt;Year&gt;2005&lt;/Year&gt;&lt;RecNum&gt;607&lt;/RecNum&gt;&lt;DisplayText&gt;(Collingro et al., 2005)&lt;/DisplayText&gt;&lt;record&gt;&lt;rec-number&gt;607&lt;/rec-number&gt;&lt;foreign-keys&gt;&lt;key app="EN" db-id="0daw0xdz1a9decevx5ov5pwgpd0a5d929tzd" timestamp="1473369532"&gt;607&lt;/key&gt;&lt;/foreign-keys&gt;&lt;ref-type name="Journal Article"&gt;17&lt;/ref-type&gt;&lt;contributors&gt;&lt;authors&gt;&lt;author&gt;Collingro, Astrid&lt;/author&gt;&lt;author&gt;Poppert, Sven&lt;/author&gt;&lt;author&gt;Heinz, Eva&lt;/author&gt;&lt;author&gt;Schmitz-Esser, Stephan&lt;/author&gt;&lt;author&gt;Essig, Andreas&lt;/author&gt;&lt;author&gt;Schweikert, Michael&lt;/author&gt;&lt;author&gt;Wagner, Michael&lt;/author&gt;&lt;author&gt;Horn, Matthias&lt;/author&gt;&lt;/authors&gt;&lt;/contributors&gt;&lt;titles&gt;&lt;title&gt;Recovery of an environmental chlamydia strain from activated sludge by co-cultivation with Acanthamoeba sp&lt;/title&gt;&lt;secondary-title&gt;Microbiology&lt;/secondary-title&gt;&lt;/titles&gt;&lt;periodical&gt;&lt;full-title&gt;Microbiology&lt;/full-title&gt;&lt;/periodical&gt;&lt;pages&gt;301-309&lt;/pages&gt;&lt;volume&gt;151&lt;/volume&gt;&lt;number&gt;1&lt;/number&gt;&lt;dates&gt;&lt;year&gt;2005&lt;/year&gt;&lt;/dates&gt;&lt;isbn&gt;1465-208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ollingro et al., 2005)</w:t>
            </w:r>
            <w:r w:rsidRPr="00D30754">
              <w:rPr>
                <w:rFonts w:ascii="Times" w:hAnsi="Times" w:cs="Courier New"/>
                <w:sz w:val="22"/>
                <w:szCs w:val="22"/>
              </w:rPr>
              <w:fldChar w:fldCharType="end"/>
            </w:r>
          </w:p>
        </w:tc>
        <w:tc>
          <w:tcPr>
            <w:tcW w:w="6327" w:type="dxa"/>
          </w:tcPr>
          <w:p w14:paraId="0F6CD0E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 xml:space="preserve">interacellular pathogen, cannot synthesize its own ATP or grow on artificial medium, </w:t>
            </w:r>
          </w:p>
          <w:p w14:paraId="5C976950"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temperature sensitive, two cell forms: non-infectious reticulate body and vegetative form. Found in wastewater by </w:t>
            </w:r>
          </w:p>
        </w:tc>
      </w:tr>
      <w:tr w:rsidR="00E75C1B" w:rsidRPr="00D30754" w14:paraId="490AC89B" w14:textId="77777777" w:rsidTr="001746D5">
        <w:tc>
          <w:tcPr>
            <w:tcW w:w="1909" w:type="dxa"/>
          </w:tcPr>
          <w:p w14:paraId="77006BD6"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hthoniobacter</w:t>
            </w:r>
          </w:p>
        </w:tc>
        <w:tc>
          <w:tcPr>
            <w:tcW w:w="1285" w:type="dxa"/>
          </w:tcPr>
          <w:p w14:paraId="6635DA64" w14:textId="77777777" w:rsidR="00E75C1B" w:rsidRPr="00D30754" w:rsidRDefault="00E75C1B" w:rsidP="00CD20C9">
            <w:pPr>
              <w:pStyle w:val="PlainText"/>
              <w:rPr>
                <w:rFonts w:ascii="Times" w:hAnsi="Times" w:cs="Courier New"/>
                <w:sz w:val="15"/>
                <w:szCs w:val="22"/>
              </w:rPr>
            </w:pPr>
          </w:p>
        </w:tc>
        <w:tc>
          <w:tcPr>
            <w:tcW w:w="1631" w:type="dxa"/>
          </w:tcPr>
          <w:p w14:paraId="3B080CA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EDAA389" w14:textId="77777777" w:rsidR="00E75C1B" w:rsidRPr="00D30754" w:rsidRDefault="00E75C1B" w:rsidP="006E6CA9">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angwan&lt;/Author&gt;&lt;Year&gt;2004&lt;/Year&gt;&lt;RecNum&gt;949&lt;/RecNum&gt;&lt;IDText&gt;et al. (2004)&lt;/IDText&gt;&lt;DisplayText&gt;(Sangwan et al., 2004)&lt;/DisplayText&gt;&lt;record&gt;&lt;rec-number&gt;949&lt;/rec-number&gt;&lt;foreign-keys&gt;&lt;key app="EN" db-id="0daw0xdz1a9decevx5ov5pwgpd0a5d929tzd" timestamp="1495663731"&gt;949&lt;/key&gt;&lt;/foreign-keys&gt;&lt;ref-type name="Journal Article"&gt;17&lt;/ref-type&gt;&lt;contributors&gt;&lt;authors&gt;&lt;author&gt;Sangwan, Parveen&lt;/author&gt;&lt;author&gt;Chen, Xiaolei&lt;/author&gt;&lt;author&gt;Hugenholtz, Philip&lt;/author&gt;&lt;author&gt;Janssen, Peter H&lt;/author&gt;&lt;/authors&gt;&lt;/contributors&gt;&lt;titles&gt;&lt;title&gt;Chthoniobacter flavus gen. nov., sp. nov., the first pure-culture representative of subdivision two, Spartobacteria classis nov., of the phylum Verrucomicrobia&lt;/title&gt;&lt;secondary-title&gt;Applied and environmental microbiology&lt;/secondary-title&gt;&lt;/titles&gt;&lt;periodical&gt;&lt;full-title&gt;Applied and environmental microbiology&lt;/full-title&gt;&lt;/periodical&gt;&lt;pages&gt;5875-5881&lt;/pages&gt;&lt;volume&gt;70&lt;/volume&gt;&lt;number&gt;10&lt;/number&gt;&lt;dates&gt;&lt;year&gt;2004&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angwan et al., 2004)</w:t>
            </w:r>
            <w:r w:rsidRPr="00D30754">
              <w:rPr>
                <w:rFonts w:ascii="Times" w:hAnsi="Times" w:cs="Courier New"/>
                <w:sz w:val="22"/>
                <w:szCs w:val="22"/>
              </w:rPr>
              <w:fldChar w:fldCharType="end"/>
            </w:r>
          </w:p>
        </w:tc>
        <w:tc>
          <w:tcPr>
            <w:tcW w:w="6327" w:type="dxa"/>
          </w:tcPr>
          <w:p w14:paraId="64C08713" w14:textId="77777777" w:rsidR="00E75C1B" w:rsidRPr="00D30754" w:rsidRDefault="00E75C1B" w:rsidP="006E6CA9">
            <w:pPr>
              <w:pStyle w:val="PlainText"/>
              <w:rPr>
                <w:rFonts w:ascii="Times" w:hAnsi="Times" w:cs="Courier New"/>
                <w:sz w:val="22"/>
                <w:szCs w:val="22"/>
              </w:rPr>
            </w:pPr>
          </w:p>
        </w:tc>
      </w:tr>
      <w:tr w:rsidR="00E75C1B" w:rsidRPr="00D30754" w14:paraId="3A80C632" w14:textId="77777777" w:rsidTr="001746D5">
        <w:tc>
          <w:tcPr>
            <w:tcW w:w="1909" w:type="dxa"/>
          </w:tcPr>
          <w:p w14:paraId="3DBEC0F2"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loacibacterium</w:t>
            </w:r>
          </w:p>
        </w:tc>
        <w:tc>
          <w:tcPr>
            <w:tcW w:w="1285" w:type="dxa"/>
          </w:tcPr>
          <w:p w14:paraId="59FCC733" w14:textId="77777777" w:rsidR="00E75C1B" w:rsidRPr="00D30754" w:rsidRDefault="00E75C1B" w:rsidP="00CD20C9">
            <w:pPr>
              <w:pStyle w:val="PlainText"/>
              <w:rPr>
                <w:rFonts w:ascii="Times" w:hAnsi="Times" w:cs="Courier New"/>
                <w:sz w:val="15"/>
                <w:szCs w:val="22"/>
              </w:rPr>
            </w:pPr>
          </w:p>
        </w:tc>
        <w:tc>
          <w:tcPr>
            <w:tcW w:w="1631" w:type="dxa"/>
          </w:tcPr>
          <w:p w14:paraId="5172CDB6"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C4AA552"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Allen&lt;/Author&gt;&lt;Year&gt;2006&lt;/Year&gt;&lt;RecNum&gt;766&lt;/RecNum&gt;&lt;DisplayText&gt;(Allen et al., 2006)&lt;/DisplayText&gt;&lt;record&gt;&lt;rec-number&gt;766&lt;/rec-number&gt;&lt;foreign-keys&gt;&lt;key app="EN" db-id="0daw0xdz1a9decevx5ov5pwgpd0a5d929tzd" timestamp="1484675501"&gt;766&lt;/key&gt;&lt;/foreign-keys&gt;&lt;ref-type name="Journal Article"&gt;17&lt;/ref-type&gt;&lt;contributors&gt;&lt;authors&gt;&lt;author&gt;Allen, Toby D&lt;/author&gt;&lt;author&gt;Lawson, Paul A&lt;/author&gt;&lt;author&gt;Collins, Matthew D&lt;/author&gt;&lt;author&gt;Falsen, Enevold&lt;/author&gt;&lt;author&gt;Tanner, Ralph S&lt;/author&gt;&lt;/authors&gt;&lt;/contributors&gt;&lt;titles&gt;&lt;title&gt;Cloacibacterium normanense gen. nov., sp. nov., a novel bacterium in the family Flavobacteriaceae isolated from municipal wastewater&lt;/title&gt;&lt;secondary-title&gt;International journal of systematic and evolutionary microbiology&lt;/secondary-title&gt;&lt;/titles&gt;&lt;periodical&gt;&lt;full-title&gt;International journal of systematic and evolutionary microbiology&lt;/full-title&gt;&lt;/periodical&gt;&lt;pages&gt;1311-1316&lt;/pages&gt;&lt;volume&gt;56&lt;/volume&gt;&lt;number&gt;6&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Allen et al., 2006)</w:t>
            </w:r>
            <w:r w:rsidRPr="00D30754">
              <w:rPr>
                <w:rFonts w:ascii="Times" w:hAnsi="Times" w:cs="Courier New"/>
                <w:sz w:val="22"/>
                <w:szCs w:val="22"/>
              </w:rPr>
              <w:fldChar w:fldCharType="end"/>
            </w:r>
          </w:p>
        </w:tc>
        <w:tc>
          <w:tcPr>
            <w:tcW w:w="6327" w:type="dxa"/>
          </w:tcPr>
          <w:p w14:paraId="16B50B57"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isolated from wastewater </w:t>
            </w:r>
          </w:p>
        </w:tc>
      </w:tr>
      <w:tr w:rsidR="00E75C1B" w:rsidRPr="00D30754" w14:paraId="5610CB26" w14:textId="77777777" w:rsidTr="001746D5">
        <w:tc>
          <w:tcPr>
            <w:tcW w:w="1909" w:type="dxa"/>
          </w:tcPr>
          <w:p w14:paraId="794051D7"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lostridium</w:t>
            </w:r>
          </w:p>
        </w:tc>
        <w:tc>
          <w:tcPr>
            <w:tcW w:w="1285" w:type="dxa"/>
          </w:tcPr>
          <w:p w14:paraId="3390919A" w14:textId="77777777" w:rsidR="00E75C1B" w:rsidRPr="00D30754" w:rsidRDefault="00E75C1B" w:rsidP="00CD20C9">
            <w:pPr>
              <w:pStyle w:val="PlainText"/>
              <w:rPr>
                <w:rFonts w:ascii="Times" w:hAnsi="Times" w:cs="Courier New"/>
                <w:sz w:val="15"/>
                <w:szCs w:val="22"/>
              </w:rPr>
            </w:pPr>
          </w:p>
        </w:tc>
        <w:tc>
          <w:tcPr>
            <w:tcW w:w="1631" w:type="dxa"/>
          </w:tcPr>
          <w:p w14:paraId="4C2E9B62"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330BE1A8" w14:textId="77777777" w:rsidR="00E75C1B" w:rsidRPr="00D30754" w:rsidRDefault="00E75C1B" w:rsidP="00CD20C9">
            <w:pPr>
              <w:pStyle w:val="PlainText"/>
              <w:rPr>
                <w:rFonts w:ascii="Times" w:hAnsi="Times" w:cs="Courier New"/>
                <w:sz w:val="22"/>
                <w:szCs w:val="22"/>
              </w:rPr>
            </w:pPr>
          </w:p>
        </w:tc>
        <w:tc>
          <w:tcPr>
            <w:tcW w:w="6327" w:type="dxa"/>
          </w:tcPr>
          <w:p w14:paraId="69DCC8D0" w14:textId="77777777" w:rsidR="00E75C1B" w:rsidRPr="00D30754" w:rsidRDefault="00E75C1B" w:rsidP="00CD20C9">
            <w:pPr>
              <w:pStyle w:val="PlainText"/>
              <w:rPr>
                <w:rFonts w:ascii="Times" w:hAnsi="Times" w:cs="Courier New"/>
                <w:sz w:val="22"/>
                <w:szCs w:val="22"/>
              </w:rPr>
            </w:pPr>
          </w:p>
        </w:tc>
      </w:tr>
      <w:tr w:rsidR="00E75C1B" w:rsidRPr="00D30754" w14:paraId="2A08A4A0" w14:textId="77777777" w:rsidTr="001746D5">
        <w:tc>
          <w:tcPr>
            <w:tcW w:w="1909" w:type="dxa"/>
          </w:tcPr>
          <w:p w14:paraId="5D4E46BF"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ompostimonas</w:t>
            </w:r>
          </w:p>
        </w:tc>
        <w:tc>
          <w:tcPr>
            <w:tcW w:w="1285" w:type="dxa"/>
          </w:tcPr>
          <w:p w14:paraId="1EFCF457"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nitrate reduction</w:t>
            </w:r>
          </w:p>
        </w:tc>
        <w:tc>
          <w:tcPr>
            <w:tcW w:w="1631" w:type="dxa"/>
          </w:tcPr>
          <w:p w14:paraId="6936771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69844E47"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im&lt;/Author&gt;&lt;Year&gt;2012&lt;/Year&gt;&lt;RecNum&gt;781&lt;/RecNum&gt;&lt;DisplayText&gt;(Kim et al., 2012)&lt;/DisplayText&gt;&lt;record&gt;&lt;rec-number&gt;781&lt;/rec-number&gt;&lt;foreign-keys&gt;&lt;key app="EN" db-id="0daw0xdz1a9decevx5ov5pwgpd0a5d929tzd" timestamp="1484683931"&gt;781&lt;/key&gt;&lt;/foreign-keys&gt;&lt;ref-type name="Journal Article"&gt;17&lt;/ref-type&gt;&lt;contributors&gt;&lt;authors&gt;&lt;author&gt;Kim, Soo-Jin&lt;/author&gt;&lt;author&gt;Tamura, Tomohiko&lt;/author&gt;&lt;author&gt;Hamada, Moriyuki&lt;/author&gt;&lt;author&gt;Ahn, Jae-Hyung&lt;/author&gt;&lt;author&gt;Weon, Hang-Yeon&lt;/author&gt;&lt;author&gt;Park, In-Cheol&lt;/author&gt;&lt;author&gt;Suzuki, Ken-ichiro&lt;/author&gt;&lt;author&gt;Kwon, Soon-Wo&lt;/author&gt;&lt;/authors&gt;&lt;/contributors&gt;&lt;titles&gt;&lt;title&gt;Compostimonas suwonensis gen. nov., sp. nov., isolated from spent mushroom compost&lt;/title&gt;&lt;secondary-title&gt;International journal of systematic and evolutionary microbiology&lt;/secondary-title&gt;&lt;/titles&gt;&lt;periodical&gt;&lt;full-title&gt;International journal of systematic and evolutionary microbiology&lt;/full-title&gt;&lt;/periodical&gt;&lt;pages&gt;2410-2416&lt;/pages&gt;&lt;volume&gt;62&lt;/volume&gt;&lt;number&gt;10&lt;/number&gt;&lt;dates&gt;&lt;year&gt;201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im et al., 2012)</w:t>
            </w:r>
            <w:r w:rsidRPr="00D30754">
              <w:rPr>
                <w:rFonts w:ascii="Times" w:hAnsi="Times" w:cs="Courier New"/>
                <w:sz w:val="22"/>
                <w:szCs w:val="22"/>
              </w:rPr>
              <w:fldChar w:fldCharType="end"/>
            </w:r>
          </w:p>
        </w:tc>
        <w:tc>
          <w:tcPr>
            <w:tcW w:w="6327" w:type="dxa"/>
          </w:tcPr>
          <w:p w14:paraId="13BBE338" w14:textId="77777777" w:rsidR="00E75C1B" w:rsidRPr="00D30754" w:rsidRDefault="00E75C1B" w:rsidP="006E6CA9">
            <w:pPr>
              <w:pStyle w:val="PlainText"/>
              <w:rPr>
                <w:rFonts w:ascii="Times" w:hAnsi="Times" w:cs="Courier New"/>
                <w:sz w:val="22"/>
                <w:szCs w:val="22"/>
              </w:rPr>
            </w:pPr>
          </w:p>
        </w:tc>
      </w:tr>
      <w:tr w:rsidR="00E75C1B" w:rsidRPr="00D30754" w14:paraId="2E6407B4" w14:textId="77777777" w:rsidTr="001746D5">
        <w:tc>
          <w:tcPr>
            <w:tcW w:w="1909" w:type="dxa"/>
          </w:tcPr>
          <w:p w14:paraId="28A05A54"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oprococcus</w:t>
            </w:r>
          </w:p>
        </w:tc>
        <w:tc>
          <w:tcPr>
            <w:tcW w:w="1285" w:type="dxa"/>
          </w:tcPr>
          <w:p w14:paraId="2AB617F1" w14:textId="77777777" w:rsidR="00E75C1B" w:rsidRPr="00D30754" w:rsidRDefault="00E75C1B" w:rsidP="00CD20C9">
            <w:pPr>
              <w:pStyle w:val="PlainText"/>
              <w:rPr>
                <w:rFonts w:ascii="Times" w:hAnsi="Times" w:cs="Courier New"/>
                <w:sz w:val="15"/>
                <w:szCs w:val="22"/>
              </w:rPr>
            </w:pPr>
          </w:p>
        </w:tc>
        <w:tc>
          <w:tcPr>
            <w:tcW w:w="1631" w:type="dxa"/>
          </w:tcPr>
          <w:p w14:paraId="26C140B5"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EDC3685"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OLDEMAN&lt;/Author&gt;&lt;Year&gt;1974&lt;/Year&gt;&lt;RecNum&gt;881&lt;/RecNum&gt;&lt;DisplayText&gt;(HOLDEMAN and Moore, 1974)&lt;/DisplayText&gt;&lt;record&gt;&lt;rec-number&gt;881&lt;/rec-number&gt;&lt;foreign-keys&gt;&lt;key app="EN" db-id="0daw0xdz1a9decevx5ov5pwgpd0a5d929tzd" timestamp="1490726411"&gt;881&lt;/key&gt;&lt;/foreign-keys&gt;&lt;ref-type name="Journal Article"&gt;17&lt;/ref-type&gt;&lt;contributors&gt;&lt;authors&gt;&lt;author&gt;HOLDEMAN, LILLIAN V&lt;/author&gt;&lt;author&gt;Moore, WEC&lt;/author&gt;&lt;/authors&gt;&lt;/contributors&gt;&lt;titles&gt;&lt;title&gt;New genus, Coprococcus, twelve new species, and emended descriptions of four previously described species of bacteria from human feces&lt;/title&gt;&lt;secondary-title&gt;International Journal of Systematic and Evolutionary Microbiology&lt;/secondary-title&gt;&lt;/titles&gt;&lt;periodical&gt;&lt;full-title&gt;International journal of systematic and evolutionary microbiology&lt;/full-title&gt;&lt;/periodical&gt;&lt;pages&gt;260-277&lt;/pages&gt;&lt;volume&gt;24&lt;/volume&gt;&lt;number&gt;2&lt;/number&gt;&lt;dates&gt;&lt;year&gt;197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OLDEMAN and Moore, 1974)</w:t>
            </w:r>
            <w:r w:rsidRPr="00D30754">
              <w:rPr>
                <w:rFonts w:ascii="Times" w:hAnsi="Times" w:cs="Courier New"/>
                <w:sz w:val="22"/>
                <w:szCs w:val="22"/>
              </w:rPr>
              <w:fldChar w:fldCharType="end"/>
            </w:r>
          </w:p>
        </w:tc>
        <w:tc>
          <w:tcPr>
            <w:tcW w:w="6327" w:type="dxa"/>
          </w:tcPr>
          <w:p w14:paraId="41247331"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peptones used as nitrogen source </w:t>
            </w:r>
          </w:p>
        </w:tc>
      </w:tr>
      <w:tr w:rsidR="00E75C1B" w:rsidRPr="00D30754" w14:paraId="6E1A6F4E" w14:textId="77777777" w:rsidTr="001746D5">
        <w:tc>
          <w:tcPr>
            <w:tcW w:w="1909" w:type="dxa"/>
          </w:tcPr>
          <w:p w14:paraId="4E884341"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orynebacterium</w:t>
            </w:r>
          </w:p>
        </w:tc>
        <w:tc>
          <w:tcPr>
            <w:tcW w:w="1285" w:type="dxa"/>
          </w:tcPr>
          <w:p w14:paraId="5C88FDA9" w14:textId="77777777" w:rsidR="00E75C1B" w:rsidRPr="00D30754" w:rsidRDefault="00E75C1B" w:rsidP="00CD20C9">
            <w:pPr>
              <w:pStyle w:val="PlainText"/>
              <w:rPr>
                <w:rFonts w:ascii="Times" w:hAnsi="Times" w:cs="Courier New"/>
                <w:sz w:val="15"/>
                <w:szCs w:val="22"/>
              </w:rPr>
            </w:pPr>
          </w:p>
        </w:tc>
        <w:tc>
          <w:tcPr>
            <w:tcW w:w="1631" w:type="dxa"/>
          </w:tcPr>
          <w:p w14:paraId="0E782F90"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3C561C2" w14:textId="77777777" w:rsidR="00E75C1B" w:rsidRPr="00D30754" w:rsidRDefault="00E75C1B" w:rsidP="00CD20C9">
            <w:pPr>
              <w:pStyle w:val="PlainText"/>
              <w:rPr>
                <w:rFonts w:ascii="Times" w:hAnsi="Times" w:cs="Courier New"/>
                <w:sz w:val="22"/>
                <w:szCs w:val="22"/>
              </w:rPr>
            </w:pPr>
          </w:p>
        </w:tc>
        <w:tc>
          <w:tcPr>
            <w:tcW w:w="6327" w:type="dxa"/>
          </w:tcPr>
          <w:p w14:paraId="36441D0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found in gut microbiome (wikipedia)</w:t>
            </w:r>
          </w:p>
        </w:tc>
      </w:tr>
      <w:tr w:rsidR="00E75C1B" w:rsidRPr="00D30754" w14:paraId="6F12C80C" w14:textId="77777777" w:rsidTr="001746D5">
        <w:tc>
          <w:tcPr>
            <w:tcW w:w="1909" w:type="dxa"/>
          </w:tcPr>
          <w:p w14:paraId="072CF468"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oxiella</w:t>
            </w:r>
          </w:p>
        </w:tc>
        <w:tc>
          <w:tcPr>
            <w:tcW w:w="1285" w:type="dxa"/>
          </w:tcPr>
          <w:p w14:paraId="62A8F100" w14:textId="77777777" w:rsidR="00E75C1B" w:rsidRPr="00D30754" w:rsidRDefault="00E75C1B" w:rsidP="00CD20C9">
            <w:pPr>
              <w:pStyle w:val="PlainText"/>
              <w:rPr>
                <w:rFonts w:ascii="Times" w:hAnsi="Times" w:cs="Courier New"/>
                <w:sz w:val="15"/>
                <w:szCs w:val="22"/>
              </w:rPr>
            </w:pPr>
          </w:p>
        </w:tc>
        <w:tc>
          <w:tcPr>
            <w:tcW w:w="1631" w:type="dxa"/>
          </w:tcPr>
          <w:p w14:paraId="06328830"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B9F3E3A" w14:textId="77777777" w:rsidR="00E75C1B" w:rsidRPr="00D30754" w:rsidRDefault="00E75C1B" w:rsidP="00CD20C9">
            <w:pPr>
              <w:pStyle w:val="PlainText"/>
              <w:rPr>
                <w:rFonts w:ascii="Times" w:hAnsi="Times" w:cs="Courier New"/>
                <w:sz w:val="22"/>
                <w:szCs w:val="22"/>
              </w:rPr>
            </w:pPr>
          </w:p>
        </w:tc>
        <w:tc>
          <w:tcPr>
            <w:tcW w:w="6327" w:type="dxa"/>
          </w:tcPr>
          <w:p w14:paraId="0723180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 xml:space="preserve">5 genomes of C. burnetii exist </w:t>
            </w:r>
            <w:hyperlink r:id="rId4" w:history="1">
              <w:r w:rsidRPr="00D30754">
                <w:rPr>
                  <w:rStyle w:val="Hyperlink"/>
                  <w:rFonts w:ascii="Times" w:hAnsi="Times" w:cs="Courier New"/>
                  <w:sz w:val="22"/>
                  <w:szCs w:val="22"/>
                </w:rPr>
                <w:t>https://www.patricbrc.org/portal/portal/patric/GenomeList</w:t>
              </w:r>
            </w:hyperlink>
            <w:r w:rsidRPr="00D30754">
              <w:rPr>
                <w:rFonts w:ascii="Times" w:hAnsi="Times" w:cs="Courier New"/>
                <w:sz w:val="22"/>
                <w:szCs w:val="22"/>
              </w:rPr>
              <w:t>?</w:t>
            </w:r>
          </w:p>
          <w:p w14:paraId="685DA00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cType=taxon&amp;cId=777&amp;displayMode=Complete&amp;dataSource=RAST&amp;pk=1178009952#</w:t>
            </w:r>
          </w:p>
          <w:p w14:paraId="6AD1246D"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lastRenderedPageBreak/>
              <w:t>key=1178009952&amp;pS=20&amp;aP=1&amp;aT=&amp;cwG=false&amp;cF=&amp;gId=&amp;gName=&amp;gdir=ASC&amp;</w:t>
            </w:r>
          </w:p>
          <w:p w14:paraId="746F5B69"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gsort=genome_name&amp;sdir=ASC&amp;ssort=genome_name</w:t>
            </w:r>
          </w:p>
        </w:tc>
      </w:tr>
      <w:tr w:rsidR="00E75C1B" w:rsidRPr="00D30754" w14:paraId="5F211B32" w14:textId="77777777" w:rsidTr="001746D5">
        <w:tc>
          <w:tcPr>
            <w:tcW w:w="1909" w:type="dxa"/>
          </w:tcPr>
          <w:p w14:paraId="3E916CC5"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lastRenderedPageBreak/>
              <w:t>Crenothrix</w:t>
            </w:r>
          </w:p>
        </w:tc>
        <w:tc>
          <w:tcPr>
            <w:tcW w:w="1285" w:type="dxa"/>
          </w:tcPr>
          <w:p w14:paraId="6C069782" w14:textId="77777777" w:rsidR="00E75C1B" w:rsidRPr="00D30754" w:rsidRDefault="00E75C1B" w:rsidP="00CD20C9">
            <w:pPr>
              <w:pStyle w:val="PlainText"/>
              <w:rPr>
                <w:rFonts w:ascii="Times" w:hAnsi="Times" w:cs="Courier New"/>
                <w:sz w:val="15"/>
                <w:szCs w:val="22"/>
              </w:rPr>
            </w:pPr>
          </w:p>
        </w:tc>
        <w:tc>
          <w:tcPr>
            <w:tcW w:w="1631" w:type="dxa"/>
          </w:tcPr>
          <w:p w14:paraId="53EF3D2D"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1C0AD75E"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toecker&lt;/Author&gt;&lt;Year&gt;2006&lt;/Year&gt;&lt;RecNum&gt;867&lt;/RecNum&gt;&lt;DisplayText&gt;(Stoecker et al., 2006)&lt;/DisplayText&gt;&lt;record&gt;&lt;rec-number&gt;867&lt;/rec-number&gt;&lt;foreign-keys&gt;&lt;key app="EN" db-id="0daw0xdz1a9decevx5ov5pwgpd0a5d929tzd" timestamp="1490716418"&gt;867&lt;/key&gt;&lt;/foreign-keys&gt;&lt;ref-type name="Journal Article"&gt;17&lt;/ref-type&gt;&lt;contributors&gt;&lt;authors&gt;&lt;author&gt;Stoecker, Kilian&lt;/author&gt;&lt;author&gt;Bendinger, Bernd&lt;/author&gt;&lt;author&gt;Schöning, Björn&lt;/author&gt;&lt;author&gt;Nielsen, Per H&lt;/author&gt;&lt;author&gt;Nielsen, Jeppe L&lt;/author&gt;&lt;author&gt;Baranyi, Christian&lt;/author&gt;&lt;author&gt;Toenshoff, Elena R&lt;/author&gt;&lt;author&gt;Daims, Holger&lt;/author&gt;&lt;author&gt;Wagner, Michael&lt;/author&gt;&lt;/authors&gt;&lt;/contributors&gt;&lt;titles&gt;&lt;title&gt;Cohn’s Crenothrix is a filamentous methane oxidizer with an unusual methane monooxygenase&lt;/title&gt;&lt;secondary-title&gt;Proceedings of the National Academy of Sciences of the United States of America&lt;/secondary-title&gt;&lt;/titles&gt;&lt;periodical&gt;&lt;full-title&gt;Proceedings of the National Academy of Sciences of the United States of America&lt;/full-title&gt;&lt;/periodical&gt;&lt;pages&gt;2363-2367&lt;/pages&gt;&lt;volume&gt;103&lt;/volume&gt;&lt;number&gt;7&lt;/number&gt;&lt;dates&gt;&lt;year&gt;2006&lt;/year&gt;&lt;/dates&gt;&lt;isbn&gt;0027-842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toecker et al., 2006)</w:t>
            </w:r>
            <w:r w:rsidRPr="00D30754">
              <w:rPr>
                <w:rFonts w:ascii="Times" w:hAnsi="Times" w:cs="Courier New"/>
                <w:sz w:val="22"/>
                <w:szCs w:val="22"/>
              </w:rPr>
              <w:fldChar w:fldCharType="end"/>
            </w:r>
          </w:p>
        </w:tc>
        <w:tc>
          <w:tcPr>
            <w:tcW w:w="6327" w:type="dxa"/>
          </w:tcPr>
          <w:p w14:paraId="66F4F9D4"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capable of methane oxidation </w:t>
            </w:r>
          </w:p>
        </w:tc>
      </w:tr>
      <w:tr w:rsidR="00E75C1B" w:rsidRPr="00D30754" w14:paraId="48EB57A4" w14:textId="77777777" w:rsidTr="001746D5">
        <w:tc>
          <w:tcPr>
            <w:tcW w:w="1909" w:type="dxa"/>
          </w:tcPr>
          <w:p w14:paraId="141D3D8F"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rocinitomix</w:t>
            </w:r>
          </w:p>
        </w:tc>
        <w:tc>
          <w:tcPr>
            <w:tcW w:w="1285" w:type="dxa"/>
          </w:tcPr>
          <w:p w14:paraId="40CF5C1C" w14:textId="77777777" w:rsidR="00E75C1B" w:rsidRPr="00D30754" w:rsidRDefault="00E75C1B" w:rsidP="00CD20C9">
            <w:pPr>
              <w:pStyle w:val="PlainText"/>
              <w:rPr>
                <w:rFonts w:ascii="Times" w:hAnsi="Times" w:cs="Courier New"/>
                <w:sz w:val="15"/>
                <w:szCs w:val="22"/>
              </w:rPr>
            </w:pPr>
          </w:p>
        </w:tc>
        <w:tc>
          <w:tcPr>
            <w:tcW w:w="1631" w:type="dxa"/>
          </w:tcPr>
          <w:p w14:paraId="6E0D6ABF"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3C513A8"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owman&lt;/Author&gt;&lt;Year&gt;2003&lt;/Year&gt;&lt;RecNum&gt;705&lt;/RecNum&gt;&lt;DisplayText&gt;(Bowman et al., 2003)&lt;/DisplayText&gt;&lt;record&gt;&lt;rec-number&gt;705&lt;/rec-number&gt;&lt;foreign-keys&gt;&lt;key app="EN" db-id="0daw0xdz1a9decevx5ov5pwgpd0a5d929tzd" timestamp="1477517861"&gt;705&lt;/key&gt;&lt;/foreign-keys&gt;&lt;ref-type name="Journal Article"&gt;17&lt;/ref-type&gt;&lt;contributors&gt;&lt;authors&gt;&lt;author&gt;Bowman, John P&lt;/author&gt;&lt;author&gt;Nichols, Carol Mancuso&lt;/author&gt;&lt;author&gt;Gibson, John AE&lt;/author&gt;&lt;/authors&gt;&lt;/contributors&gt;&lt;titles&gt;&lt;title&gt;Algoriphagus ratkowskyi gen. nov., sp. nov., Brumimicrobium glaciale gen. nov., sp. nov., Cryomorpha ignava gen. nov., sp. nov. and Crocinitomix catalasitica gen. nov., sp. nov., novel flavobacteria isolated from various polar habitats&lt;/title&gt;&lt;secondary-title&gt;International journal of systematic and evolutionary microbiology&lt;/secondary-title&gt;&lt;/titles&gt;&lt;periodical&gt;&lt;full-title&gt;International journal of systematic and evolutionary microbiology&lt;/full-title&gt;&lt;/periodical&gt;&lt;pages&gt;1343-1355&lt;/pages&gt;&lt;volume&gt;53&lt;/volume&gt;&lt;number&gt;5&lt;/number&gt;&lt;dates&gt;&lt;year&gt;200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owman et al., 2003)</w:t>
            </w:r>
            <w:r w:rsidRPr="00D30754">
              <w:rPr>
                <w:rFonts w:ascii="Times" w:hAnsi="Times" w:cs="Courier New"/>
                <w:sz w:val="22"/>
                <w:szCs w:val="22"/>
              </w:rPr>
              <w:fldChar w:fldCharType="end"/>
            </w:r>
          </w:p>
        </w:tc>
        <w:tc>
          <w:tcPr>
            <w:tcW w:w="6327" w:type="dxa"/>
          </w:tcPr>
          <w:p w14:paraId="0A8FC7A9"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described by</w:t>
            </w:r>
          </w:p>
        </w:tc>
      </w:tr>
      <w:tr w:rsidR="00E75C1B" w:rsidRPr="00D30754" w14:paraId="2DB26CCF" w14:textId="77777777" w:rsidTr="001746D5">
        <w:tc>
          <w:tcPr>
            <w:tcW w:w="1909" w:type="dxa"/>
          </w:tcPr>
          <w:p w14:paraId="078DFFBB"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upriavidus</w:t>
            </w:r>
          </w:p>
        </w:tc>
        <w:tc>
          <w:tcPr>
            <w:tcW w:w="1285" w:type="dxa"/>
          </w:tcPr>
          <w:p w14:paraId="6D98518B" w14:textId="77777777" w:rsidR="00E75C1B" w:rsidRPr="00D30754" w:rsidRDefault="00E75C1B" w:rsidP="00CD20C9">
            <w:pPr>
              <w:pStyle w:val="PlainText"/>
              <w:rPr>
                <w:rFonts w:ascii="Times" w:hAnsi="Times" w:cs="Courier New"/>
                <w:sz w:val="15"/>
                <w:szCs w:val="22"/>
              </w:rPr>
            </w:pPr>
          </w:p>
        </w:tc>
        <w:tc>
          <w:tcPr>
            <w:tcW w:w="1631" w:type="dxa"/>
          </w:tcPr>
          <w:p w14:paraId="077D2C93"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823A63E"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Vandamme&lt;/Author&gt;&lt;Year&gt;2004&lt;/Year&gt;&lt;RecNum&gt;630&lt;/RecNum&gt;&lt;DisplayText&gt;(Vandamme and Coenye, 2004)&lt;/DisplayText&gt;&lt;record&gt;&lt;rec-number&gt;630&lt;/rec-number&gt;&lt;foreign-keys&gt;&lt;key app="EN" db-id="0daw0xdz1a9decevx5ov5pwgpd0a5d929tzd" timestamp="1474225768"&gt;630&lt;/key&gt;&lt;/foreign-keys&gt;&lt;ref-type name="Journal Article"&gt;17&lt;/ref-type&gt;&lt;contributors&gt;&lt;authors&gt;&lt;author&gt;Vandamme, Peter&lt;/author&gt;&lt;author&gt;Coenye, Tom&lt;/author&gt;&lt;/authors&gt;&lt;/contributors&gt;&lt;titles&gt;&lt;title&gt;Taxonomy of the genus Cupriavidus: a tale of lost and found&lt;/title&gt;&lt;secondary-title&gt;International Journal of Systematic and Evolutionary Microbiology&lt;/secondary-title&gt;&lt;/titles&gt;&lt;periodical&gt;&lt;full-title&gt;International journal of systematic and evolutionary microbiology&lt;/full-title&gt;&lt;/periodical&gt;&lt;pages&gt;2285-2289&lt;/pages&gt;&lt;volume&gt;54&lt;/volume&gt;&lt;number&gt;6&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Vandamme and Coenye, 2004)</w:t>
            </w:r>
            <w:r w:rsidRPr="00D30754">
              <w:rPr>
                <w:rFonts w:ascii="Times" w:hAnsi="Times" w:cs="Courier New"/>
                <w:sz w:val="22"/>
                <w:szCs w:val="22"/>
              </w:rPr>
              <w:fldChar w:fldCharType="end"/>
            </w:r>
          </w:p>
        </w:tc>
        <w:tc>
          <w:tcPr>
            <w:tcW w:w="6327" w:type="dxa"/>
          </w:tcPr>
          <w:p w14:paraId="3AAD841F"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genus described by </w:t>
            </w:r>
          </w:p>
        </w:tc>
      </w:tr>
      <w:tr w:rsidR="00E75C1B" w:rsidRPr="00D30754" w14:paraId="417858F6" w14:textId="77777777" w:rsidTr="001746D5">
        <w:tc>
          <w:tcPr>
            <w:tcW w:w="1909" w:type="dxa"/>
          </w:tcPr>
          <w:p w14:paraId="310508FB"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urtobacterium</w:t>
            </w:r>
          </w:p>
        </w:tc>
        <w:tc>
          <w:tcPr>
            <w:tcW w:w="1285" w:type="dxa"/>
          </w:tcPr>
          <w:p w14:paraId="29365F79" w14:textId="77777777" w:rsidR="00E75C1B" w:rsidRPr="00D30754" w:rsidRDefault="00E75C1B" w:rsidP="00CD20C9">
            <w:pPr>
              <w:pStyle w:val="PlainText"/>
              <w:rPr>
                <w:rFonts w:ascii="Times" w:hAnsi="Times" w:cs="Courier New"/>
                <w:sz w:val="15"/>
                <w:szCs w:val="22"/>
              </w:rPr>
            </w:pPr>
          </w:p>
        </w:tc>
        <w:tc>
          <w:tcPr>
            <w:tcW w:w="1631" w:type="dxa"/>
          </w:tcPr>
          <w:p w14:paraId="25F97A14"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ECD11ED"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Funke&lt;/Author&gt;&lt;Year&gt;2005&lt;/Year&gt;&lt;RecNum&gt;767&lt;/RecNum&gt;&lt;DisplayText&gt;(Funke et al., 2005)&lt;/DisplayText&gt;&lt;record&gt;&lt;rec-number&gt;767&lt;/rec-number&gt;&lt;foreign-keys&gt;&lt;key app="EN" db-id="0daw0xdz1a9decevx5ov5pwgpd0a5d929tzd" timestamp="1484675642"&gt;767&lt;/key&gt;&lt;/foreign-keys&gt;&lt;ref-type name="Journal Article"&gt;17&lt;/ref-type&gt;&lt;contributors&gt;&lt;authors&gt;&lt;author&gt;Funke, Guido&lt;/author&gt;&lt;author&gt;Aravena-Roman, Max&lt;/author&gt;&lt;author&gt;Frodl, Reinhard&lt;/author&gt;&lt;/authors&gt;&lt;/contributors&gt;&lt;titles&gt;&lt;title&gt;First description of Curtobacterium spp. isolated from human clinical specimens&lt;/title&gt;&lt;secondary-title&gt;Journal of clinical microbiology&lt;/secondary-title&gt;&lt;/titles&gt;&lt;periodical&gt;&lt;full-title&gt;Journal of clinical microbiology&lt;/full-title&gt;&lt;/periodical&gt;&lt;pages&gt;1032-1036&lt;/pages&gt;&lt;volume&gt;43&lt;/volume&gt;&lt;number&gt;3&lt;/number&gt;&lt;dates&gt;&lt;year&gt;2005&lt;/year&gt;&lt;/dates&gt;&lt;isbn&gt;0095-1137&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Funke et al., 2005)</w:t>
            </w:r>
            <w:r w:rsidRPr="00D30754">
              <w:rPr>
                <w:rFonts w:ascii="Times" w:hAnsi="Times" w:cs="Courier New"/>
                <w:sz w:val="22"/>
                <w:szCs w:val="22"/>
              </w:rPr>
              <w:fldChar w:fldCharType="end"/>
            </w:r>
          </w:p>
        </w:tc>
        <w:tc>
          <w:tcPr>
            <w:tcW w:w="6327" w:type="dxa"/>
          </w:tcPr>
          <w:p w14:paraId="4C35A7EF"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acid produced from glucose breakdown </w:t>
            </w:r>
          </w:p>
        </w:tc>
      </w:tr>
      <w:tr w:rsidR="00E75C1B" w:rsidRPr="00D30754" w14:paraId="77108CA4" w14:textId="77777777" w:rsidTr="001746D5">
        <w:tc>
          <w:tcPr>
            <w:tcW w:w="1909" w:type="dxa"/>
          </w:tcPr>
          <w:p w14:paraId="40F9A6BD"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Cytophaga</w:t>
            </w:r>
          </w:p>
        </w:tc>
        <w:tc>
          <w:tcPr>
            <w:tcW w:w="1285" w:type="dxa"/>
          </w:tcPr>
          <w:p w14:paraId="447E848A" w14:textId="77777777" w:rsidR="00E75C1B" w:rsidRPr="00D30754" w:rsidRDefault="00E75C1B" w:rsidP="00CD20C9">
            <w:pPr>
              <w:pStyle w:val="PlainText"/>
              <w:rPr>
                <w:rFonts w:ascii="Times" w:hAnsi="Times" w:cs="Courier New"/>
                <w:sz w:val="15"/>
                <w:szCs w:val="22"/>
              </w:rPr>
            </w:pPr>
          </w:p>
        </w:tc>
        <w:tc>
          <w:tcPr>
            <w:tcW w:w="1631" w:type="dxa"/>
          </w:tcPr>
          <w:p w14:paraId="44AF80D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BEEA8BA" w14:textId="77777777" w:rsidR="00E75C1B" w:rsidRPr="00D30754" w:rsidRDefault="00E75C1B" w:rsidP="00CD20C9">
            <w:pPr>
              <w:pStyle w:val="PlainText"/>
              <w:rPr>
                <w:rFonts w:ascii="Times" w:hAnsi="Times" w:cs="Courier New"/>
                <w:sz w:val="22"/>
                <w:szCs w:val="22"/>
              </w:rPr>
            </w:pPr>
          </w:p>
        </w:tc>
        <w:tc>
          <w:tcPr>
            <w:tcW w:w="6327" w:type="dxa"/>
          </w:tcPr>
          <w:p w14:paraId="2DCB9B46" w14:textId="77777777" w:rsidR="00E75C1B" w:rsidRPr="00D30754" w:rsidRDefault="00E75C1B" w:rsidP="00CD20C9">
            <w:pPr>
              <w:pStyle w:val="PlainText"/>
              <w:rPr>
                <w:rFonts w:ascii="Times" w:hAnsi="Times" w:cs="Courier New"/>
                <w:sz w:val="22"/>
                <w:szCs w:val="22"/>
              </w:rPr>
            </w:pPr>
          </w:p>
        </w:tc>
      </w:tr>
      <w:tr w:rsidR="00E75C1B" w:rsidRPr="00D30754" w14:paraId="43ABA029" w14:textId="77777777" w:rsidTr="001746D5">
        <w:tc>
          <w:tcPr>
            <w:tcW w:w="1909" w:type="dxa"/>
          </w:tcPr>
          <w:p w14:paraId="50F062F8"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Dechloromonas</w:t>
            </w:r>
          </w:p>
        </w:tc>
        <w:tc>
          <w:tcPr>
            <w:tcW w:w="1285" w:type="dxa"/>
          </w:tcPr>
          <w:p w14:paraId="31119372"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nitrate as electron acceptor </w:t>
            </w:r>
          </w:p>
        </w:tc>
        <w:tc>
          <w:tcPr>
            <w:tcW w:w="1631" w:type="dxa"/>
          </w:tcPr>
          <w:p w14:paraId="0A523D9B"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01217D6" w14:textId="77777777" w:rsidR="00E75C1B" w:rsidRPr="00D30754" w:rsidRDefault="00E75C1B"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oates&lt;/Author&gt;&lt;Year&gt;2001&lt;/Year&gt;&lt;RecNum&gt;695&lt;/RecNum&gt;&lt;DisplayText&gt;(Coates et al., 2001)&lt;/DisplayText&gt;&lt;record&gt;&lt;rec-number&gt;695&lt;/rec-number&gt;&lt;foreign-keys&gt;&lt;key app="EN" db-id="0daw0xdz1a9decevx5ov5pwgpd0a5d929tzd" timestamp="1477508232"&gt;695&lt;/key&gt;&lt;/foreign-keys&gt;&lt;ref-type name="Journal Article"&gt;17&lt;/ref-type&gt;&lt;contributors&gt;&lt;authors&gt;&lt;author&gt;Coates, John D&lt;/author&gt;&lt;author&gt;Chakraborty, Romy&lt;/author&gt;&lt;author&gt;Lack, Joseph G&lt;/author&gt;&lt;author&gt;O&amp;apos;Connor, Susan M&lt;/author&gt;&lt;author&gt;Cole, Kimberly A&lt;/author&gt;&lt;author&gt;Bender, Kelly S&lt;/author&gt;&lt;author&gt;Achenbach, Laurie A&lt;/author&gt;&lt;/authors&gt;&lt;/contributors&gt;&lt;titles&gt;&lt;title&gt;Anaerobic benzene oxidation coupled to nitrate reduction in pure culture by two strains of Dechloromonas&lt;/title&gt;&lt;secondary-title&gt;Nature&lt;/secondary-title&gt;&lt;/titles&gt;&lt;periodical&gt;&lt;full-title&gt;Nature&lt;/full-title&gt;&lt;/periodical&gt;&lt;pages&gt;1039-1043&lt;/pages&gt;&lt;volume&gt;411&lt;/volume&gt;&lt;number&gt;6841&lt;/number&gt;&lt;dates&gt;&lt;year&gt;2001&lt;/year&gt;&lt;/dates&gt;&lt;isbn&gt;0028-0836&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oates et al., 2001)</w:t>
            </w:r>
            <w:r w:rsidRPr="00D30754">
              <w:rPr>
                <w:rFonts w:ascii="Times" w:hAnsi="Times" w:cs="Courier New"/>
                <w:sz w:val="22"/>
                <w:szCs w:val="22"/>
              </w:rPr>
              <w:fldChar w:fldCharType="end"/>
            </w:r>
          </w:p>
        </w:tc>
        <w:tc>
          <w:tcPr>
            <w:tcW w:w="6327" w:type="dxa"/>
          </w:tcPr>
          <w:p w14:paraId="21292CE2"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can couple benzene oxidation to nitrate reduction in pure culture </w:t>
            </w:r>
          </w:p>
        </w:tc>
      </w:tr>
      <w:tr w:rsidR="00E75C1B" w:rsidRPr="00D30754" w14:paraId="649A5901" w14:textId="77777777" w:rsidTr="001746D5">
        <w:tc>
          <w:tcPr>
            <w:tcW w:w="1909" w:type="dxa"/>
          </w:tcPr>
          <w:p w14:paraId="2A2C185E"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Demequina</w:t>
            </w:r>
          </w:p>
        </w:tc>
        <w:tc>
          <w:tcPr>
            <w:tcW w:w="1285" w:type="dxa"/>
          </w:tcPr>
          <w:p w14:paraId="78AF8EF5" w14:textId="77777777" w:rsidR="00E75C1B" w:rsidRPr="00D30754" w:rsidRDefault="00E75C1B" w:rsidP="00CD20C9">
            <w:pPr>
              <w:pStyle w:val="PlainText"/>
              <w:rPr>
                <w:rFonts w:ascii="Times" w:hAnsi="Times" w:cs="Courier New"/>
                <w:sz w:val="15"/>
                <w:szCs w:val="22"/>
              </w:rPr>
            </w:pPr>
          </w:p>
        </w:tc>
        <w:tc>
          <w:tcPr>
            <w:tcW w:w="1631" w:type="dxa"/>
          </w:tcPr>
          <w:p w14:paraId="020C51C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DAA140A" w14:textId="77777777" w:rsidR="00E75C1B" w:rsidRPr="00D30754" w:rsidRDefault="00E75C1B"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Yi&lt;/Author&gt;&lt;Year&gt;2007&lt;/Year&gt;&lt;RecNum&gt;950&lt;/RecNum&gt;&lt;IDText&gt;et al. (2007)&lt;/IDText&gt;&lt;DisplayText&gt;(Yi et al., 2007)&lt;/DisplayText&gt;&lt;record&gt;&lt;rec-number&gt;950&lt;/rec-number&gt;&lt;foreign-keys&gt;&lt;key app="EN" db-id="0daw0xdz1a9decevx5ov5pwgpd0a5d929tzd" timestamp="1495664668"&gt;950&lt;/key&gt;&lt;/foreign-keys&gt;&lt;ref-type name="Journal Article"&gt;17&lt;/ref-type&gt;&lt;contributors&gt;&lt;authors&gt;&lt;author&gt;Yi, Hana&lt;/author&gt;&lt;author&gt;Schumann, Peter&lt;/author&gt;&lt;author&gt;Chun, Jongsik&lt;/author&gt;&lt;/authors&gt;&lt;/contributors&gt;&lt;titles&gt;&lt;title&gt;Demequina aestuarii gen. nov., sp. nov., a novel actinomycete of the suborder Micrococcineae, and reclassification of Cellulomonas fermentans Bagnara et al. 1985 as Actinotalea fermentans gen. nov., comb. nov&lt;/title&gt;&lt;secondary-title&gt;International journal of systematic and evolutionary microbiology&lt;/secondary-title&gt;&lt;/titles&gt;&lt;periodical&gt;&lt;full-title&gt;International journal of systematic and evolutionary microbiology&lt;/full-title&gt;&lt;/periodical&gt;&lt;pages&gt;151-156&lt;/pages&gt;&lt;volume&gt;57&lt;/volume&gt;&lt;number&gt;1&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Yi et al., 2007)</w:t>
            </w:r>
            <w:r w:rsidRPr="00D30754">
              <w:rPr>
                <w:rFonts w:ascii="Times" w:hAnsi="Times" w:cs="Courier New"/>
                <w:sz w:val="22"/>
                <w:szCs w:val="22"/>
              </w:rPr>
              <w:fldChar w:fldCharType="end"/>
            </w:r>
          </w:p>
        </w:tc>
        <w:tc>
          <w:tcPr>
            <w:tcW w:w="6327" w:type="dxa"/>
          </w:tcPr>
          <w:p w14:paraId="70CF87D1" w14:textId="77777777" w:rsidR="00E75C1B" w:rsidRPr="00D30754" w:rsidRDefault="00E75C1B" w:rsidP="003C7284">
            <w:pPr>
              <w:pStyle w:val="PlainText"/>
              <w:rPr>
                <w:rFonts w:ascii="Times" w:hAnsi="Times" w:cs="Courier New"/>
                <w:sz w:val="22"/>
                <w:szCs w:val="22"/>
              </w:rPr>
            </w:pPr>
          </w:p>
        </w:tc>
      </w:tr>
      <w:tr w:rsidR="00E75C1B" w:rsidRPr="00D30754" w14:paraId="2740A7FA" w14:textId="77777777" w:rsidTr="001746D5">
        <w:tc>
          <w:tcPr>
            <w:tcW w:w="1909" w:type="dxa"/>
          </w:tcPr>
          <w:p w14:paraId="105573C7"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Denitratisoma</w:t>
            </w:r>
          </w:p>
        </w:tc>
        <w:tc>
          <w:tcPr>
            <w:tcW w:w="1285" w:type="dxa"/>
          </w:tcPr>
          <w:p w14:paraId="394748CC" w14:textId="77777777" w:rsidR="00E75C1B" w:rsidRPr="00D30754" w:rsidRDefault="00E75C1B" w:rsidP="00CD20C9">
            <w:pPr>
              <w:pStyle w:val="PlainText"/>
              <w:rPr>
                <w:rFonts w:ascii="Times" w:hAnsi="Times" w:cs="Courier New"/>
                <w:sz w:val="15"/>
                <w:szCs w:val="22"/>
              </w:rPr>
            </w:pPr>
          </w:p>
        </w:tc>
        <w:tc>
          <w:tcPr>
            <w:tcW w:w="1631" w:type="dxa"/>
          </w:tcPr>
          <w:p w14:paraId="7EC09A1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DE45858" w14:textId="77777777" w:rsidR="00E75C1B" w:rsidRPr="00D30754" w:rsidRDefault="00E75C1B" w:rsidP="00CD20C9">
            <w:pPr>
              <w:pStyle w:val="PlainText"/>
              <w:rPr>
                <w:rFonts w:ascii="Times" w:hAnsi="Times" w:cs="Courier New"/>
                <w:sz w:val="22"/>
                <w:szCs w:val="22"/>
              </w:rPr>
            </w:pPr>
          </w:p>
        </w:tc>
        <w:tc>
          <w:tcPr>
            <w:tcW w:w="6327" w:type="dxa"/>
          </w:tcPr>
          <w:p w14:paraId="7C1E08B3" w14:textId="77777777" w:rsidR="00E75C1B" w:rsidRPr="00D30754" w:rsidRDefault="00E75C1B" w:rsidP="00CD20C9">
            <w:pPr>
              <w:pStyle w:val="PlainText"/>
              <w:rPr>
                <w:rFonts w:ascii="Times" w:hAnsi="Times" w:cs="Courier New"/>
                <w:sz w:val="22"/>
                <w:szCs w:val="22"/>
              </w:rPr>
            </w:pPr>
          </w:p>
        </w:tc>
      </w:tr>
      <w:tr w:rsidR="00E75C1B" w:rsidRPr="00D30754" w14:paraId="6A7C7F87" w14:textId="77777777" w:rsidTr="001746D5">
        <w:tc>
          <w:tcPr>
            <w:tcW w:w="1909" w:type="dxa"/>
          </w:tcPr>
          <w:p w14:paraId="7678D97D"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Denitrobacterium</w:t>
            </w:r>
          </w:p>
        </w:tc>
        <w:tc>
          <w:tcPr>
            <w:tcW w:w="1285" w:type="dxa"/>
          </w:tcPr>
          <w:p w14:paraId="153C8F0B"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nitrate reduction</w:t>
            </w:r>
          </w:p>
        </w:tc>
        <w:tc>
          <w:tcPr>
            <w:tcW w:w="1631" w:type="dxa"/>
          </w:tcPr>
          <w:p w14:paraId="4F484B92"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388112F" w14:textId="77777777" w:rsidR="00E75C1B" w:rsidRPr="00D30754" w:rsidRDefault="00E75C1B" w:rsidP="00CD20C9">
            <w:pPr>
              <w:pStyle w:val="PlainText"/>
              <w:rPr>
                <w:rFonts w:ascii="Times" w:hAnsi="Times" w:cs="Courier New"/>
                <w:sz w:val="22"/>
                <w:szCs w:val="22"/>
              </w:rPr>
            </w:pPr>
          </w:p>
        </w:tc>
        <w:tc>
          <w:tcPr>
            <w:tcW w:w="6327" w:type="dxa"/>
          </w:tcPr>
          <w:p w14:paraId="3607F631" w14:textId="77777777" w:rsidR="00E75C1B" w:rsidRPr="00D30754" w:rsidRDefault="00E75C1B" w:rsidP="00CD20C9">
            <w:pPr>
              <w:pStyle w:val="PlainText"/>
              <w:rPr>
                <w:rFonts w:ascii="Times" w:hAnsi="Times" w:cs="Courier New"/>
                <w:sz w:val="22"/>
                <w:szCs w:val="22"/>
              </w:rPr>
            </w:pPr>
          </w:p>
        </w:tc>
      </w:tr>
      <w:tr w:rsidR="00E75C1B" w:rsidRPr="00D30754" w14:paraId="3878EE0E" w14:textId="77777777" w:rsidTr="001746D5">
        <w:tc>
          <w:tcPr>
            <w:tcW w:w="1909" w:type="dxa"/>
          </w:tcPr>
          <w:p w14:paraId="4535540E"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Desulfobulbus</w:t>
            </w:r>
          </w:p>
        </w:tc>
        <w:tc>
          <w:tcPr>
            <w:tcW w:w="1285" w:type="dxa"/>
          </w:tcPr>
          <w:p w14:paraId="29E67A26" w14:textId="77777777" w:rsidR="00E75C1B" w:rsidRPr="00D30754" w:rsidRDefault="00E75C1B" w:rsidP="00CD20C9">
            <w:pPr>
              <w:pStyle w:val="PlainText"/>
              <w:rPr>
                <w:rFonts w:ascii="Times" w:hAnsi="Times" w:cs="Courier New"/>
                <w:sz w:val="15"/>
                <w:szCs w:val="22"/>
              </w:rPr>
            </w:pPr>
          </w:p>
        </w:tc>
        <w:tc>
          <w:tcPr>
            <w:tcW w:w="1631" w:type="dxa"/>
          </w:tcPr>
          <w:p w14:paraId="09E8CE36"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33BAF41" w14:textId="77777777" w:rsidR="00E75C1B" w:rsidRPr="00D30754" w:rsidRDefault="00E75C1B" w:rsidP="00CD20C9">
            <w:pPr>
              <w:pStyle w:val="PlainText"/>
              <w:rPr>
                <w:rFonts w:ascii="Times" w:hAnsi="Times" w:cs="Courier New"/>
                <w:sz w:val="22"/>
                <w:szCs w:val="22"/>
              </w:rPr>
            </w:pPr>
          </w:p>
        </w:tc>
        <w:tc>
          <w:tcPr>
            <w:tcW w:w="6327" w:type="dxa"/>
          </w:tcPr>
          <w:p w14:paraId="63BF2EF2"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 xml:space="preserve">inhabitants of human gastrointestinal tract (wikipedia) </w:t>
            </w:r>
          </w:p>
        </w:tc>
      </w:tr>
      <w:tr w:rsidR="00E75C1B" w:rsidRPr="00D30754" w14:paraId="6C6ABC0C" w14:textId="77777777" w:rsidTr="001746D5">
        <w:tc>
          <w:tcPr>
            <w:tcW w:w="1909" w:type="dxa"/>
          </w:tcPr>
          <w:p w14:paraId="12515765"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Desulfosporosinus</w:t>
            </w:r>
          </w:p>
        </w:tc>
        <w:tc>
          <w:tcPr>
            <w:tcW w:w="1285" w:type="dxa"/>
          </w:tcPr>
          <w:p w14:paraId="55927C08" w14:textId="77777777" w:rsidR="00E75C1B" w:rsidRPr="00D30754" w:rsidRDefault="00E75C1B" w:rsidP="00CD20C9">
            <w:pPr>
              <w:pStyle w:val="PlainText"/>
              <w:rPr>
                <w:rFonts w:ascii="Times" w:hAnsi="Times" w:cs="Courier New"/>
                <w:sz w:val="15"/>
                <w:szCs w:val="22"/>
              </w:rPr>
            </w:pPr>
          </w:p>
        </w:tc>
        <w:tc>
          <w:tcPr>
            <w:tcW w:w="1631" w:type="dxa"/>
          </w:tcPr>
          <w:p w14:paraId="6FAD1D8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Sulfur reduction</w:t>
            </w:r>
          </w:p>
        </w:tc>
        <w:tc>
          <w:tcPr>
            <w:tcW w:w="2112" w:type="dxa"/>
          </w:tcPr>
          <w:p w14:paraId="5F5320C8" w14:textId="77777777" w:rsidR="00E75C1B" w:rsidRPr="00D30754" w:rsidRDefault="00E75C1B"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tackebrandt&lt;/Author&gt;&lt;Year&gt;1997&lt;/Year&gt;&lt;RecNum&gt;951&lt;/RecNum&gt;&lt;IDText&gt;et al. (1997)&lt;/IDText&gt;&lt;DisplayText&gt;(Stackebrandt et al., 1997)&lt;/DisplayText&gt;&lt;record&gt;&lt;rec-number&gt;951&lt;/rec-number&gt;&lt;foreign-keys&gt;&lt;key app="EN" db-id="0daw0xdz1a9decevx5ov5pwgpd0a5d929tzd" timestamp="1495664811"&gt;951&lt;/key&gt;&lt;/foreign-keys&gt;&lt;ref-type name="Journal Article"&gt;17&lt;/ref-type&gt;&lt;contributors&gt;&lt;authors&gt;&lt;author&gt;Stackebrandt, Erko&lt;/author&gt;&lt;author&gt;Sproer, Cathrin&lt;/author&gt;&lt;author&gt;Rainey, Frederick A&lt;/author&gt;&lt;author&gt;Burghardt, Jutta&lt;/author&gt;&lt;author&gt;Päuker, Orsola&lt;/author&gt;&lt;author&gt;Hippe, Hans&lt;/author&gt;&lt;/authors&gt;&lt;/contributors&gt;&lt;titles&gt;&lt;title&gt;Phylogenetic Analysis of the Genus Desulfotomaculum: Evidence for the Misclassification of Desulfotomaculum guttoideum and Description of Desulfotomaculum orientis as Desulfosporosinus orientis gen. nov., comb. nov&lt;/title&gt;&lt;secondary-title&gt;International Journal of Systematic and Evolutionary Microbiology&lt;/secondary-title&gt;&lt;/titles&gt;&lt;periodical&gt;&lt;full-title&gt;International journal of systematic and evolutionary microbiology&lt;/full-title&gt;&lt;/periodical&gt;&lt;pages&gt;1134-1139&lt;/pages&gt;&lt;volume&gt;47&lt;/volume&gt;&lt;number&gt;4&lt;/number&gt;&lt;dates&gt;&lt;year&gt;199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tackebrandt et al., 1997)</w:t>
            </w:r>
            <w:r w:rsidRPr="00D30754">
              <w:rPr>
                <w:rFonts w:ascii="Times" w:hAnsi="Times" w:cs="Courier New"/>
                <w:sz w:val="22"/>
                <w:szCs w:val="22"/>
              </w:rPr>
              <w:fldChar w:fldCharType="end"/>
            </w:r>
          </w:p>
        </w:tc>
        <w:tc>
          <w:tcPr>
            <w:tcW w:w="6327" w:type="dxa"/>
          </w:tcPr>
          <w:p w14:paraId="131D76FE"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reduces thiosulfate and sulfate </w:t>
            </w:r>
          </w:p>
        </w:tc>
      </w:tr>
      <w:tr w:rsidR="00E75C1B" w:rsidRPr="00D30754" w14:paraId="367D2194" w14:textId="77777777" w:rsidTr="001746D5">
        <w:trPr>
          <w:trHeight w:val="540"/>
        </w:trPr>
        <w:tc>
          <w:tcPr>
            <w:tcW w:w="1909" w:type="dxa"/>
          </w:tcPr>
          <w:p w14:paraId="55BD0707"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Desulfovibrio</w:t>
            </w:r>
          </w:p>
        </w:tc>
        <w:tc>
          <w:tcPr>
            <w:tcW w:w="1285" w:type="dxa"/>
          </w:tcPr>
          <w:p w14:paraId="4FC37C52" w14:textId="77777777" w:rsidR="00E75C1B" w:rsidRPr="00D30754" w:rsidRDefault="00E75C1B" w:rsidP="00CD20C9">
            <w:pPr>
              <w:pStyle w:val="PlainText"/>
              <w:rPr>
                <w:rFonts w:ascii="Times" w:hAnsi="Times" w:cs="Courier New"/>
                <w:sz w:val="15"/>
                <w:szCs w:val="22"/>
              </w:rPr>
            </w:pPr>
          </w:p>
        </w:tc>
        <w:tc>
          <w:tcPr>
            <w:tcW w:w="1631" w:type="dxa"/>
          </w:tcPr>
          <w:p w14:paraId="19853B65"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74450DC" w14:textId="77777777" w:rsidR="00E75C1B" w:rsidRPr="00D30754" w:rsidRDefault="00E75C1B" w:rsidP="00CD20C9">
            <w:pPr>
              <w:pStyle w:val="PlainText"/>
              <w:rPr>
                <w:rFonts w:ascii="Times" w:hAnsi="Times" w:cs="Courier New"/>
                <w:sz w:val="22"/>
                <w:szCs w:val="22"/>
              </w:rPr>
            </w:pPr>
          </w:p>
        </w:tc>
        <w:tc>
          <w:tcPr>
            <w:tcW w:w="6327" w:type="dxa"/>
          </w:tcPr>
          <w:p w14:paraId="02DEC01F"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can reduce sulfate, sulfur, nitrate, nitrite, uranium, chromium, and iron (microbewiki)</w:t>
            </w:r>
          </w:p>
        </w:tc>
      </w:tr>
      <w:tr w:rsidR="00E75C1B" w:rsidRPr="00D30754" w14:paraId="3BA6E5A8" w14:textId="77777777" w:rsidTr="001746D5">
        <w:trPr>
          <w:trHeight w:val="288"/>
        </w:trPr>
        <w:tc>
          <w:tcPr>
            <w:tcW w:w="1909" w:type="dxa"/>
          </w:tcPr>
          <w:p w14:paraId="797E0D12"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Devosia</w:t>
            </w:r>
          </w:p>
        </w:tc>
        <w:tc>
          <w:tcPr>
            <w:tcW w:w="1285" w:type="dxa"/>
          </w:tcPr>
          <w:p w14:paraId="73C8685E" w14:textId="77777777" w:rsidR="00E75C1B" w:rsidRPr="00D30754" w:rsidRDefault="00E75C1B" w:rsidP="00CD20C9">
            <w:pPr>
              <w:pStyle w:val="PlainText"/>
              <w:rPr>
                <w:rFonts w:ascii="Times" w:hAnsi="Times" w:cs="Courier New"/>
                <w:sz w:val="15"/>
                <w:szCs w:val="22"/>
              </w:rPr>
            </w:pPr>
          </w:p>
        </w:tc>
        <w:tc>
          <w:tcPr>
            <w:tcW w:w="1631" w:type="dxa"/>
          </w:tcPr>
          <w:p w14:paraId="6A58CFA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6C238DCA"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Nakagawa&lt;/Author&gt;&lt;Year&gt;1996&lt;/Year&gt;&lt;RecNum&gt;874&lt;/RecNum&gt;&lt;DisplayText&gt;(Nakagawa et al., 1996)&lt;/DisplayText&gt;&lt;record&gt;&lt;rec-number&gt;874&lt;/rec-number&gt;&lt;foreign-keys&gt;&lt;key app="EN" db-id="0daw0xdz1a9decevx5ov5pwgpd0a5d929tzd" timestamp="1490719565"&gt;874&lt;/key&gt;&lt;/foreign-keys&gt;&lt;ref-type name="Journal Article"&gt;17&lt;/ref-type&gt;&lt;contributors&gt;&lt;authors&gt;&lt;author&gt;Nakagawa, Yasuyoshi&lt;/author&gt;&lt;author&gt;Sakane, Takeshi&lt;/author&gt;&lt;author&gt;Yokota, Akira&lt;/author&gt;&lt;/authors&gt;&lt;/contributors&gt;&lt;titles&gt;&lt;title&gt;Transfer of “Pseudomonas riboflavina”(Foster 1944), a Gram-Negative, Motile Rod with Long-Chain 3-Hydroxy Fatty Acids, to Devosia riboflavina gen. nov., sp. nov., nom. rev&lt;/title&gt;&lt;secondary-title&gt;International Journal of Systematic and Evolutionary Microbiology&lt;/secondary-title&gt;&lt;/titles&gt;&lt;periodical&gt;&lt;full-title&gt;International journal of systematic and evolutionary microbiology&lt;/full-title&gt;&lt;/periodical&gt;&lt;pages&gt;16-22&lt;/pages&gt;&lt;volume&gt;46&lt;/volume&gt;&lt;number&gt;1&lt;/number&gt;&lt;dates&gt;&lt;year&gt;199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Nakagawa et al., 1996)</w:t>
            </w:r>
            <w:r w:rsidRPr="00D30754">
              <w:rPr>
                <w:rFonts w:ascii="Times" w:hAnsi="Times" w:cs="Courier New"/>
                <w:sz w:val="22"/>
                <w:szCs w:val="22"/>
              </w:rPr>
              <w:fldChar w:fldCharType="end"/>
            </w:r>
          </w:p>
        </w:tc>
        <w:tc>
          <w:tcPr>
            <w:tcW w:w="6327" w:type="dxa"/>
          </w:tcPr>
          <w:p w14:paraId="2B0360D7"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some species can fix N </w:t>
            </w:r>
          </w:p>
        </w:tc>
      </w:tr>
      <w:tr w:rsidR="00E75C1B" w:rsidRPr="00D30754" w14:paraId="55242F8C" w14:textId="77777777" w:rsidTr="001746D5">
        <w:tc>
          <w:tcPr>
            <w:tcW w:w="1909" w:type="dxa"/>
          </w:tcPr>
          <w:p w14:paraId="0CC537CC"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Dialister</w:t>
            </w:r>
          </w:p>
        </w:tc>
        <w:tc>
          <w:tcPr>
            <w:tcW w:w="1285" w:type="dxa"/>
          </w:tcPr>
          <w:p w14:paraId="04FA57D1" w14:textId="77777777" w:rsidR="00E75C1B" w:rsidRPr="00D30754" w:rsidRDefault="00E75C1B" w:rsidP="00CD20C9">
            <w:pPr>
              <w:pStyle w:val="PlainText"/>
              <w:rPr>
                <w:rFonts w:ascii="Times" w:hAnsi="Times" w:cs="Courier New"/>
                <w:sz w:val="15"/>
                <w:szCs w:val="22"/>
              </w:rPr>
            </w:pPr>
          </w:p>
        </w:tc>
        <w:tc>
          <w:tcPr>
            <w:tcW w:w="1631" w:type="dxa"/>
          </w:tcPr>
          <w:p w14:paraId="1307A413"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72E3AC1" w14:textId="77777777" w:rsidR="00E75C1B" w:rsidRPr="00D30754" w:rsidRDefault="00E75C1B"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Moore&lt;/Author&gt;&lt;Year&gt;1994&lt;/Year&gt;&lt;RecNum&gt;871&lt;/RecNum&gt;&lt;DisplayText&gt;(Moore and Moore, 1994)&lt;/DisplayText&gt;&lt;record&gt;&lt;rec-number&gt;871&lt;/rec-number&gt;&lt;foreign-keys&gt;&lt;key app="EN" db-id="0daw0xdz1a9decevx5ov5pwgpd0a5d929tzd" timestamp="1490717838"&gt;871&lt;/key&gt;&lt;/foreign-keys&gt;&lt;ref-type name="Journal Article"&gt;17&lt;/ref-type&gt;&lt;contributors&gt;&lt;authors&gt;&lt;author&gt;Moore, Lillian VH&lt;/author&gt;&lt;author&gt;Moore, WEC&lt;/author&gt;&lt;/authors&gt;&lt;/contributors&gt;&lt;titles&gt;&lt;title&gt;Oribaculum catoniae gen. nov., sp. nov.; Catonella morbi gen. nov., sp. nov.; Hallella seregens gen. nov., sp. nov.; Johnsonella ignava gen. nov., sp. nov.; and Dialister pneumosintes gen. nov., comb. nov., nom. rev., anaerobic gram-negative bacilli from the human gingival crevice&lt;/title&gt;&lt;secondary-title&gt;International Journal of Systematic and Evolutionary Microbiology&lt;/secondary-title&gt;&lt;/titles&gt;&lt;periodical&gt;&lt;full-title&gt;International journal of systematic and evolutionary microbiology&lt;/full-title&gt;&lt;/periodical&gt;&lt;pages&gt;187-192&lt;/pages&gt;&lt;volume&gt;44&lt;/volume&gt;&lt;number&gt;2&lt;/number&gt;&lt;dates&gt;&lt;year&gt;199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Moore and Moore, 1994)</w:t>
            </w:r>
            <w:r w:rsidRPr="00D30754">
              <w:rPr>
                <w:rFonts w:ascii="Times" w:hAnsi="Times" w:cs="Courier New"/>
                <w:sz w:val="22"/>
                <w:szCs w:val="22"/>
              </w:rPr>
              <w:fldChar w:fldCharType="end"/>
            </w:r>
          </w:p>
        </w:tc>
        <w:tc>
          <w:tcPr>
            <w:tcW w:w="6327" w:type="dxa"/>
          </w:tcPr>
          <w:p w14:paraId="3390CD63"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found in human mouths, can cause gingivitis</w:t>
            </w:r>
          </w:p>
        </w:tc>
      </w:tr>
      <w:tr w:rsidR="00E75C1B" w:rsidRPr="00D30754" w14:paraId="7DD3F243" w14:textId="77777777" w:rsidTr="001746D5">
        <w:tc>
          <w:tcPr>
            <w:tcW w:w="1909" w:type="dxa"/>
          </w:tcPr>
          <w:p w14:paraId="6840ECDE"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Dokdonella</w:t>
            </w:r>
          </w:p>
        </w:tc>
        <w:tc>
          <w:tcPr>
            <w:tcW w:w="1285" w:type="dxa"/>
          </w:tcPr>
          <w:p w14:paraId="1DCBE6C7" w14:textId="77777777" w:rsidR="00E75C1B" w:rsidRPr="00D30754" w:rsidRDefault="00E75C1B" w:rsidP="00CD20C9">
            <w:pPr>
              <w:pStyle w:val="PlainText"/>
              <w:rPr>
                <w:rFonts w:ascii="Times" w:hAnsi="Times" w:cs="Courier New"/>
                <w:sz w:val="15"/>
                <w:szCs w:val="22"/>
              </w:rPr>
            </w:pPr>
          </w:p>
        </w:tc>
        <w:tc>
          <w:tcPr>
            <w:tcW w:w="1631" w:type="dxa"/>
          </w:tcPr>
          <w:p w14:paraId="326129E0"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4903816" w14:textId="77777777" w:rsidR="00E75C1B" w:rsidRPr="00D30754" w:rsidRDefault="00E75C1B"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Yoon&lt;/Author&gt;&lt;Year&gt;2006&lt;/Year&gt;&lt;RecNum&gt;540&lt;/RecNum&gt;&lt;IDText&gt;et al. (2006)&lt;/IDText&gt;&lt;DisplayText&gt;(Yoon et al., 2006)&lt;/DisplayText&gt;&lt;record&gt;&lt;rec-number&gt;540&lt;/rec-number&gt;&lt;foreign-keys&gt;&lt;key app="EN" db-id="0daw0xdz1a9decevx5ov5pwgpd0a5d929tzd" timestamp="1470948045"&gt;540&lt;/key&gt;&lt;/foreign-keys&gt;&lt;ref-type name="Journal Article"&gt;17&lt;/ref-type&gt;&lt;contributors&gt;&lt;authors&gt;&lt;author&gt;Yoon, Jeongah&lt;/author&gt;&lt;author&gt;Blumer, Anselm&lt;/author&gt;&lt;author&gt;Lee, Kyongbum&lt;/author&gt;&lt;/authors&gt;&lt;/contributors&gt;&lt;titles&gt;&lt;title&gt;An algorithm for modularity analysis of directed and weighted biological networks based on edge-betweenness centrality&lt;/title&gt;&lt;secondary-title&gt;Bioinformatics&lt;/secondary-title&gt;&lt;/titles&gt;&lt;periodical&gt;&lt;full-title&gt;Bioinformatics&lt;/full-title&gt;&lt;/periodical&gt;&lt;pages&gt;3106-3108&lt;/pages&gt;&lt;volume&gt;22&lt;/volume&gt;&lt;number&gt;24&lt;/number&gt;&lt;dates&gt;&lt;year&gt;2006&lt;/year&gt;&lt;/dates&gt;&lt;isbn&gt;1367-4803&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Yoon et al., 2006)</w:t>
            </w:r>
            <w:r w:rsidRPr="00D30754">
              <w:rPr>
                <w:rFonts w:ascii="Times" w:hAnsi="Times" w:cs="Courier New"/>
                <w:sz w:val="22"/>
                <w:szCs w:val="22"/>
              </w:rPr>
              <w:fldChar w:fldCharType="end"/>
            </w:r>
          </w:p>
        </w:tc>
        <w:tc>
          <w:tcPr>
            <w:tcW w:w="6327" w:type="dxa"/>
          </w:tcPr>
          <w:p w14:paraId="3BC4894C" w14:textId="77777777" w:rsidR="00E75C1B" w:rsidRPr="00D30754" w:rsidRDefault="00E75C1B" w:rsidP="003C7284">
            <w:pPr>
              <w:pStyle w:val="PlainText"/>
              <w:rPr>
                <w:rFonts w:ascii="Times" w:hAnsi="Times" w:cs="Courier New"/>
                <w:sz w:val="22"/>
                <w:szCs w:val="22"/>
              </w:rPr>
            </w:pPr>
          </w:p>
        </w:tc>
      </w:tr>
      <w:tr w:rsidR="00E75C1B" w:rsidRPr="00D30754" w14:paraId="550342DA" w14:textId="77777777" w:rsidTr="001746D5">
        <w:tc>
          <w:tcPr>
            <w:tcW w:w="1909" w:type="dxa"/>
          </w:tcPr>
          <w:p w14:paraId="4701E362"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Dongia</w:t>
            </w:r>
          </w:p>
        </w:tc>
        <w:tc>
          <w:tcPr>
            <w:tcW w:w="1285" w:type="dxa"/>
          </w:tcPr>
          <w:p w14:paraId="2E7D07EF" w14:textId="77777777" w:rsidR="00E75C1B" w:rsidRPr="00D30754" w:rsidRDefault="00E75C1B" w:rsidP="00CD20C9">
            <w:pPr>
              <w:pStyle w:val="PlainText"/>
              <w:rPr>
                <w:rFonts w:ascii="Times" w:hAnsi="Times" w:cs="Courier New"/>
                <w:sz w:val="15"/>
                <w:szCs w:val="22"/>
              </w:rPr>
            </w:pPr>
          </w:p>
        </w:tc>
        <w:tc>
          <w:tcPr>
            <w:tcW w:w="1631" w:type="dxa"/>
          </w:tcPr>
          <w:p w14:paraId="0DA633CB"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C1DAFAA" w14:textId="77777777" w:rsidR="00E75C1B" w:rsidRPr="00D30754" w:rsidRDefault="00E75C1B"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iu&lt;/Author&gt;&lt;Year&gt;2010&lt;/Year&gt;&lt;RecNum&gt;953&lt;/RecNum&gt;&lt;IDText&gt;et al. (2010)&lt;/IDText&gt;&lt;DisplayText&gt;(Liu et al., 2010)&lt;/DisplayText&gt;&lt;record&gt;&lt;rec-number&gt;953&lt;/rec-number&gt;&lt;foreign-keys&gt;&lt;key app="EN" db-id="0daw0xdz1a9decevx5ov5pwgpd0a5d929tzd" timestamp="1495665372"&gt;953&lt;/key&gt;&lt;/foreign-keys&gt;&lt;ref-type name="Journal Article"&gt;17&lt;/ref-type&gt;&lt;contributors&gt;&lt;authors&gt;&lt;author&gt;Liu, Ying&lt;/author&gt;&lt;author&gt;Jin, Jing-Hua&lt;/author&gt;&lt;author&gt;Liu, Ying-Hao&lt;/author&gt;&lt;author&gt;Zhou, Yu-Guang&lt;/author&gt;&lt;author&gt;Liu, Zhi-Pei&lt;/author&gt;&lt;/authors&gt;&lt;/contributors&gt;&lt;titles&gt;&lt;title&gt;Dongia mobilis gen. nov., sp. nov., a new member of the family Rhodospirillaceae isolated from a sequencing batch reactor for treatment of malachite green effluent&lt;/title&gt;&lt;secondary-title&gt;International journal of systematic and evolutionary microbiology&lt;/secondary-title&gt;&lt;/titles&gt;&lt;periodical&gt;&lt;full-title&gt;International journal of systematic and evolutionary microbiology&lt;/full-title&gt;&lt;/periodical&gt;&lt;pages&gt;2780&lt;/pages&gt;&lt;volume&gt;60&lt;/volume&gt;&lt;number&gt;1&lt;/number&gt;&lt;dates&gt;&lt;year&gt;2010&lt;/year&gt;&lt;/dates&gt;&lt;isbn&gt;1466-5026&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iu et al., 2010)</w:t>
            </w:r>
            <w:r w:rsidRPr="00D30754">
              <w:rPr>
                <w:rFonts w:ascii="Times" w:hAnsi="Times" w:cs="Courier New"/>
                <w:sz w:val="22"/>
                <w:szCs w:val="22"/>
              </w:rPr>
              <w:fldChar w:fldCharType="end"/>
            </w:r>
          </w:p>
        </w:tc>
        <w:tc>
          <w:tcPr>
            <w:tcW w:w="6327" w:type="dxa"/>
          </w:tcPr>
          <w:p w14:paraId="59E8DA15" w14:textId="77777777" w:rsidR="00E75C1B" w:rsidRPr="00D30754" w:rsidRDefault="00E75C1B" w:rsidP="003C7284">
            <w:pPr>
              <w:pStyle w:val="PlainText"/>
              <w:rPr>
                <w:rFonts w:ascii="Times" w:hAnsi="Times" w:cs="Courier New"/>
                <w:sz w:val="22"/>
                <w:szCs w:val="22"/>
              </w:rPr>
            </w:pPr>
          </w:p>
        </w:tc>
      </w:tr>
      <w:tr w:rsidR="00E75C1B" w:rsidRPr="00103266" w14:paraId="72C6D113" w14:textId="77777777" w:rsidTr="001746D5">
        <w:trPr>
          <w:trHeight w:val="475"/>
        </w:trPr>
        <w:tc>
          <w:tcPr>
            <w:tcW w:w="1909" w:type="dxa"/>
            <w:noWrap/>
            <w:hideMark/>
          </w:tcPr>
          <w:p w14:paraId="79287C42"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Duganella </w:t>
            </w:r>
          </w:p>
        </w:tc>
        <w:tc>
          <w:tcPr>
            <w:tcW w:w="1285" w:type="dxa"/>
            <w:noWrap/>
            <w:hideMark/>
          </w:tcPr>
          <w:p w14:paraId="2133F2BB"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60F3A20F"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7D9D0724"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Hiraishi&lt;/Author&gt;&lt;Year&gt;1997&lt;/Year&gt;&lt;RecNum&gt;1150&lt;/RecNum&gt;&lt;IDText&gt;et al. (1997)&lt;/IDText&gt;&lt;DisplayText&gt;(Hiraishi et al., 1997)&lt;/DisplayText&gt;&lt;record&gt;&lt;rec-number&gt;1150&lt;/rec-number&gt;&lt;foreign-keys&gt;&lt;key app="EN" db-id="0daw0xdz1a9decevx5ov5pwgpd0a5d929tzd" timestamp="1525981216"&gt;1150&lt;/key&gt;&lt;/foreign-keys&gt;&lt;ref-type name="Journal Article"&gt;17&lt;/ref-type&gt;&lt;contributors&gt;&lt;authors&gt;&lt;author&gt;Hiraishi, Akira&lt;/author&gt;&lt;author&gt;Shin, Yong Kook&lt;/author&gt;&lt;author&gt;Sugiyama, Junta&lt;/author&gt;&lt;/authors&gt;&lt;/contributors&gt;&lt;titles&gt;&lt;title&gt;Proposal To Reclassify Zoogloea ramigera IAM 12670 (PR Dugan 115) as Duganella zoogloeoides gen. nov., sp. nov&lt;/title&gt;&lt;secondary-title&gt;International Journal of Systematic and Evolutionary Microbiology&lt;/secondary-title&gt;&lt;/titles&gt;&lt;periodical&gt;&lt;full-title&gt;International journal of systematic and evolutionary microbiology&lt;/full-title&gt;&lt;/periodical&gt;&lt;pages&gt;1249-1252&lt;/pages&gt;&lt;volume&gt;47&lt;/volume&gt;&lt;number&gt;4&lt;/number&gt;&lt;dates&gt;&lt;year&gt;1997&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Hiraishi et al., 1997)</w:t>
            </w:r>
            <w:r>
              <w:rPr>
                <w:rFonts w:eastAsia="Times New Roman" w:cs="Times New Roman"/>
                <w:sz w:val="22"/>
                <w:szCs w:val="22"/>
              </w:rPr>
              <w:fldChar w:fldCharType="end"/>
            </w:r>
          </w:p>
        </w:tc>
        <w:tc>
          <w:tcPr>
            <w:tcW w:w="6327" w:type="dxa"/>
            <w:hideMark/>
          </w:tcPr>
          <w:p w14:paraId="0C27ED49"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aerobic, chemoorganotrophic</w:t>
            </w:r>
          </w:p>
        </w:tc>
      </w:tr>
      <w:tr w:rsidR="00E75C1B" w:rsidRPr="00D30754" w14:paraId="26408548" w14:textId="77777777" w:rsidTr="001746D5">
        <w:tc>
          <w:tcPr>
            <w:tcW w:w="1909" w:type="dxa"/>
          </w:tcPr>
          <w:p w14:paraId="504FB1A6"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Dyella</w:t>
            </w:r>
          </w:p>
        </w:tc>
        <w:tc>
          <w:tcPr>
            <w:tcW w:w="1285" w:type="dxa"/>
          </w:tcPr>
          <w:p w14:paraId="1C5F0EF0" w14:textId="77777777" w:rsidR="00E75C1B" w:rsidRPr="00D30754" w:rsidRDefault="00E75C1B" w:rsidP="00CD20C9">
            <w:pPr>
              <w:pStyle w:val="PlainText"/>
              <w:rPr>
                <w:rFonts w:ascii="Times" w:hAnsi="Times" w:cs="Courier New"/>
                <w:sz w:val="15"/>
                <w:szCs w:val="22"/>
              </w:rPr>
            </w:pPr>
          </w:p>
        </w:tc>
        <w:tc>
          <w:tcPr>
            <w:tcW w:w="1631" w:type="dxa"/>
          </w:tcPr>
          <w:p w14:paraId="05CCDAAB"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EED7E8E" w14:textId="77777777" w:rsidR="00E75C1B" w:rsidRPr="00D30754" w:rsidRDefault="00E75C1B"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Xie&lt;/Author&gt;&lt;Year&gt;2005&lt;/Year&gt;&lt;RecNum&gt;954&lt;/RecNum&gt;&lt;DisplayText&gt;(Xie and Yokota, 2005)&lt;/DisplayText&gt;&lt;record&gt;&lt;rec-number&gt;954&lt;/rec-number&gt;&lt;foreign-keys&gt;&lt;key app="EN" db-id="0daw0xdz1a9decevx5ov5pwgpd0a5d929tzd" timestamp="1495665485"&gt;954&lt;/key&gt;&lt;/foreign-keys&gt;&lt;ref-type name="Journal Article"&gt;17&lt;/ref-type&gt;&lt;contributors&gt;&lt;authors&gt;&lt;author&gt;Xie, Cheng-Hui&lt;/author&gt;&lt;author&gt;Yokota, Akira&lt;/author&gt;&lt;/authors&gt;&lt;/contributors&gt;&lt;titles&gt;&lt;title&gt;Dyella japonica gen. nov., sp. nov., a </w:instrText>
            </w:r>
            <w:r w:rsidRPr="00D30754">
              <w:rPr>
                <w:rFonts w:ascii="Times" w:hAnsi="Times" w:cs="Courier New" w:hint="eastAsia"/>
                <w:sz w:val="22"/>
                <w:szCs w:val="22"/>
              </w:rPr>
              <w:instrText>γ</w:instrText>
            </w:r>
            <w:r w:rsidRPr="00D30754">
              <w:rPr>
                <w:rFonts w:ascii="Times" w:hAnsi="Times" w:cs="Courier New"/>
                <w:sz w:val="22"/>
                <w:szCs w:val="22"/>
              </w:rPr>
              <w:instrText>-proteobacterium isolated from soil&lt;/title&gt;&lt;secondary-title&gt;International journal of systematic and evolutionary microbiology&lt;/secondary-title&gt;&lt;/titles&gt;&lt;periodical&gt;&lt;full-title&gt;International journal of systematic and evolutionary microbiology&lt;/full-title&gt;&lt;/periodical&gt;&lt;pages&gt;753-756&lt;/pages&gt;&lt;volume&gt;55&lt;/volume&gt;&lt;number&gt;2&lt;/number&gt;&lt;dates&gt;&lt;year&gt;200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Xie and Yokota, 2005)</w:t>
            </w:r>
            <w:r w:rsidRPr="00D30754">
              <w:rPr>
                <w:rFonts w:ascii="Times" w:hAnsi="Times" w:cs="Courier New"/>
                <w:sz w:val="22"/>
                <w:szCs w:val="22"/>
              </w:rPr>
              <w:fldChar w:fldCharType="end"/>
            </w:r>
          </w:p>
        </w:tc>
        <w:tc>
          <w:tcPr>
            <w:tcW w:w="6327" w:type="dxa"/>
          </w:tcPr>
          <w:p w14:paraId="181CDC6A" w14:textId="77777777" w:rsidR="00E75C1B" w:rsidRPr="00D30754" w:rsidRDefault="00E75C1B" w:rsidP="003C7284">
            <w:pPr>
              <w:pStyle w:val="PlainText"/>
              <w:rPr>
                <w:rFonts w:ascii="Times" w:hAnsi="Times" w:cs="Courier New"/>
                <w:sz w:val="22"/>
                <w:szCs w:val="22"/>
              </w:rPr>
            </w:pPr>
          </w:p>
        </w:tc>
      </w:tr>
      <w:tr w:rsidR="00E75C1B" w:rsidRPr="00D30754" w14:paraId="513C6085" w14:textId="77777777" w:rsidTr="001746D5">
        <w:tc>
          <w:tcPr>
            <w:tcW w:w="1909" w:type="dxa"/>
          </w:tcPr>
          <w:p w14:paraId="1445EC88"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Ethanoligenens</w:t>
            </w:r>
          </w:p>
        </w:tc>
        <w:tc>
          <w:tcPr>
            <w:tcW w:w="1285" w:type="dxa"/>
          </w:tcPr>
          <w:p w14:paraId="598FDAEC" w14:textId="77777777" w:rsidR="00E75C1B" w:rsidRPr="00D30754" w:rsidRDefault="00E75C1B" w:rsidP="00CD20C9">
            <w:pPr>
              <w:pStyle w:val="PlainText"/>
              <w:rPr>
                <w:rFonts w:ascii="Times" w:hAnsi="Times" w:cs="Courier New"/>
                <w:sz w:val="15"/>
                <w:szCs w:val="22"/>
              </w:rPr>
            </w:pPr>
          </w:p>
        </w:tc>
        <w:tc>
          <w:tcPr>
            <w:tcW w:w="1631" w:type="dxa"/>
          </w:tcPr>
          <w:p w14:paraId="7ECE6E71"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06FD5AB" w14:textId="77777777" w:rsidR="00E75C1B" w:rsidRPr="00D30754" w:rsidRDefault="00E75C1B"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Xing&lt;/Author&gt;&lt;Year&gt;2006&lt;/Year&gt;&lt;RecNum&gt;972&lt;/RecNum&gt;&lt;IDText&gt;et al. (2006)&lt;/IDText&gt;&lt;DisplayText&gt;(Xing et al., 2006)&lt;/DisplayText&gt;&lt;record&gt;&lt;rec-number&gt;972&lt;/rec-number&gt;&lt;foreign-keys&gt;&lt;key app="EN" db-id="0daw0xdz1a9decevx5ov5pwgpd0a5d929tzd" timestamp="1495678816"&gt;972&lt;/key&gt;&lt;/foreign-keys&gt;&lt;ref-type name="Journal Article"&gt;17&lt;/ref-type&gt;&lt;contributors&gt;&lt;authors&gt;&lt;author&gt;Xing, Defeng&lt;/author&gt;&lt;author&gt;Ren, Nanqi&lt;/author&gt;&lt;author&gt;Li, Qiubo&lt;/author&gt;&lt;author&gt;Lin, Ming&lt;/author&gt;&lt;author&gt;Wang, Aijie&lt;/author&gt;&lt;author&gt;Zhao, Lihua&lt;/author&gt;&lt;/authors&gt;&lt;/contributors&gt;&lt;titles&gt;&lt;title&gt;Ethanoligenens harbinense gen. nov., sp. nov., isolated from molasses wastewater&lt;/title&gt;&lt;secondary-title&gt;International journal of systematic and evolutionary microbiology&lt;/secondary-title&gt;&lt;/titles&gt;&lt;periodical&gt;&lt;full-title&gt;International journal of systematic and evolutionary microbiology&lt;/full-title&gt;&lt;/periodical&gt;&lt;pages&gt;755-760&lt;/pages&gt;&lt;volume&gt;56&lt;/volume&gt;&lt;number&gt;4&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Xing et al., 2006)</w:t>
            </w:r>
            <w:r w:rsidRPr="00D30754">
              <w:rPr>
                <w:rFonts w:ascii="Times" w:hAnsi="Times" w:cs="Courier New"/>
                <w:sz w:val="22"/>
                <w:szCs w:val="22"/>
              </w:rPr>
              <w:fldChar w:fldCharType="end"/>
            </w:r>
          </w:p>
        </w:tc>
        <w:tc>
          <w:tcPr>
            <w:tcW w:w="6327" w:type="dxa"/>
          </w:tcPr>
          <w:p w14:paraId="6D64DB42" w14:textId="77777777" w:rsidR="00E75C1B" w:rsidRPr="00D30754" w:rsidRDefault="00E75C1B" w:rsidP="003C7284">
            <w:pPr>
              <w:pStyle w:val="PlainText"/>
              <w:rPr>
                <w:rFonts w:ascii="Times" w:hAnsi="Times" w:cs="Courier New"/>
                <w:sz w:val="22"/>
                <w:szCs w:val="22"/>
              </w:rPr>
            </w:pPr>
          </w:p>
        </w:tc>
      </w:tr>
      <w:tr w:rsidR="00E75C1B" w:rsidRPr="00D30754" w14:paraId="10D34718" w14:textId="77777777" w:rsidTr="001746D5">
        <w:tc>
          <w:tcPr>
            <w:tcW w:w="1909" w:type="dxa"/>
          </w:tcPr>
          <w:p w14:paraId="144FBDBD"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Eubacterium</w:t>
            </w:r>
          </w:p>
        </w:tc>
        <w:tc>
          <w:tcPr>
            <w:tcW w:w="1285" w:type="dxa"/>
          </w:tcPr>
          <w:p w14:paraId="522EB2F5" w14:textId="77777777" w:rsidR="00E75C1B" w:rsidRPr="00D30754" w:rsidRDefault="00E75C1B" w:rsidP="00CD20C9">
            <w:pPr>
              <w:pStyle w:val="PlainText"/>
              <w:rPr>
                <w:rFonts w:ascii="Times" w:hAnsi="Times" w:cs="Courier New"/>
                <w:sz w:val="15"/>
                <w:szCs w:val="22"/>
              </w:rPr>
            </w:pPr>
          </w:p>
        </w:tc>
        <w:tc>
          <w:tcPr>
            <w:tcW w:w="1631" w:type="dxa"/>
          </w:tcPr>
          <w:p w14:paraId="64943CC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25ECFEC8" w14:textId="77777777" w:rsidR="00E75C1B" w:rsidRPr="00D30754" w:rsidRDefault="00E75C1B" w:rsidP="00CD20C9">
            <w:pPr>
              <w:pStyle w:val="PlainText"/>
              <w:rPr>
                <w:rFonts w:ascii="Times" w:hAnsi="Times" w:cs="Courier New"/>
                <w:sz w:val="22"/>
                <w:szCs w:val="22"/>
              </w:rPr>
            </w:pPr>
          </w:p>
        </w:tc>
        <w:tc>
          <w:tcPr>
            <w:tcW w:w="6327" w:type="dxa"/>
          </w:tcPr>
          <w:p w14:paraId="0FF6F9A1" w14:textId="77777777" w:rsidR="00E75C1B" w:rsidRPr="00D30754" w:rsidRDefault="00E75C1B" w:rsidP="00CD20C9">
            <w:pPr>
              <w:pStyle w:val="PlainText"/>
              <w:rPr>
                <w:rFonts w:ascii="Times" w:hAnsi="Times" w:cs="Courier New"/>
                <w:sz w:val="22"/>
                <w:szCs w:val="22"/>
              </w:rPr>
            </w:pPr>
          </w:p>
        </w:tc>
      </w:tr>
      <w:tr w:rsidR="00E75C1B" w:rsidRPr="00D30754" w14:paraId="330A1495" w14:textId="77777777" w:rsidTr="001746D5">
        <w:tc>
          <w:tcPr>
            <w:tcW w:w="1909" w:type="dxa"/>
          </w:tcPr>
          <w:p w14:paraId="145B20A3"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Faecalibacterium</w:t>
            </w:r>
          </w:p>
        </w:tc>
        <w:tc>
          <w:tcPr>
            <w:tcW w:w="1285" w:type="dxa"/>
          </w:tcPr>
          <w:p w14:paraId="06FFDA8B" w14:textId="77777777" w:rsidR="00E75C1B" w:rsidRPr="00D30754" w:rsidRDefault="00E75C1B" w:rsidP="00CD20C9">
            <w:pPr>
              <w:pStyle w:val="PlainText"/>
              <w:rPr>
                <w:rFonts w:ascii="Times" w:hAnsi="Times" w:cs="Courier New"/>
                <w:sz w:val="15"/>
                <w:szCs w:val="22"/>
              </w:rPr>
            </w:pPr>
          </w:p>
        </w:tc>
        <w:tc>
          <w:tcPr>
            <w:tcW w:w="1631" w:type="dxa"/>
          </w:tcPr>
          <w:p w14:paraId="206FCB5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BD9391F"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uncan&lt;/Author&gt;&lt;Year&gt;2002&lt;/Year&gt;&lt;RecNum&gt;856&lt;/RecNum&gt;&lt;DisplayText&gt;(Duncan et al., 2002)&lt;/DisplayText&gt;&lt;record&gt;&lt;rec-number&gt;856&lt;/rec-number&gt;&lt;foreign-keys&gt;&lt;key app="EN" db-id="0daw0xdz1a9decevx5ov5pwgpd0a5d929tzd" timestamp="1490634603"&gt;856&lt;/key&gt;&lt;/foreign-keys&gt;&lt;ref-type name="Journal Article"&gt;17&lt;/ref-type&gt;&lt;contributors&gt;&lt;authors&gt;&lt;author&gt;Duncan, Sylvia H&lt;/author&gt;&lt;author&gt;Hold, Georgina L&lt;/author&gt;&lt;author&gt;Harmsen, Hermie JM&lt;/author&gt;&lt;author&gt;Stewart, Colin S&lt;/author&gt;&lt;author&gt;Flint, Harry J&lt;/author&gt;&lt;/authors&gt;&lt;/contributors&gt;&lt;titles&gt;&lt;title&gt;Growth requirements and fermentation products of Fusobacterium prausnitzii, and a proposal to reclassify it as Faecalibacterium prausnitzii gen. nov., comb. nov&lt;/title&gt;&lt;secondary-title&gt;International journal of systematic and evolutionary microbiology&lt;/secondary-title&gt;&lt;/titles&gt;&lt;periodical&gt;&lt;full-title&gt;International journal of systematic and evolutionary microbiology&lt;/full-title&gt;&lt;/periodical&gt;&lt;pages&gt;2141-2146&lt;/pages&gt;&lt;volume&gt;52&lt;/volume&gt;&lt;number&gt;6&lt;/number&gt;&lt;dates&gt;&lt;year&gt;200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uncan et al., 2002)</w:t>
            </w:r>
            <w:r w:rsidRPr="00D30754">
              <w:rPr>
                <w:rFonts w:ascii="Times" w:hAnsi="Times" w:cs="Courier New"/>
                <w:sz w:val="22"/>
                <w:szCs w:val="22"/>
              </w:rPr>
              <w:fldChar w:fldCharType="end"/>
            </w:r>
          </w:p>
        </w:tc>
        <w:tc>
          <w:tcPr>
            <w:tcW w:w="6327" w:type="dxa"/>
          </w:tcPr>
          <w:p w14:paraId="57715D03"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found in human gut microbiota, produce butyrate </w:t>
            </w:r>
          </w:p>
        </w:tc>
      </w:tr>
      <w:tr w:rsidR="00E75C1B" w:rsidRPr="00D30754" w14:paraId="3ED109B5" w14:textId="77777777" w:rsidTr="001746D5">
        <w:tc>
          <w:tcPr>
            <w:tcW w:w="1909" w:type="dxa"/>
          </w:tcPr>
          <w:p w14:paraId="24C45F76"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Ferribacterium</w:t>
            </w:r>
          </w:p>
        </w:tc>
        <w:tc>
          <w:tcPr>
            <w:tcW w:w="1285" w:type="dxa"/>
          </w:tcPr>
          <w:p w14:paraId="1C8F08B6"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nitrate reduction</w:t>
            </w:r>
          </w:p>
        </w:tc>
        <w:tc>
          <w:tcPr>
            <w:tcW w:w="1631" w:type="dxa"/>
          </w:tcPr>
          <w:p w14:paraId="364DF59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67D3D35C"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ummings&lt;/Author&gt;&lt;Year&gt;1999&lt;/Year&gt;&lt;RecNum&gt;771&lt;/RecNum&gt;&lt;DisplayText&gt;(Cummings et al., 1999)&lt;/DisplayText&gt;&lt;record&gt;&lt;rec-number&gt;771&lt;/rec-number&gt;&lt;foreign-keys&gt;&lt;key app="EN" db-id="0daw0xdz1a9decevx5ov5pwgpd0a5d929tzd" timestamp="1484677632"&gt;771&lt;/key&gt;&lt;/foreign-keys&gt;&lt;ref-type name="Journal Article"&gt;17&lt;/ref-type&gt;&lt;contributors&gt;&lt;authors&gt;&lt;author&gt;Cummings, David E&lt;/author&gt;&lt;author&gt;Caccavo Jr, Frank&lt;/author&gt;&lt;author&gt;Spring, Stefan&lt;/author&gt;&lt;author&gt;Rosenzweig, R Frank&lt;/author&gt;&lt;/authors&gt;&lt;/contributors&gt;&lt;titles&gt;&lt;title&gt;Ferribacterium limneticum, gen. nov., sp. nov., an Fe (III)-reducing microorganism isolated from mining-impacted freshwater lake sediments&lt;/title&gt;&lt;secondary-title&gt;Archives of microbiology&lt;/secondary-title&gt;&lt;/titles&gt;&lt;periodical&gt;&lt;full-title&gt;Archives of Microbiology&lt;/full-title&gt;&lt;/periodical&gt;&lt;pages&gt;183-188&lt;/pages&gt;&lt;volume&gt;171&lt;/volume&gt;&lt;number&gt;3&lt;/number&gt;&lt;dates&gt;&lt;year&gt;1999&lt;/year&gt;&lt;/dates&gt;&lt;isbn&gt;0302-8933&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ummings et al., 1999)</w:t>
            </w:r>
            <w:r w:rsidRPr="00D30754">
              <w:rPr>
                <w:rFonts w:ascii="Times" w:hAnsi="Times" w:cs="Courier New"/>
                <w:sz w:val="22"/>
                <w:szCs w:val="22"/>
              </w:rPr>
              <w:fldChar w:fldCharType="end"/>
            </w:r>
          </w:p>
        </w:tc>
        <w:tc>
          <w:tcPr>
            <w:tcW w:w="6327" w:type="dxa"/>
          </w:tcPr>
          <w:p w14:paraId="44605606"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dissimilatory Fe(III) reducing, couples oxidation of acetate and other org compounds to iron reduction or nitrate reduction </w:t>
            </w:r>
          </w:p>
        </w:tc>
      </w:tr>
      <w:tr w:rsidR="00E75C1B" w:rsidRPr="00103266" w14:paraId="152A4F09" w14:textId="77777777" w:rsidTr="001746D5">
        <w:trPr>
          <w:trHeight w:val="475"/>
        </w:trPr>
        <w:tc>
          <w:tcPr>
            <w:tcW w:w="1909" w:type="dxa"/>
            <w:noWrap/>
            <w:hideMark/>
          </w:tcPr>
          <w:p w14:paraId="746E434F"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Ferritrophicum </w:t>
            </w:r>
          </w:p>
        </w:tc>
        <w:tc>
          <w:tcPr>
            <w:tcW w:w="1285" w:type="dxa"/>
            <w:noWrap/>
            <w:hideMark/>
          </w:tcPr>
          <w:p w14:paraId="451936BE"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7355F967"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Fe2 oxidation</w:t>
            </w:r>
          </w:p>
        </w:tc>
        <w:tc>
          <w:tcPr>
            <w:tcW w:w="2112" w:type="dxa"/>
            <w:noWrap/>
            <w:hideMark/>
          </w:tcPr>
          <w:p w14:paraId="444DD137"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Weiss&lt;/Author&gt;&lt;Year&gt;2007&lt;/Year&gt;&lt;RecNum&gt;1142&lt;/RecNum&gt;&lt;IDText&gt;et al. (2007)&lt;/IDText&gt;&lt;DisplayText&gt;(Weiss et al., 2007)&lt;/DisplayText&gt;&lt;record&gt;&lt;rec-number&gt;1142&lt;/rec-number&gt;&lt;foreign-keys&gt;&lt;key app="EN" db-id="0daw0xdz1a9decevx5ov5pwgpd0a5d929tzd" timestamp="1525824943"&gt;1142&lt;/key&gt;&lt;/foreign-keys&gt;&lt;ref-type name="Journal Article"&gt;17&lt;/ref-type&gt;&lt;contributors&gt;&lt;authors&gt;&lt;author&gt;Weiss, Johanna V&lt;/author&gt;&lt;author&gt;Rentz, Jeremy A&lt;/author&gt;&lt;author&gt;Plaia, Todd&lt;/author&gt;&lt;author&gt;Neubauer, Scott C&lt;/author&gt;&lt;author&gt;Merrill-Floyd, Melissa&lt;/author&gt;&lt;author&gt;Lilburn, Tim&lt;/author&gt;&lt;author&gt;Bradburne, Christopher&lt;/author&gt;&lt;author&gt;Megonigal, J Patrick&lt;/author&gt;&lt;author&gt;Emerson, David&lt;/author&gt;&lt;/authors&gt;&lt;/contributors&gt;&lt;titles&gt;&lt;title&gt;Characterization of neutrophilic Fe (II)-oxidizing bacteria isolated from the rhizosphere of wetland plants and description of Ferritrophicum radicicola gen. nov. sp. nov., and Sideroxydans paludicola sp. nov&lt;/title&gt;&lt;secondary-title&gt;Geomicrobiology Journal&lt;/secondary-title&gt;&lt;/titles&gt;&lt;periodical&gt;&lt;full-title&gt;Geomicrobiology Journal&lt;/full-title&gt;&lt;/periodical&gt;&lt;pages&gt;559-570&lt;/pages&gt;&lt;volume&gt;24&lt;/volume&gt;&lt;number&gt;7-8&lt;/number&gt;&lt;dates&gt;&lt;year&gt;2007&lt;/year&gt;&lt;/dates&gt;&lt;isbn&gt;0149-0451&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Weiss et al., 2007)</w:t>
            </w:r>
            <w:r>
              <w:rPr>
                <w:rFonts w:eastAsia="Times New Roman" w:cs="Times New Roman"/>
                <w:sz w:val="22"/>
                <w:szCs w:val="22"/>
              </w:rPr>
              <w:fldChar w:fldCharType="end"/>
            </w:r>
          </w:p>
        </w:tc>
        <w:tc>
          <w:tcPr>
            <w:tcW w:w="6327" w:type="dxa"/>
            <w:hideMark/>
          </w:tcPr>
          <w:p w14:paraId="785FFAED"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microaerophilic, lithotrophic</w:t>
            </w:r>
          </w:p>
        </w:tc>
      </w:tr>
      <w:tr w:rsidR="00E75C1B" w:rsidRPr="00D30754" w14:paraId="4304BC99" w14:textId="77777777" w:rsidTr="001746D5">
        <w:tc>
          <w:tcPr>
            <w:tcW w:w="1909" w:type="dxa"/>
          </w:tcPr>
          <w:p w14:paraId="1326C658"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Ferruginibacter</w:t>
            </w:r>
          </w:p>
        </w:tc>
        <w:tc>
          <w:tcPr>
            <w:tcW w:w="1285" w:type="dxa"/>
          </w:tcPr>
          <w:p w14:paraId="5193C8AD" w14:textId="77777777" w:rsidR="00E75C1B" w:rsidRPr="00D30754" w:rsidRDefault="00E75C1B" w:rsidP="00CD20C9">
            <w:pPr>
              <w:pStyle w:val="PlainText"/>
              <w:rPr>
                <w:rFonts w:ascii="Times" w:hAnsi="Times" w:cs="Courier New"/>
                <w:sz w:val="15"/>
                <w:szCs w:val="22"/>
              </w:rPr>
            </w:pPr>
          </w:p>
        </w:tc>
        <w:tc>
          <w:tcPr>
            <w:tcW w:w="1631" w:type="dxa"/>
          </w:tcPr>
          <w:p w14:paraId="2D86833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C64C42D" w14:textId="77777777" w:rsidR="00E75C1B" w:rsidRPr="00D30754" w:rsidRDefault="00E75C1B"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im&lt;/Author&gt;&lt;Year&gt;2009&lt;/Year&gt;&lt;RecNum&gt;955&lt;/RecNum&gt;&lt;IDText&gt;et al. (2009)&lt;/IDText&gt;&lt;DisplayText&gt;(Lim et al., 2009)&lt;/DisplayText&gt;&lt;record&gt;&lt;rec-number&gt;955&lt;/rec-number&gt;&lt;foreign-keys&gt;&lt;key app="EN" db-id="0daw0xdz1a9decevx5ov5pwgpd0a5d929tzd" timestamp="1495666070"&gt;955&lt;/key&gt;&lt;/foreign-keys&gt;&lt;ref-type name="Journal Article"&gt;17&lt;/ref-type&gt;&lt;contributors&gt;&lt;authors&gt;&lt;author&gt;Lim, Ju Hyoung&lt;/author&gt;&lt;author&gt;Baek, Sang-Hoon&lt;/author&gt;&lt;author&gt;Lee, Sung-Taik&lt;/author&gt;&lt;/authors&gt;&lt;/contributors&gt;&lt;titles&gt;&lt;title&gt;Ferruginibacter alkalilentus gen. nov., sp. nov. and Ferruginibacter lapsinanis sp. nov., novel members of the family ‘Chitinophagaceae’in the phylum Bacteroidetes, isolated from freshwater sediment&lt;/title&gt;&lt;secondary-title&gt;International journal of systematic and evolutionary microbiology&lt;/secondary-title&gt;&lt;/titles&gt;&lt;periodical&gt;&lt;full-title&gt;International journal of systematic and evolutionary microbiology&lt;/full-title&gt;&lt;/periodical&gt;&lt;pages&gt;2394-2399&lt;/pages&gt;&lt;volume&gt;59&lt;/volume&gt;&lt;number&gt;10&lt;/number&gt;&lt;dates&gt;&lt;year&gt;2009&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im et al., 2009)</w:t>
            </w:r>
            <w:r w:rsidRPr="00D30754">
              <w:rPr>
                <w:rFonts w:ascii="Times" w:hAnsi="Times" w:cs="Courier New"/>
                <w:sz w:val="22"/>
                <w:szCs w:val="22"/>
              </w:rPr>
              <w:fldChar w:fldCharType="end"/>
            </w:r>
          </w:p>
        </w:tc>
        <w:tc>
          <w:tcPr>
            <w:tcW w:w="6327" w:type="dxa"/>
          </w:tcPr>
          <w:p w14:paraId="60C6BB1A" w14:textId="77777777" w:rsidR="00E75C1B" w:rsidRPr="00D30754" w:rsidRDefault="00E75C1B" w:rsidP="003C7284">
            <w:pPr>
              <w:pStyle w:val="PlainText"/>
              <w:rPr>
                <w:rFonts w:ascii="Times" w:hAnsi="Times" w:cs="Courier New"/>
                <w:sz w:val="22"/>
                <w:szCs w:val="22"/>
              </w:rPr>
            </w:pPr>
          </w:p>
        </w:tc>
      </w:tr>
      <w:tr w:rsidR="00E75C1B" w:rsidRPr="00D30754" w14:paraId="114BBAF4" w14:textId="77777777" w:rsidTr="001746D5">
        <w:tc>
          <w:tcPr>
            <w:tcW w:w="1909" w:type="dxa"/>
          </w:tcPr>
          <w:p w14:paraId="27C3FF7E"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lastRenderedPageBreak/>
              <w:t>Fimbriimonas</w:t>
            </w:r>
          </w:p>
        </w:tc>
        <w:tc>
          <w:tcPr>
            <w:tcW w:w="1285" w:type="dxa"/>
          </w:tcPr>
          <w:p w14:paraId="252D4A4F" w14:textId="77777777" w:rsidR="00E75C1B" w:rsidRPr="00D30754" w:rsidRDefault="00E75C1B" w:rsidP="00CD20C9">
            <w:pPr>
              <w:pStyle w:val="PlainText"/>
              <w:rPr>
                <w:rFonts w:ascii="Times" w:hAnsi="Times" w:cs="Courier New"/>
                <w:sz w:val="15"/>
                <w:szCs w:val="22"/>
              </w:rPr>
            </w:pPr>
          </w:p>
        </w:tc>
        <w:tc>
          <w:tcPr>
            <w:tcW w:w="1631" w:type="dxa"/>
          </w:tcPr>
          <w:p w14:paraId="558881C1"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0E6A6C5" w14:textId="77777777" w:rsidR="00E75C1B" w:rsidRPr="00D30754" w:rsidRDefault="00E75C1B"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Im&lt;/Author&gt;&lt;Year&gt;2012&lt;/Year&gt;&lt;RecNum&gt;956&lt;/RecNum&gt;&lt;IDText&gt;et al. (2012)&lt;/IDText&gt;&lt;DisplayText&gt;(Im et al., 2012)&lt;/DisplayText&gt;&lt;record&gt;&lt;rec-number&gt;956&lt;/rec-number&gt;&lt;foreign-keys&gt;&lt;key app="EN" db-id="0daw0xdz1a9decevx5ov5pwgpd0a5d929tzd" timestamp="1495666168"&gt;956&lt;/key&gt;&lt;/foreign-keys&gt;&lt;ref-type name="Journal Article"&gt;17&lt;/ref-type&gt;&lt;contributors&gt;&lt;authors&gt;&lt;author&gt;Im, Wan-Taek&lt;/author&gt;&lt;author&gt;Hu, Zi-Ye&lt;/author&gt;&lt;author&gt;Kim, Kyoung-Ho&lt;/author&gt;&lt;author&gt;Rhee, Sung-Keun&lt;/author&gt;&lt;author&gt;Meng, Han&lt;/author&gt;&lt;author&gt;Lee, Sung-Taik&lt;/author&gt;&lt;author&gt;Quan, Zhe-Xue&lt;/author&gt;&lt;/authors&gt;&lt;/contributors&gt;&lt;titles&gt;&lt;title&gt;Description of Fimbriimonas ginsengisoli gen. nov., sp. nov. within the Fimbriimonadia class nov., of the phylum Armatimonadetes&lt;/title&gt;&lt;secondary-title&gt;Antonie van Leeuwenhoek&lt;/secondary-title&gt;&lt;/titles&gt;&lt;periodical&gt;&lt;full-title&gt;Antonie van Leeuwenhoek&lt;/full-title&gt;&lt;/periodical&gt;&lt;pages&gt;307-317&lt;/pages&gt;&lt;volume&gt;102&lt;/volume&gt;&lt;number&gt;2&lt;/number&gt;&lt;dates&gt;&lt;year&gt;2012&lt;/year&gt;&lt;/dates&gt;&lt;isbn&gt;0003-6072&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Im et al., 2012)</w:t>
            </w:r>
            <w:r w:rsidRPr="00D30754">
              <w:rPr>
                <w:rFonts w:ascii="Times" w:hAnsi="Times" w:cs="Courier New"/>
                <w:sz w:val="22"/>
                <w:szCs w:val="22"/>
              </w:rPr>
              <w:fldChar w:fldCharType="end"/>
            </w:r>
          </w:p>
        </w:tc>
        <w:tc>
          <w:tcPr>
            <w:tcW w:w="6327" w:type="dxa"/>
          </w:tcPr>
          <w:p w14:paraId="5B98D5B7" w14:textId="77777777" w:rsidR="00E75C1B" w:rsidRPr="00D30754" w:rsidRDefault="00E75C1B" w:rsidP="003C7284">
            <w:pPr>
              <w:pStyle w:val="PlainText"/>
              <w:rPr>
                <w:rFonts w:ascii="Times" w:hAnsi="Times" w:cs="Courier New"/>
                <w:sz w:val="22"/>
                <w:szCs w:val="22"/>
              </w:rPr>
            </w:pPr>
          </w:p>
        </w:tc>
      </w:tr>
      <w:tr w:rsidR="00E75C1B" w:rsidRPr="00D30754" w14:paraId="10FFA7B9" w14:textId="77777777" w:rsidTr="001746D5">
        <w:tc>
          <w:tcPr>
            <w:tcW w:w="1909" w:type="dxa"/>
          </w:tcPr>
          <w:p w14:paraId="214FE494"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Flavisolibacter</w:t>
            </w:r>
          </w:p>
        </w:tc>
        <w:tc>
          <w:tcPr>
            <w:tcW w:w="1285" w:type="dxa"/>
          </w:tcPr>
          <w:p w14:paraId="1100D59D" w14:textId="77777777" w:rsidR="00E75C1B" w:rsidRPr="00D30754" w:rsidRDefault="00E75C1B" w:rsidP="00CD20C9">
            <w:pPr>
              <w:pStyle w:val="PlainText"/>
              <w:rPr>
                <w:rFonts w:ascii="Times" w:hAnsi="Times" w:cs="Courier New"/>
                <w:sz w:val="15"/>
                <w:szCs w:val="22"/>
              </w:rPr>
            </w:pPr>
          </w:p>
        </w:tc>
        <w:tc>
          <w:tcPr>
            <w:tcW w:w="1631" w:type="dxa"/>
          </w:tcPr>
          <w:p w14:paraId="680FA553"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B465152" w14:textId="77777777" w:rsidR="00E75C1B" w:rsidRPr="00D30754" w:rsidRDefault="00E75C1B"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Yoon&lt;/Author&gt;&lt;Year&gt;2007&lt;/Year&gt;&lt;RecNum&gt;957&lt;/RecNum&gt;&lt;DisplayText&gt;(Yoon and Im, 2007)&lt;/DisplayText&gt;&lt;record&gt;&lt;rec-number&gt;957&lt;/rec-number&gt;&lt;foreign-keys&gt;&lt;key app="EN" db-id="0daw0xdz1a9decevx5ov5pwgpd0a5d929tzd" timestamp="1495666320"&gt;957&lt;/key&gt;&lt;/foreign-keys&gt;&lt;ref-type name="Journal Article"&gt;17&lt;/ref-type&gt;&lt;contributors&gt;&lt;authors&gt;&lt;author&gt;Yoon, Min-Ho&lt;/author&gt;&lt;author&gt;Im, Wan-Taek&lt;/author&gt;&lt;/authors&gt;&lt;/contributors&gt;&lt;titles&gt;&lt;title&gt;Flavisolibacter ginsengiterrae gen. nov., sp. nov. and Flavisolibacter ginsengisoli sp. nov., isolated from ginseng cultivating soil&lt;/title&gt;&lt;secondary-title&gt;International journal of systematic and evolutionary microbiology&lt;/secondary-title&gt;&lt;/titles&gt;&lt;periodical&gt;&lt;full-title&gt;International journal of systematic and evolutionary microbiology&lt;/full-title&gt;&lt;/periodical&gt;&lt;pages&gt;1834-1839&lt;/pages&gt;&lt;volume&gt;57&lt;/volume&gt;&lt;number&gt;8&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Yoon and Im, 2007)</w:t>
            </w:r>
            <w:r w:rsidRPr="00D30754">
              <w:rPr>
                <w:rFonts w:ascii="Times" w:hAnsi="Times" w:cs="Courier New"/>
                <w:sz w:val="22"/>
                <w:szCs w:val="22"/>
              </w:rPr>
              <w:fldChar w:fldCharType="end"/>
            </w:r>
          </w:p>
        </w:tc>
        <w:tc>
          <w:tcPr>
            <w:tcW w:w="6327" w:type="dxa"/>
          </w:tcPr>
          <w:p w14:paraId="13AA8D69" w14:textId="77777777" w:rsidR="00E75C1B" w:rsidRPr="00D30754" w:rsidRDefault="00E75C1B" w:rsidP="003C7284">
            <w:pPr>
              <w:pStyle w:val="PlainText"/>
              <w:rPr>
                <w:rFonts w:ascii="Times" w:hAnsi="Times" w:cs="Courier New"/>
                <w:sz w:val="22"/>
                <w:szCs w:val="22"/>
              </w:rPr>
            </w:pPr>
          </w:p>
        </w:tc>
      </w:tr>
      <w:tr w:rsidR="00E75C1B" w:rsidRPr="00D30754" w14:paraId="176DADEC" w14:textId="77777777" w:rsidTr="001746D5">
        <w:tc>
          <w:tcPr>
            <w:tcW w:w="1909" w:type="dxa"/>
          </w:tcPr>
          <w:p w14:paraId="3AD22EFC"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Flavobacterium</w:t>
            </w:r>
          </w:p>
        </w:tc>
        <w:tc>
          <w:tcPr>
            <w:tcW w:w="1285" w:type="dxa"/>
          </w:tcPr>
          <w:p w14:paraId="2C615E07" w14:textId="77777777" w:rsidR="00E75C1B" w:rsidRPr="00D30754" w:rsidRDefault="00E75C1B" w:rsidP="00CD20C9">
            <w:pPr>
              <w:pStyle w:val="PlainText"/>
              <w:rPr>
                <w:rFonts w:ascii="Times" w:hAnsi="Times" w:cs="Courier New"/>
                <w:sz w:val="15"/>
                <w:szCs w:val="22"/>
              </w:rPr>
            </w:pPr>
          </w:p>
        </w:tc>
        <w:tc>
          <w:tcPr>
            <w:tcW w:w="1631" w:type="dxa"/>
          </w:tcPr>
          <w:p w14:paraId="2E60FC46"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9BAD914" w14:textId="77777777" w:rsidR="00E75C1B" w:rsidRPr="00D30754" w:rsidRDefault="00E75C1B" w:rsidP="00CD20C9">
            <w:pPr>
              <w:pStyle w:val="PlainText"/>
              <w:rPr>
                <w:rFonts w:ascii="Times" w:hAnsi="Times" w:cs="Courier New"/>
                <w:sz w:val="22"/>
                <w:szCs w:val="22"/>
              </w:rPr>
            </w:pPr>
          </w:p>
        </w:tc>
        <w:tc>
          <w:tcPr>
            <w:tcW w:w="6327" w:type="dxa"/>
          </w:tcPr>
          <w:p w14:paraId="7026B153"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microbewiki)</w:t>
            </w:r>
          </w:p>
        </w:tc>
      </w:tr>
      <w:tr w:rsidR="00E75C1B" w:rsidRPr="00D30754" w14:paraId="415F194C" w14:textId="77777777" w:rsidTr="001746D5">
        <w:tc>
          <w:tcPr>
            <w:tcW w:w="1909" w:type="dxa"/>
          </w:tcPr>
          <w:p w14:paraId="65B5F872"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Gaiella </w:t>
            </w:r>
          </w:p>
        </w:tc>
        <w:tc>
          <w:tcPr>
            <w:tcW w:w="1285" w:type="dxa"/>
          </w:tcPr>
          <w:p w14:paraId="110912B8"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241FE680"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Denitrification </w:t>
            </w:r>
          </w:p>
        </w:tc>
        <w:tc>
          <w:tcPr>
            <w:tcW w:w="2112" w:type="dxa"/>
          </w:tcPr>
          <w:p w14:paraId="76DA852D" w14:textId="77777777" w:rsidR="00E75C1B" w:rsidRPr="001F5B70" w:rsidRDefault="00E75C1B"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Albuquerque&lt;/Author&gt;&lt;Year&gt;2011&lt;/Year&gt;&lt;RecNum&gt;1170&lt;/RecNum&gt;&lt;IDText&gt;et al. (2011)&lt;/IDText&gt;&lt;DisplayText&gt;(Albuquerque et al., 2011)&lt;/DisplayText&gt;&lt;record&gt;&lt;rec-number&gt;1170&lt;/rec-number&gt;&lt;foreign-keys&gt;&lt;key app="EN" db-id="0daw0xdz1a9decevx5ov5pwgpd0a5d929tzd" timestamp="1526317625"&gt;1170&lt;/key&gt;&lt;/foreign-keys&gt;&lt;ref-type name="Journal Article"&gt;17&lt;/ref-type&gt;&lt;contributors&gt;&lt;authors&gt;&lt;author&gt;Albuquerque, Luciana&lt;/author&gt;&lt;author&gt;França, Luís&lt;/author&gt;&lt;author&gt;Rainey, Fred A&lt;/author&gt;&lt;author&gt;Schumann, Peter&lt;/author&gt;&lt;author&gt;Nobre, M Fernanda&lt;/author&gt;&lt;author&gt;da Costa, Milton S&lt;/author&gt;&lt;/authors&gt;&lt;/contributors&gt;&lt;titles&gt;&lt;title&gt;Gaiella occulta gen. nov., sp. nov., a novel representative of a deep branching phylogenetic lineage within the class Actinobacteria and proposal of Gaiellaceae fam. nov. and Gaiellales ord. nov&lt;/title&gt;&lt;secondary-title&gt;Systematic and applied microbiology&lt;/secondary-title&gt;&lt;/titles&gt;&lt;periodical&gt;&lt;full-title&gt;Systematic and applied microbiology&lt;/full-title&gt;&lt;/periodical&gt;&lt;pages&gt;595-599&lt;/pages&gt;&lt;volume&gt;34&lt;/volume&gt;&lt;number&gt;8&lt;/number&gt;&lt;dates&gt;&lt;year&gt;2011&lt;/year&gt;&lt;/dates&gt;&lt;isbn&gt;0723-2020&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Albuquerque et al., 2011)</w:t>
            </w:r>
            <w:r>
              <w:rPr>
                <w:rFonts w:ascii="Times New Roman" w:hAnsi="Times New Roman" w:cs="Times New Roman"/>
                <w:color w:val="000000"/>
                <w:sz w:val="22"/>
                <w:szCs w:val="22"/>
              </w:rPr>
              <w:fldChar w:fldCharType="end"/>
            </w:r>
          </w:p>
        </w:tc>
        <w:tc>
          <w:tcPr>
            <w:tcW w:w="6327" w:type="dxa"/>
          </w:tcPr>
          <w:p w14:paraId="383416E5" w14:textId="77777777" w:rsidR="00E75C1B" w:rsidRPr="001F5B70" w:rsidRDefault="00E75C1B" w:rsidP="00CD20C9">
            <w:pPr>
              <w:pStyle w:val="PlainText"/>
              <w:rPr>
                <w:rFonts w:ascii="Times New Roman" w:hAnsi="Times New Roman" w:cs="Times New Roman"/>
                <w:sz w:val="22"/>
                <w:szCs w:val="22"/>
              </w:rPr>
            </w:pPr>
          </w:p>
        </w:tc>
      </w:tr>
      <w:tr w:rsidR="00E75C1B" w:rsidRPr="00D30754" w14:paraId="30B9D45D" w14:textId="77777777" w:rsidTr="001746D5">
        <w:tc>
          <w:tcPr>
            <w:tcW w:w="1909" w:type="dxa"/>
          </w:tcPr>
          <w:p w14:paraId="785A44BC"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Gallionella</w:t>
            </w:r>
          </w:p>
        </w:tc>
        <w:tc>
          <w:tcPr>
            <w:tcW w:w="1285" w:type="dxa"/>
          </w:tcPr>
          <w:p w14:paraId="3A0BCF1E"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nitric oxide reduction</w:t>
            </w:r>
          </w:p>
        </w:tc>
        <w:tc>
          <w:tcPr>
            <w:tcW w:w="1631" w:type="dxa"/>
          </w:tcPr>
          <w:p w14:paraId="72157E3F"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itric oxide reduction</w:t>
            </w:r>
          </w:p>
        </w:tc>
        <w:tc>
          <w:tcPr>
            <w:tcW w:w="2112" w:type="dxa"/>
          </w:tcPr>
          <w:p w14:paraId="3D993A9C"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Anderson&lt;/Author&gt;&lt;Year&gt;2003&lt;/Year&gt;&lt;RecNum&gt;633&lt;/RecNum&gt;&lt;DisplayText&gt;(Anderson and Pedersen, 2003; Emerson et al., 2013)&lt;/DisplayText&gt;&lt;record&gt;&lt;rec-number&gt;633&lt;/rec-number&gt;&lt;foreign-keys&gt;&lt;key app="EN" db-id="0daw0xdz1a9decevx5ov5pwgpd0a5d929tzd" timestamp="1474226815"&gt;633&lt;/key&gt;&lt;/foreign-keys&gt;&lt;ref-type name="Journal Article"&gt;17&lt;/ref-type&gt;&lt;contributors&gt;&lt;authors&gt;&lt;author&gt;Anderson, CR&lt;/author&gt;&lt;author&gt;Pedersen, Karsten&lt;/author&gt;&lt;/authors&gt;&lt;/contributors&gt;&lt;titles&gt;&lt;title&gt;In situ growth of Gallionella biofilms and partitioning of lanthanides and actinides between biological material and ferric oxyhydroxides&lt;/title&gt;&lt;secondary-title&gt;Geobiology&lt;/secondary-title&gt;&lt;/titles&gt;&lt;periodical&gt;&lt;full-title&gt;Geobiology&lt;/full-title&gt;&lt;/periodical&gt;&lt;pages&gt;169-178&lt;/pages&gt;&lt;volume&gt;1&lt;/volume&gt;&lt;number&gt;2&lt;/number&gt;&lt;dates&gt;&lt;year&gt;2003&lt;/year&gt;&lt;/dates&gt;&lt;isbn&gt;1472-4669&lt;/isbn&gt;&lt;urls&gt;&lt;/urls&gt;&lt;/record&gt;&lt;/Cite&gt;&lt;Cite&gt;&lt;Author&gt;Emerson&lt;/Author&gt;&lt;Year&gt;2013&lt;/Year&gt;&lt;RecNum&gt;692&lt;/RecNum&gt;&lt;record&gt;&lt;rec-number&gt;692&lt;/rec-number&gt;&lt;foreign-keys&gt;&lt;key app="EN" db-id="0daw0xdz1a9decevx5ov5pwgpd0a5d929tzd" timestamp="1477506103"&gt;692&lt;/key&gt;&lt;/foreign-keys&gt;&lt;ref-type name="Journal Article"&gt;17&lt;/ref-type&gt;&lt;contributors&gt;&lt;authors&gt;&lt;author&gt;Emerson, David&lt;/author&gt;&lt;author&gt;Field, Erin&lt;/author&gt;&lt;author&gt;Chertkov, Olga&lt;/author&gt;&lt;author&gt;Davenport, Karen&lt;/author&gt;&lt;author&gt;Goodwin, Lynne&lt;/author&gt;&lt;author&gt;Munk, Christine&lt;/author&gt;&lt;author&gt;Nolan, Matt&lt;/author&gt;&lt;author&gt;Woyke, Tanja&lt;/author&gt;&lt;/authors&gt;&lt;/contributors&gt;&lt;titles&gt;&lt;title&gt;Comparative genomics of freshwater Fe-oxidizing bacteria: implications for physiology, ecology, and systematics&lt;/title&gt;&lt;secondary-title&gt;Frontiers in microbiology&lt;/secondary-title&gt;&lt;/titles&gt;&lt;periodical&gt;&lt;full-title&gt;Frontiers in microbiology&lt;/full-title&gt;&lt;/periodical&gt;&lt;pages&gt;254&lt;/pages&gt;&lt;volume&gt;4&lt;/volume&gt;&lt;dates&gt;&lt;year&gt;2013&lt;/year&gt;&lt;/dates&gt;&lt;isbn&gt;1664-302X&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Anderson and Pedersen, 2003; Emerson et al., 2013)</w:t>
            </w:r>
            <w:r w:rsidRPr="00D30754">
              <w:rPr>
                <w:rFonts w:ascii="Times" w:hAnsi="Times" w:cs="Courier New"/>
                <w:sz w:val="22"/>
                <w:szCs w:val="22"/>
              </w:rPr>
              <w:fldChar w:fldCharType="end"/>
            </w:r>
          </w:p>
        </w:tc>
        <w:tc>
          <w:tcPr>
            <w:tcW w:w="6327" w:type="dxa"/>
          </w:tcPr>
          <w:p w14:paraId="3A6A5919"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found in deep sea hydrothermal vents, only have in situ growth conditions, reduces iron, only one</w:t>
            </w:r>
          </w:p>
          <w:p w14:paraId="1CE8F98A"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 species in genus found nitric oxide reductases in the genome of gallionella</w:t>
            </w:r>
          </w:p>
        </w:tc>
      </w:tr>
      <w:tr w:rsidR="00E75C1B" w:rsidRPr="00D30754" w14:paraId="4EF538D8" w14:textId="77777777" w:rsidTr="001746D5">
        <w:tc>
          <w:tcPr>
            <w:tcW w:w="1909" w:type="dxa"/>
          </w:tcPr>
          <w:p w14:paraId="6414B439"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Gemmata</w:t>
            </w:r>
          </w:p>
        </w:tc>
        <w:tc>
          <w:tcPr>
            <w:tcW w:w="1285" w:type="dxa"/>
          </w:tcPr>
          <w:p w14:paraId="0952D0A4" w14:textId="77777777" w:rsidR="00E75C1B" w:rsidRPr="00D30754" w:rsidRDefault="00E75C1B" w:rsidP="00CD20C9">
            <w:pPr>
              <w:pStyle w:val="PlainText"/>
              <w:rPr>
                <w:rFonts w:ascii="Times" w:hAnsi="Times" w:cs="Courier New"/>
                <w:sz w:val="15"/>
                <w:szCs w:val="22"/>
              </w:rPr>
            </w:pPr>
          </w:p>
        </w:tc>
        <w:tc>
          <w:tcPr>
            <w:tcW w:w="1631" w:type="dxa"/>
          </w:tcPr>
          <w:p w14:paraId="491AE690"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varied</w:t>
            </w:r>
          </w:p>
        </w:tc>
        <w:tc>
          <w:tcPr>
            <w:tcW w:w="2112" w:type="dxa"/>
          </w:tcPr>
          <w:p w14:paraId="280C0AFD" w14:textId="77777777" w:rsidR="00E75C1B" w:rsidRPr="00D30754" w:rsidRDefault="00E75C1B" w:rsidP="00CD20C9">
            <w:pPr>
              <w:pStyle w:val="PlainText"/>
              <w:rPr>
                <w:rFonts w:ascii="Times" w:hAnsi="Times" w:cs="Courier New"/>
                <w:sz w:val="22"/>
                <w:szCs w:val="22"/>
              </w:rPr>
            </w:pPr>
          </w:p>
        </w:tc>
        <w:tc>
          <w:tcPr>
            <w:tcW w:w="6327" w:type="dxa"/>
          </w:tcPr>
          <w:p w14:paraId="710E5C3B"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wide variety of metabolisms within genus http://www.cell.com/current-biology/fulltext/S0960-9822(13)00836-1</w:t>
            </w:r>
          </w:p>
        </w:tc>
      </w:tr>
      <w:tr w:rsidR="00E75C1B" w:rsidRPr="00D30754" w14:paraId="3D243FD4" w14:textId="77777777" w:rsidTr="001746D5">
        <w:tc>
          <w:tcPr>
            <w:tcW w:w="1909" w:type="dxa"/>
          </w:tcPr>
          <w:p w14:paraId="3092A896"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Gemmatimonas</w:t>
            </w:r>
          </w:p>
        </w:tc>
        <w:tc>
          <w:tcPr>
            <w:tcW w:w="1285" w:type="dxa"/>
          </w:tcPr>
          <w:p w14:paraId="055A4E79" w14:textId="77777777" w:rsidR="00E75C1B" w:rsidRPr="00D30754" w:rsidRDefault="00E75C1B" w:rsidP="00CD20C9">
            <w:pPr>
              <w:pStyle w:val="PlainText"/>
              <w:rPr>
                <w:rFonts w:ascii="Times" w:hAnsi="Times" w:cs="Courier New"/>
                <w:sz w:val="15"/>
                <w:szCs w:val="22"/>
              </w:rPr>
            </w:pPr>
          </w:p>
        </w:tc>
        <w:tc>
          <w:tcPr>
            <w:tcW w:w="1631" w:type="dxa"/>
          </w:tcPr>
          <w:p w14:paraId="74813279"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B7A46D8" w14:textId="77777777" w:rsidR="00E75C1B" w:rsidRPr="00D30754" w:rsidRDefault="00E75C1B" w:rsidP="00CD20C9">
            <w:pPr>
              <w:pStyle w:val="PlainText"/>
              <w:rPr>
                <w:rFonts w:ascii="Times" w:hAnsi="Times" w:cs="Courier New"/>
                <w:sz w:val="22"/>
                <w:szCs w:val="22"/>
              </w:rPr>
            </w:pPr>
          </w:p>
        </w:tc>
        <w:tc>
          <w:tcPr>
            <w:tcW w:w="6327" w:type="dxa"/>
          </w:tcPr>
          <w:p w14:paraId="3CFC7BC0"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microbewiki)</w:t>
            </w:r>
          </w:p>
        </w:tc>
      </w:tr>
      <w:tr w:rsidR="00E75C1B" w:rsidRPr="00D30754" w14:paraId="15B48691" w14:textId="77777777" w:rsidTr="001746D5">
        <w:tc>
          <w:tcPr>
            <w:tcW w:w="1909" w:type="dxa"/>
          </w:tcPr>
          <w:p w14:paraId="32B18201"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Geobacter</w:t>
            </w:r>
          </w:p>
        </w:tc>
        <w:tc>
          <w:tcPr>
            <w:tcW w:w="1285" w:type="dxa"/>
          </w:tcPr>
          <w:p w14:paraId="5ED53FF8" w14:textId="77777777" w:rsidR="00E75C1B" w:rsidRPr="00D30754" w:rsidRDefault="00E75C1B" w:rsidP="00CD20C9">
            <w:pPr>
              <w:pStyle w:val="PlainText"/>
              <w:rPr>
                <w:rFonts w:ascii="Times" w:hAnsi="Times" w:cs="Courier New"/>
                <w:sz w:val="15"/>
                <w:szCs w:val="22"/>
              </w:rPr>
            </w:pPr>
          </w:p>
        </w:tc>
        <w:tc>
          <w:tcPr>
            <w:tcW w:w="1631" w:type="dxa"/>
          </w:tcPr>
          <w:p w14:paraId="3604049B"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3317D48" w14:textId="77777777" w:rsidR="00E75C1B" w:rsidRPr="00D30754" w:rsidRDefault="00E75C1B" w:rsidP="00CD20C9">
            <w:pPr>
              <w:pStyle w:val="PlainText"/>
              <w:rPr>
                <w:rFonts w:ascii="Times" w:hAnsi="Times" w:cs="Courier New"/>
                <w:sz w:val="22"/>
                <w:szCs w:val="22"/>
              </w:rPr>
            </w:pPr>
          </w:p>
        </w:tc>
        <w:tc>
          <w:tcPr>
            <w:tcW w:w="6327" w:type="dxa"/>
          </w:tcPr>
          <w:p w14:paraId="2CA01E3B"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can oxidize metals, including iron and radioactive metals</w:t>
            </w:r>
          </w:p>
        </w:tc>
      </w:tr>
      <w:tr w:rsidR="00E75C1B" w:rsidRPr="00D30754" w14:paraId="2DA94BA4" w14:textId="77777777" w:rsidTr="001746D5">
        <w:tc>
          <w:tcPr>
            <w:tcW w:w="1909" w:type="dxa"/>
          </w:tcPr>
          <w:p w14:paraId="499B26F1"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Georgfuchsia</w:t>
            </w:r>
          </w:p>
        </w:tc>
        <w:tc>
          <w:tcPr>
            <w:tcW w:w="1285" w:type="dxa"/>
          </w:tcPr>
          <w:p w14:paraId="6031C337"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nitrate reduction, only with toulene</w:t>
            </w:r>
          </w:p>
        </w:tc>
        <w:tc>
          <w:tcPr>
            <w:tcW w:w="1631" w:type="dxa"/>
          </w:tcPr>
          <w:p w14:paraId="701B02BF"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7455D8F"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eelink&lt;/Author&gt;&lt;Year&gt;2009&lt;/Year&gt;&lt;RecNum&gt;619&lt;/RecNum&gt;&lt;DisplayText&gt;(Weelink et al., 2009)&lt;/DisplayText&gt;&lt;record&gt;&lt;rec-number&gt;619&lt;/rec-number&gt;&lt;foreign-keys&gt;&lt;key app="EN" db-id="0daw0xdz1a9decevx5ov5pwgpd0a5d929tzd" timestamp="1473974150"&gt;619&lt;/key&gt;&lt;/foreign-keys&gt;&lt;ref-type name="Journal Article"&gt;17&lt;/ref-type&gt;&lt;contributors&gt;&lt;authors&gt;&lt;author&gt;Weelink, Sander AB&lt;/author&gt;&lt;author&gt;Van Doesburg, Wim&lt;/author&gt;&lt;author&gt;Saia, Flávia Talarico&lt;/author&gt;&lt;author&gt;Rijpstra, W Irene C&lt;/author&gt;&lt;author&gt;Röling, Wilfred FM&lt;/author&gt;&lt;author&gt;Smidt, Hauke&lt;/author&gt;&lt;author&gt;Stams, Alfons JM&lt;/author&gt;&lt;/authors&gt;&lt;/contributors&gt;&lt;titles&gt;&lt;title&gt;A strictly anaerobic betaproteobacterium Georgfuchsia toluolica gen. nov., sp. nov. degrades aromatic compounds with Fe (III), Mn (IV) or nitrate as an electron acceptor&lt;/title&gt;&lt;secondary-title&gt;FEMS microbiology ecology&lt;/secondary-title&gt;&lt;/titles&gt;&lt;periodical&gt;&lt;full-title&gt;FEMS microbiology ecology&lt;/full-title&gt;&lt;/periodical&gt;&lt;pages&gt;575-585&lt;/pages&gt;&lt;volume&gt;70&lt;/volume&gt;&lt;number&gt;3&lt;/number&gt;&lt;dates&gt;&lt;year&gt;2009&lt;/year&gt;&lt;/dates&gt;&lt;isbn&gt;1574-6941&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eelink et al., 2009)</w:t>
            </w:r>
            <w:r w:rsidRPr="00D30754">
              <w:rPr>
                <w:rFonts w:ascii="Times" w:hAnsi="Times" w:cs="Courier New"/>
                <w:sz w:val="22"/>
                <w:szCs w:val="22"/>
              </w:rPr>
              <w:fldChar w:fldCharType="end"/>
            </w:r>
          </w:p>
        </w:tc>
        <w:tc>
          <w:tcPr>
            <w:tcW w:w="6327" w:type="dxa"/>
          </w:tcPr>
          <w:p w14:paraId="1B2320AD"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isolated from polluted aquifer </w:t>
            </w:r>
          </w:p>
        </w:tc>
      </w:tr>
      <w:tr w:rsidR="00E75C1B" w:rsidRPr="00D30754" w14:paraId="4DFA17AC" w14:textId="77777777" w:rsidTr="001746D5">
        <w:tc>
          <w:tcPr>
            <w:tcW w:w="1909" w:type="dxa"/>
          </w:tcPr>
          <w:p w14:paraId="52C78E4C"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Geothrix</w:t>
            </w:r>
          </w:p>
        </w:tc>
        <w:tc>
          <w:tcPr>
            <w:tcW w:w="1285" w:type="dxa"/>
          </w:tcPr>
          <w:p w14:paraId="4CAACA88"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nitrate as electron acceptor </w:t>
            </w:r>
          </w:p>
        </w:tc>
        <w:tc>
          <w:tcPr>
            <w:tcW w:w="1631" w:type="dxa"/>
          </w:tcPr>
          <w:p w14:paraId="4F28A3D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6522402D" w14:textId="77777777" w:rsidR="00E75C1B" w:rsidRPr="00D30754" w:rsidRDefault="00E75C1B" w:rsidP="00CD20C9">
            <w:pPr>
              <w:pStyle w:val="PlainText"/>
              <w:rPr>
                <w:rFonts w:ascii="Times" w:hAnsi="Times" w:cs="Courier New"/>
                <w:sz w:val="22"/>
                <w:szCs w:val="22"/>
              </w:rPr>
            </w:pPr>
          </w:p>
        </w:tc>
        <w:tc>
          <w:tcPr>
            <w:tcW w:w="6327" w:type="dxa"/>
          </w:tcPr>
          <w:p w14:paraId="6E04ECB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94% similarity to Holophaga, use fe (III) ase electron acceptor (microbewiki)</w:t>
            </w:r>
          </w:p>
        </w:tc>
      </w:tr>
      <w:tr w:rsidR="00E75C1B" w:rsidRPr="00D30754" w14:paraId="7DD3CE45" w14:textId="77777777" w:rsidTr="001746D5">
        <w:tc>
          <w:tcPr>
            <w:tcW w:w="1909" w:type="dxa"/>
          </w:tcPr>
          <w:p w14:paraId="0E6B109B"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Giesbergeria</w:t>
            </w:r>
          </w:p>
        </w:tc>
        <w:tc>
          <w:tcPr>
            <w:tcW w:w="1285" w:type="dxa"/>
          </w:tcPr>
          <w:p w14:paraId="3C68CC19" w14:textId="77777777" w:rsidR="00E75C1B" w:rsidRPr="00D30754" w:rsidRDefault="00E75C1B" w:rsidP="00CD20C9">
            <w:pPr>
              <w:pStyle w:val="PlainText"/>
              <w:rPr>
                <w:rFonts w:ascii="Times" w:hAnsi="Times" w:cs="Courier New"/>
                <w:sz w:val="15"/>
                <w:szCs w:val="22"/>
              </w:rPr>
            </w:pPr>
          </w:p>
        </w:tc>
        <w:tc>
          <w:tcPr>
            <w:tcW w:w="1631" w:type="dxa"/>
          </w:tcPr>
          <w:p w14:paraId="1B6AA0FE"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4AEF5CE"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rabovich&lt;/Author&gt;&lt;Year&gt;2006&lt;/Year&gt;&lt;RecNum&gt;857&lt;/RecNum&gt;&lt;DisplayText&gt;(Grabovich et al., 2006)&lt;/DisplayText&gt;&lt;record&gt;&lt;rec-number&gt;857&lt;/rec-number&gt;&lt;foreign-keys&gt;&lt;key app="EN" db-id="0daw0xdz1a9decevx5ov5pwgpd0a5d929tzd" timestamp="1490634794"&gt;857&lt;/key&gt;&lt;/foreign-keys&gt;&lt;ref-type name="Journal Article"&gt;17&lt;/ref-type&gt;&lt;contributors&gt;&lt;authors&gt;&lt;author&gt;Grabovich, Margarita&lt;/author&gt;&lt;author&gt;Gavrish, Ekaterina&lt;/author&gt;&lt;author&gt;Kuever, Jan&lt;/author&gt;&lt;author&gt;Lysenko, Anatoly M&lt;/author&gt;&lt;author&gt;Podkopaeva, Daria&lt;/author&gt;&lt;author&gt;Dubinina, Galina&lt;/author&gt;&lt;/authors&gt;&lt;/contributors&gt;&lt;titles&gt;&lt;title&gt;Proposal of Giesbergeria voronezhensis gen. nov., sp. nov. and G. kuznetsovii sp. nov. and reclassification of [Aquaspirillum] anulus,[A.] sinuosum and [A.] giesbergeri as Giesbergeria anulus comb. nov., G. sinuosa comb. nov. and G. giesbergeri comb. nov., and [Aquaspirillum] metamorphum and [A.] psychrophilum as Simplicispira metamorpha gen. nov., comb. nov. and S. psychrophila comb. nov&lt;/title&gt;&lt;secondary-title&gt;International journal of systematic and evolutionary microbiology&lt;/secondary-title&gt;&lt;/titles&gt;&lt;periodical&gt;&lt;full-title&gt;International journal of systematic and evolutionary microbiology&lt;/full-title&gt;&lt;/periodical&gt;&lt;pages&gt;569-576&lt;/pages&gt;&lt;volume&gt;56&lt;/volume&gt;&lt;number&gt;3&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rabovich et al., 2006)</w:t>
            </w:r>
            <w:r w:rsidRPr="00D30754">
              <w:rPr>
                <w:rFonts w:ascii="Times" w:hAnsi="Times" w:cs="Courier New"/>
                <w:sz w:val="22"/>
                <w:szCs w:val="22"/>
              </w:rPr>
              <w:fldChar w:fldCharType="end"/>
            </w:r>
          </w:p>
        </w:tc>
        <w:tc>
          <w:tcPr>
            <w:tcW w:w="6327" w:type="dxa"/>
          </w:tcPr>
          <w:p w14:paraId="2718CF42"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isolated from activated sludge </w:t>
            </w:r>
          </w:p>
        </w:tc>
      </w:tr>
      <w:tr w:rsidR="00E75C1B" w:rsidRPr="00D30754" w14:paraId="34072CD2" w14:textId="77777777" w:rsidTr="001746D5">
        <w:tc>
          <w:tcPr>
            <w:tcW w:w="1909" w:type="dxa"/>
          </w:tcPr>
          <w:p w14:paraId="419D2F38"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Glomus</w:t>
            </w:r>
          </w:p>
        </w:tc>
        <w:tc>
          <w:tcPr>
            <w:tcW w:w="1285" w:type="dxa"/>
          </w:tcPr>
          <w:p w14:paraId="46293E73" w14:textId="77777777" w:rsidR="00E75C1B" w:rsidRPr="00D30754" w:rsidRDefault="00E75C1B" w:rsidP="00CD20C9">
            <w:pPr>
              <w:pStyle w:val="PlainText"/>
              <w:rPr>
                <w:rFonts w:ascii="Times" w:hAnsi="Times" w:cs="Courier New"/>
                <w:sz w:val="15"/>
                <w:szCs w:val="22"/>
              </w:rPr>
            </w:pPr>
          </w:p>
        </w:tc>
        <w:tc>
          <w:tcPr>
            <w:tcW w:w="1631" w:type="dxa"/>
          </w:tcPr>
          <w:p w14:paraId="374DAA14"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982951C" w14:textId="77777777" w:rsidR="00E75C1B" w:rsidRPr="00D30754" w:rsidRDefault="00E75C1B" w:rsidP="00CD20C9">
            <w:pPr>
              <w:pStyle w:val="PlainText"/>
              <w:rPr>
                <w:rFonts w:ascii="Times" w:hAnsi="Times" w:cs="Courier New"/>
                <w:sz w:val="22"/>
                <w:szCs w:val="22"/>
              </w:rPr>
            </w:pPr>
          </w:p>
        </w:tc>
        <w:tc>
          <w:tcPr>
            <w:tcW w:w="6327" w:type="dxa"/>
          </w:tcPr>
          <w:p w14:paraId="619F36D3" w14:textId="77777777" w:rsidR="00E75C1B" w:rsidRPr="00D30754" w:rsidRDefault="00E75C1B" w:rsidP="00CD20C9">
            <w:pPr>
              <w:pStyle w:val="PlainText"/>
              <w:rPr>
                <w:rFonts w:ascii="Times" w:hAnsi="Times" w:cs="Courier New"/>
                <w:sz w:val="22"/>
                <w:szCs w:val="22"/>
              </w:rPr>
            </w:pPr>
          </w:p>
        </w:tc>
      </w:tr>
      <w:tr w:rsidR="00E75C1B" w:rsidRPr="00D30754" w14:paraId="60684894" w14:textId="77777777" w:rsidTr="001746D5">
        <w:tc>
          <w:tcPr>
            <w:tcW w:w="1909" w:type="dxa"/>
          </w:tcPr>
          <w:p w14:paraId="124F4AE9"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Gouta19</w:t>
            </w:r>
          </w:p>
        </w:tc>
        <w:tc>
          <w:tcPr>
            <w:tcW w:w="1285" w:type="dxa"/>
          </w:tcPr>
          <w:p w14:paraId="06F97F3A" w14:textId="77777777" w:rsidR="00E75C1B" w:rsidRPr="00D30754" w:rsidRDefault="00E75C1B" w:rsidP="00CD20C9">
            <w:pPr>
              <w:pStyle w:val="PlainText"/>
              <w:rPr>
                <w:rFonts w:ascii="Times" w:hAnsi="Times" w:cs="Courier New"/>
                <w:sz w:val="15"/>
                <w:szCs w:val="22"/>
              </w:rPr>
            </w:pPr>
          </w:p>
        </w:tc>
        <w:tc>
          <w:tcPr>
            <w:tcW w:w="1631" w:type="dxa"/>
          </w:tcPr>
          <w:p w14:paraId="2C92787D"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Sulfur reduction</w:t>
            </w:r>
          </w:p>
        </w:tc>
        <w:tc>
          <w:tcPr>
            <w:tcW w:w="2112" w:type="dxa"/>
          </w:tcPr>
          <w:p w14:paraId="0A251188" w14:textId="77777777" w:rsidR="00E75C1B" w:rsidRPr="00D30754" w:rsidRDefault="00E75C1B" w:rsidP="00CD20C9">
            <w:pPr>
              <w:pStyle w:val="PlainText"/>
              <w:rPr>
                <w:rFonts w:ascii="Times" w:hAnsi="Times" w:cs="Courier New"/>
                <w:sz w:val="22"/>
                <w:szCs w:val="22"/>
              </w:rPr>
            </w:pPr>
          </w:p>
        </w:tc>
        <w:tc>
          <w:tcPr>
            <w:tcW w:w="6327" w:type="dxa"/>
          </w:tcPr>
          <w:p w14:paraId="4B1E31C6"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may be Thermodesulfovibrio</w:t>
            </w:r>
          </w:p>
        </w:tc>
      </w:tr>
      <w:tr w:rsidR="00E75C1B" w:rsidRPr="00D30754" w14:paraId="7298F86C" w14:textId="77777777" w:rsidTr="001746D5">
        <w:tc>
          <w:tcPr>
            <w:tcW w:w="1909" w:type="dxa"/>
          </w:tcPr>
          <w:p w14:paraId="1BB532D4"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Haliangium </w:t>
            </w:r>
          </w:p>
        </w:tc>
        <w:tc>
          <w:tcPr>
            <w:tcW w:w="1285" w:type="dxa"/>
          </w:tcPr>
          <w:p w14:paraId="116BB96C"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6CB525DF"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7C7ABA58" w14:textId="77777777" w:rsidR="00E75C1B" w:rsidRPr="001F5B70" w:rsidRDefault="00E75C1B"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Fudou&lt;/Author&gt;&lt;Year&gt;2002&lt;/Year&gt;&lt;RecNum&gt;1161&lt;/RecNum&gt;&lt;IDText&gt;et al. (2002)&lt;/IDText&gt;&lt;DisplayText&gt;(Fudou et al., 2002)&lt;/DisplayText&gt;&lt;record&gt;&lt;rec-number&gt;1161&lt;/rec-number&gt;&lt;foreign-keys&gt;&lt;key app="EN" db-id="0daw0xdz1a9decevx5ov5pwgpd0a5d929tzd" timestamp="1526252253"&gt;1161&lt;/key&gt;&lt;/foreign-keys&gt;&lt;ref-type name="Journal Article"&gt;17&lt;/ref-type&gt;&lt;contributors&gt;&lt;authors&gt;&lt;author&gt;Fudou, Ryosuke&lt;/author&gt;&lt;author&gt;Jojima, Yasuko&lt;/author&gt;&lt;author&gt;Iizuka, Takashi&lt;/author&gt;&lt;author&gt;Yamanaka, Shigeru&lt;/author&gt;&lt;/authors&gt;&lt;/contributors&gt;&lt;titles&gt;&lt;title&gt;Haliangium ochraceum gen. nov., sp. nov. and Haliangium tepidum sp. nov.: novel moderately halophilic myxobacteria isolated from coastal saline environments&lt;/title&gt;&lt;secondary-title&gt;The Journal of general and applied microbiology&lt;/secondary-title&gt;&lt;/titles&gt;&lt;periodical&gt;&lt;full-title&gt;The Journal of general and applied microbiology&lt;/full-title&gt;&lt;/periodical&gt;&lt;pages&gt;109-115&lt;/pages&gt;&lt;volume&gt;48&lt;/volume&gt;&lt;number&gt;2&lt;/number&gt;&lt;dates&gt;&lt;year&gt;2002&lt;/year&gt;&lt;/dates&gt;&lt;isbn&gt;0022-1260&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Fudou et al., 2002)</w:t>
            </w:r>
            <w:r>
              <w:rPr>
                <w:rFonts w:ascii="Times New Roman" w:hAnsi="Times New Roman" w:cs="Times New Roman"/>
                <w:color w:val="000000"/>
                <w:sz w:val="22"/>
                <w:szCs w:val="22"/>
              </w:rPr>
              <w:fldChar w:fldCharType="end"/>
            </w:r>
          </w:p>
        </w:tc>
        <w:tc>
          <w:tcPr>
            <w:tcW w:w="6327" w:type="dxa"/>
          </w:tcPr>
          <w:p w14:paraId="0B4BB630"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bligate aerobe</w:t>
            </w:r>
          </w:p>
        </w:tc>
      </w:tr>
      <w:tr w:rsidR="00E75C1B" w:rsidRPr="00D30754" w14:paraId="6BE95A69" w14:textId="77777777" w:rsidTr="001746D5">
        <w:tc>
          <w:tcPr>
            <w:tcW w:w="1909" w:type="dxa"/>
          </w:tcPr>
          <w:p w14:paraId="717F2EC8"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Halocella</w:t>
            </w:r>
          </w:p>
        </w:tc>
        <w:tc>
          <w:tcPr>
            <w:tcW w:w="1285" w:type="dxa"/>
          </w:tcPr>
          <w:p w14:paraId="3732B00F" w14:textId="77777777" w:rsidR="00E75C1B" w:rsidRPr="00D30754" w:rsidRDefault="00E75C1B" w:rsidP="00CD20C9">
            <w:pPr>
              <w:pStyle w:val="PlainText"/>
              <w:rPr>
                <w:rFonts w:ascii="Times" w:hAnsi="Times" w:cs="Courier New"/>
                <w:sz w:val="15"/>
                <w:szCs w:val="22"/>
              </w:rPr>
            </w:pPr>
          </w:p>
        </w:tc>
        <w:tc>
          <w:tcPr>
            <w:tcW w:w="1631" w:type="dxa"/>
          </w:tcPr>
          <w:p w14:paraId="2E98FD9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3E45C1BB" w14:textId="77777777" w:rsidR="00E75C1B" w:rsidRPr="00D30754" w:rsidRDefault="00E75C1B" w:rsidP="00CD20C9">
            <w:pPr>
              <w:pStyle w:val="PlainText"/>
              <w:rPr>
                <w:rFonts w:ascii="Times" w:hAnsi="Times" w:cs="Courier New"/>
                <w:sz w:val="22"/>
                <w:szCs w:val="22"/>
              </w:rPr>
            </w:pPr>
          </w:p>
        </w:tc>
        <w:tc>
          <w:tcPr>
            <w:tcW w:w="6327" w:type="dxa"/>
          </w:tcPr>
          <w:p w14:paraId="1525F309" w14:textId="77777777" w:rsidR="00E75C1B" w:rsidRPr="00D30754" w:rsidRDefault="00E75C1B" w:rsidP="00CD20C9">
            <w:pPr>
              <w:pStyle w:val="PlainText"/>
              <w:rPr>
                <w:rFonts w:ascii="Times" w:hAnsi="Times" w:cs="Courier New"/>
                <w:sz w:val="22"/>
                <w:szCs w:val="22"/>
              </w:rPr>
            </w:pPr>
          </w:p>
        </w:tc>
      </w:tr>
      <w:tr w:rsidR="00E75C1B" w:rsidRPr="00D30754" w14:paraId="54065B37" w14:textId="77777777" w:rsidTr="001746D5">
        <w:tc>
          <w:tcPr>
            <w:tcW w:w="1909" w:type="dxa"/>
          </w:tcPr>
          <w:p w14:paraId="723E6C8C"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Halomonas</w:t>
            </w:r>
          </w:p>
        </w:tc>
        <w:tc>
          <w:tcPr>
            <w:tcW w:w="1285" w:type="dxa"/>
          </w:tcPr>
          <w:p w14:paraId="5FD7212E" w14:textId="77777777" w:rsidR="00E75C1B" w:rsidRPr="00D30754" w:rsidRDefault="00E75C1B" w:rsidP="00CD20C9">
            <w:pPr>
              <w:pStyle w:val="PlainText"/>
              <w:rPr>
                <w:rFonts w:ascii="Times" w:hAnsi="Times" w:cs="Courier New"/>
                <w:sz w:val="15"/>
                <w:szCs w:val="22"/>
              </w:rPr>
            </w:pPr>
          </w:p>
        </w:tc>
        <w:tc>
          <w:tcPr>
            <w:tcW w:w="1631" w:type="dxa"/>
          </w:tcPr>
          <w:p w14:paraId="5B20D852"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617B03C" w14:textId="77777777" w:rsidR="00E75C1B" w:rsidRPr="00D30754" w:rsidRDefault="00E75C1B"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Vreeland&lt;/Author&gt;&lt;Year&gt;1980&lt;/Year&gt;&lt;RecNum&gt;973&lt;/RecNum&gt;&lt;IDText&gt;et al. (1980)&lt;/IDText&gt;&lt;DisplayText&gt;(Vreeland et al., 1980)&lt;/DisplayText&gt;&lt;record&gt;&lt;rec-number&gt;973&lt;/rec-number&gt;&lt;foreign-keys&gt;&lt;key app="EN" db-id="0daw0xdz1a9decevx5ov5pwgpd0a5d929tzd" timestamp="1495678883"&gt;973&lt;/key&gt;&lt;/foreign-keys&gt;&lt;ref-type name="Journal Article"&gt;17&lt;/ref-type&gt;&lt;contributors&gt;&lt;authors&gt;&lt;author&gt;Vreeland, RH&lt;/author&gt;&lt;author&gt;Litchfield, CD&lt;/author&gt;&lt;author&gt;Martin, EL&lt;/author&gt;&lt;author&gt;Elliot, E&lt;/author&gt;&lt;/authors&gt;&lt;/contributors&gt;&lt;titles&gt;&lt;title&gt;Halomonas elongata, a new genus and species of extremely salt-tolerant bacteria&lt;/title&gt;&lt;secondary-title&gt;International Journal of Systematic and Evolutionary Microbiology&lt;/secondary-title&gt;&lt;/titles&gt;&lt;periodical&gt;&lt;full-title&gt;International journal of systematic and evolutionary microbiology&lt;/full-title&gt;&lt;/periodical&gt;&lt;pages&gt;485-495&lt;/pages&gt;&lt;volume&gt;30&lt;/volume&gt;&lt;number&gt;2&lt;/number&gt;&lt;dates&gt;&lt;year&gt;1980&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Vreeland et al., 1980)</w:t>
            </w:r>
            <w:r w:rsidRPr="00D30754">
              <w:rPr>
                <w:rFonts w:ascii="Times" w:hAnsi="Times" w:cs="Courier New"/>
                <w:sz w:val="22"/>
                <w:szCs w:val="22"/>
              </w:rPr>
              <w:fldChar w:fldCharType="end"/>
            </w:r>
          </w:p>
        </w:tc>
        <w:tc>
          <w:tcPr>
            <w:tcW w:w="6327" w:type="dxa"/>
          </w:tcPr>
          <w:p w14:paraId="25D0BD99"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high salt tolerance </w:t>
            </w:r>
          </w:p>
        </w:tc>
      </w:tr>
      <w:tr w:rsidR="00E75C1B" w:rsidRPr="00D30754" w14:paraId="03F75716" w14:textId="77777777" w:rsidTr="001746D5">
        <w:tc>
          <w:tcPr>
            <w:tcW w:w="1909" w:type="dxa"/>
          </w:tcPr>
          <w:p w14:paraId="12E63582"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Herbaspirillum</w:t>
            </w:r>
          </w:p>
        </w:tc>
        <w:tc>
          <w:tcPr>
            <w:tcW w:w="1285" w:type="dxa"/>
          </w:tcPr>
          <w:p w14:paraId="249F7E9D"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some denitrify </w:t>
            </w:r>
          </w:p>
        </w:tc>
        <w:tc>
          <w:tcPr>
            <w:tcW w:w="1631" w:type="dxa"/>
          </w:tcPr>
          <w:p w14:paraId="15C92454"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60837571"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aldani&lt;/Author&gt;&lt;Year&gt;1986&lt;/Year&gt;&lt;RecNum&gt;658&lt;/RecNum&gt;&lt;DisplayText&gt;(Baldani et al., 1986)&lt;/DisplayText&gt;&lt;record&gt;&lt;rec-number&gt;658&lt;/rec-number&gt;&lt;foreign-keys&gt;&lt;key app="EN" db-id="0daw0xdz1a9decevx5ov5pwgpd0a5d929tzd" timestamp="1474236111"&gt;658&lt;/key&gt;&lt;/foreign-keys&gt;&lt;ref-type name="Journal Article"&gt;17&lt;/ref-type&gt;&lt;contributors&gt;&lt;authors&gt;&lt;author&gt;Baldani, JI&lt;/author&gt;&lt;author&gt;Baldani, VLDn&lt;/author&gt;&lt;author&gt;Seldin, L&lt;/author&gt;&lt;author&gt;Döbereiner, J&lt;/author&gt;&lt;/authors&gt;&lt;/contributors&gt;&lt;titles&gt;&lt;title&gt;Characterization of Herbaspirillum seropedicae gen. nov., sp. nov., a root-associated nitrogen-fixing bacterium&lt;/title&gt;&lt;secondary-title&gt;International Journal of Systematic and Evolutionary Microbiology&lt;/secondary-title&gt;&lt;/titles&gt;&lt;periodical&gt;&lt;full-title&gt;International journal of systematic and evolutionary microbiology&lt;/full-title&gt;&lt;/periodical&gt;&lt;pages&gt;86-93&lt;/pages&gt;&lt;volume&gt;36&lt;/volume&gt;&lt;number&gt;1&lt;/number&gt;&lt;dates&gt;&lt;year&gt;198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aldani et al., 1986)</w:t>
            </w:r>
            <w:r w:rsidRPr="00D30754">
              <w:rPr>
                <w:rFonts w:ascii="Times" w:hAnsi="Times" w:cs="Courier New"/>
                <w:sz w:val="22"/>
                <w:szCs w:val="22"/>
              </w:rPr>
              <w:fldChar w:fldCharType="end"/>
            </w:r>
          </w:p>
        </w:tc>
        <w:tc>
          <w:tcPr>
            <w:tcW w:w="6327" w:type="dxa"/>
          </w:tcPr>
          <w:p w14:paraId="2E3D6278" w14:textId="77777777" w:rsidR="00E75C1B" w:rsidRPr="00D30754" w:rsidRDefault="00E75C1B" w:rsidP="003C7284">
            <w:pPr>
              <w:pStyle w:val="PlainText"/>
              <w:rPr>
                <w:rFonts w:ascii="Times" w:hAnsi="Times" w:cs="Courier New"/>
                <w:sz w:val="22"/>
                <w:szCs w:val="22"/>
              </w:rPr>
            </w:pPr>
          </w:p>
        </w:tc>
      </w:tr>
      <w:tr w:rsidR="00E75C1B" w:rsidRPr="00D30754" w14:paraId="1F2091C8" w14:textId="77777777" w:rsidTr="001746D5">
        <w:tc>
          <w:tcPr>
            <w:tcW w:w="1909" w:type="dxa"/>
          </w:tcPr>
          <w:p w14:paraId="42D49107"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Herminiimonas</w:t>
            </w:r>
          </w:p>
        </w:tc>
        <w:tc>
          <w:tcPr>
            <w:tcW w:w="1285" w:type="dxa"/>
          </w:tcPr>
          <w:p w14:paraId="6FCC8F8F" w14:textId="77777777" w:rsidR="00E75C1B" w:rsidRPr="00D30754" w:rsidRDefault="00E75C1B" w:rsidP="00CD20C9">
            <w:pPr>
              <w:pStyle w:val="PlainText"/>
              <w:rPr>
                <w:rFonts w:ascii="Times" w:hAnsi="Times" w:cs="Courier New"/>
                <w:sz w:val="15"/>
                <w:szCs w:val="22"/>
              </w:rPr>
            </w:pPr>
          </w:p>
        </w:tc>
        <w:tc>
          <w:tcPr>
            <w:tcW w:w="1631" w:type="dxa"/>
          </w:tcPr>
          <w:p w14:paraId="15AC4EDF"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E5A8679"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Fernandes&lt;/Author&gt;&lt;Year&gt;2005&lt;/Year&gt;&lt;RecNum&gt;864&lt;/RecNum&gt;&lt;DisplayText&gt;(Fernandes et al., 2005)&lt;/DisplayText&gt;&lt;record&gt;&lt;rec-number&gt;864&lt;/rec-number&gt;&lt;foreign-keys&gt;&lt;key app="EN" db-id="0daw0xdz1a9decevx5ov5pwgpd0a5d929tzd" timestamp="1490636467"&gt;864&lt;/key&gt;&lt;/foreign-keys&gt;&lt;ref-type name="Journal Article"&gt;17&lt;/ref-type&gt;&lt;contributors&gt;&lt;authors&gt;&lt;author&gt;Fernandes, Chantal&lt;/author&gt;&lt;author&gt;Rainey, Fred A&lt;/author&gt;&lt;author&gt;Nobre, M Fernanda&lt;/author&gt;&lt;author&gt;Pinhal, Isabel&lt;/author&gt;&lt;author&gt;Folhas, Fátima&lt;/author&gt;&lt;author&gt;Da Costa, Milton S&lt;/author&gt;&lt;/authors&gt;&lt;/contributors&gt;&lt;titles&gt;&lt;title&gt;Herminiimonas fonticola gen. nov., sp. nov., a Betaproteobacterium isolated from a source of bottled mineral water&lt;/title&gt;&lt;secondary-title&gt;Systematic and applied microbiology&lt;/secondary-title&gt;&lt;/titles&gt;&lt;periodical&gt;&lt;full-title&gt;Systematic and applied microbiology&lt;/full-title&gt;&lt;/periodical&gt;&lt;pages&gt;596-603&lt;/pages&gt;&lt;volume&gt;28&lt;/volume&gt;&lt;number&gt;7&lt;/number&gt;&lt;dates&gt;&lt;year&gt;2005&lt;/year&gt;&lt;/dates&gt;&lt;isbn&gt;0723-202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Fernandes et al., 2005)</w:t>
            </w:r>
            <w:r w:rsidRPr="00D30754">
              <w:rPr>
                <w:rFonts w:ascii="Times" w:hAnsi="Times" w:cs="Courier New"/>
                <w:sz w:val="22"/>
                <w:szCs w:val="22"/>
              </w:rPr>
              <w:fldChar w:fldCharType="end"/>
            </w:r>
          </w:p>
        </w:tc>
        <w:tc>
          <w:tcPr>
            <w:tcW w:w="6327" w:type="dxa"/>
          </w:tcPr>
          <w:p w14:paraId="41E5920B" w14:textId="77777777" w:rsidR="00E75C1B" w:rsidRPr="00D30754" w:rsidRDefault="00E75C1B" w:rsidP="003C7284">
            <w:pPr>
              <w:pStyle w:val="PlainText"/>
              <w:rPr>
                <w:rFonts w:ascii="Times" w:hAnsi="Times" w:cs="Courier New"/>
                <w:sz w:val="22"/>
                <w:szCs w:val="22"/>
              </w:rPr>
            </w:pPr>
          </w:p>
        </w:tc>
      </w:tr>
      <w:tr w:rsidR="00E75C1B" w:rsidRPr="00D30754" w14:paraId="1D50C24D" w14:textId="77777777" w:rsidTr="001746D5">
        <w:tc>
          <w:tcPr>
            <w:tcW w:w="1909" w:type="dxa"/>
          </w:tcPr>
          <w:p w14:paraId="3F855AB5"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Heteroc45_4W</w:t>
            </w:r>
          </w:p>
        </w:tc>
        <w:tc>
          <w:tcPr>
            <w:tcW w:w="1285" w:type="dxa"/>
          </w:tcPr>
          <w:p w14:paraId="79F59C4E" w14:textId="77777777" w:rsidR="00E75C1B" w:rsidRPr="00D30754" w:rsidRDefault="00E75C1B" w:rsidP="00CD20C9">
            <w:pPr>
              <w:pStyle w:val="PlainText"/>
              <w:rPr>
                <w:rFonts w:ascii="Times" w:hAnsi="Times" w:cs="Courier New"/>
                <w:sz w:val="15"/>
                <w:szCs w:val="22"/>
              </w:rPr>
            </w:pPr>
          </w:p>
        </w:tc>
        <w:tc>
          <w:tcPr>
            <w:tcW w:w="1631" w:type="dxa"/>
          </w:tcPr>
          <w:p w14:paraId="5E7A5246"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5B31DAD" w14:textId="77777777" w:rsidR="00E75C1B" w:rsidRPr="00D30754" w:rsidRDefault="00E75C1B" w:rsidP="00CD20C9">
            <w:pPr>
              <w:pStyle w:val="PlainText"/>
              <w:rPr>
                <w:rFonts w:ascii="Times" w:hAnsi="Times" w:cs="Courier New"/>
                <w:sz w:val="22"/>
                <w:szCs w:val="22"/>
              </w:rPr>
            </w:pPr>
          </w:p>
        </w:tc>
        <w:tc>
          <w:tcPr>
            <w:tcW w:w="6327" w:type="dxa"/>
          </w:tcPr>
          <w:p w14:paraId="13862BF3"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family: Chthoniobacteraceae, copy from Chthoniobacter</w:t>
            </w:r>
          </w:p>
        </w:tc>
      </w:tr>
      <w:tr w:rsidR="00E75C1B" w:rsidRPr="00D30754" w14:paraId="6EE3A64D" w14:textId="77777777" w:rsidTr="001746D5">
        <w:tc>
          <w:tcPr>
            <w:tcW w:w="1909" w:type="dxa"/>
          </w:tcPr>
          <w:p w14:paraId="3E3AC037"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Holophaga</w:t>
            </w:r>
          </w:p>
        </w:tc>
        <w:tc>
          <w:tcPr>
            <w:tcW w:w="1285" w:type="dxa"/>
          </w:tcPr>
          <w:p w14:paraId="6EECD951" w14:textId="77777777" w:rsidR="00E75C1B" w:rsidRPr="00D30754" w:rsidRDefault="00E75C1B" w:rsidP="00CD20C9">
            <w:pPr>
              <w:pStyle w:val="PlainText"/>
              <w:rPr>
                <w:rFonts w:ascii="Times" w:hAnsi="Times" w:cs="Courier New"/>
                <w:sz w:val="15"/>
                <w:szCs w:val="22"/>
              </w:rPr>
            </w:pPr>
          </w:p>
        </w:tc>
        <w:tc>
          <w:tcPr>
            <w:tcW w:w="1631" w:type="dxa"/>
          </w:tcPr>
          <w:p w14:paraId="0F59E261"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64E50B9"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iesack&lt;/Author&gt;&lt;Year&gt;1994&lt;/Year&gt;&lt;RecNum&gt;696&lt;/RecNum&gt;&lt;DisplayText&gt;(Liesack et al., 1994)&lt;/DisplayText&gt;&lt;record&gt;&lt;rec-number&gt;696&lt;/rec-number&gt;&lt;foreign-keys&gt;&lt;key app="EN" db-id="0daw0xdz1a9decevx5ov5pwgpd0a5d929tzd" timestamp="1477509516"&gt;696&lt;/key&gt;&lt;/foreign-keys&gt;&lt;ref-type name="Journal Article"&gt;17&lt;/ref-type&gt;&lt;contributors&gt;&lt;authors&gt;&lt;author&gt;Liesack, Werner&lt;/author&gt;&lt;author&gt;Bak, Friedhelm&lt;/author&gt;&lt;author&gt;Kreft, Jan-Ulrich&lt;/author&gt;&lt;author&gt;Stackebrandt, E&lt;/author&gt;&lt;/authors&gt;&lt;/contributors&gt;&lt;titles&gt;&lt;title&gt;Holophaga foetida gen. nov., sp. nov., a new, homoacetogenic bacterium degrading methoxylated aromatic compounds&lt;/title&gt;&lt;secondary-title&gt;Archives of Microbiology&lt;/secondary-title&gt;&lt;/titles&gt;&lt;periodical&gt;&lt;full-title&gt;Archives of Microbiology&lt;/full-title&gt;&lt;/periodical&gt;&lt;pages&gt;85-90&lt;/pages&gt;&lt;volume&gt;162&lt;/volume&gt;&lt;number&gt;1-2&lt;/number&gt;&lt;dates&gt;&lt;year&gt;1994&lt;/year&gt;&lt;/dates&gt;&lt;isbn&gt;0302-8933&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iesack et al., 1994)</w:t>
            </w:r>
            <w:r w:rsidRPr="00D30754">
              <w:rPr>
                <w:rFonts w:ascii="Times" w:hAnsi="Times" w:cs="Courier New"/>
                <w:sz w:val="22"/>
                <w:szCs w:val="22"/>
              </w:rPr>
              <w:fldChar w:fldCharType="end"/>
            </w:r>
          </w:p>
        </w:tc>
        <w:tc>
          <w:tcPr>
            <w:tcW w:w="6327" w:type="dxa"/>
          </w:tcPr>
          <w:p w14:paraId="057B8681"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genus described by </w:t>
            </w:r>
          </w:p>
        </w:tc>
      </w:tr>
      <w:tr w:rsidR="00E75C1B" w:rsidRPr="00D30754" w14:paraId="3010FCB1" w14:textId="77777777" w:rsidTr="001746D5">
        <w:tc>
          <w:tcPr>
            <w:tcW w:w="1909" w:type="dxa"/>
          </w:tcPr>
          <w:p w14:paraId="2E6FD4F4"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Hydrogenophaga</w:t>
            </w:r>
          </w:p>
        </w:tc>
        <w:tc>
          <w:tcPr>
            <w:tcW w:w="1285" w:type="dxa"/>
          </w:tcPr>
          <w:p w14:paraId="13496D95" w14:textId="77777777" w:rsidR="00E75C1B" w:rsidRPr="00D30754" w:rsidRDefault="00E75C1B" w:rsidP="00CD20C9">
            <w:pPr>
              <w:pStyle w:val="PlainText"/>
              <w:rPr>
                <w:rFonts w:ascii="Times" w:hAnsi="Times" w:cs="Courier New"/>
                <w:sz w:val="15"/>
                <w:szCs w:val="22"/>
              </w:rPr>
            </w:pPr>
          </w:p>
        </w:tc>
        <w:tc>
          <w:tcPr>
            <w:tcW w:w="1631" w:type="dxa"/>
          </w:tcPr>
          <w:p w14:paraId="02FDB7E9"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A8523C2"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illems&lt;/Author&gt;&lt;Year&gt;1989&lt;/Year&gt;&lt;RecNum&gt;859&lt;/RecNum&gt;&lt;DisplayText&gt;(Willems et al., 1989)&lt;/DisplayText&gt;&lt;record&gt;&lt;rec-number&gt;859&lt;/rec-number&gt;&lt;foreign-keys&gt;&lt;key app="EN" db-id="0daw0xdz1a9decevx5ov5pwgpd0a5d929tzd" timestamp="1490635302"&gt;859&lt;/key&gt;&lt;/foreign-keys&gt;&lt;ref-type name="Journal Article"&gt;17&lt;/ref-type&gt;&lt;contributors&gt;&lt;authors&gt;&lt;author&gt;Willems, A&lt;/author&gt;&lt;author&gt;Busse, J&lt;/author&gt;&lt;author&gt;Goor, M&lt;/author&gt;&lt;author&gt;Pot, B&lt;/author&gt;&lt;author&gt;Falsen, E&lt;/author&gt;&lt;author&gt;Jantzen, E&lt;/author&gt;&lt;author&gt;Hoste, B&lt;/author&gt;&lt;author&gt;Gillis, M&lt;/author&gt;&lt;author&gt;Kersters, K&lt;/author&gt;&lt;author&gt;Auling, G&lt;/author&gt;&lt;/authors&gt;&lt;/contributors&gt;&lt;titles&gt;&lt;title&gt;Hydrogenophaga, a new genus of hydrogen-oxidizing bacteria that includes Hydrogenophaga flava comb. nov.(formerly Pseudomonas flava), Hydrogenophaga palleronii (formerly Pseudomonas palleronii), Hydrogenophaga pseudoflava (formerly Pseudomonas pseudoflava and “Pseudomonas carboxydoflava”), and Hydrogenophaga taeniospiralis (formerly Pseudomonas taeniospiralis)&lt;/title&gt;&lt;secondary-title&gt;International Journal of Systematic and Evolutionary Microbiology&lt;/secondary-title&gt;&lt;/titles&gt;&lt;periodical&gt;&lt;full-title&gt;International journal of systematic and evolutionary microbiology&lt;/full-title&gt;&lt;/periodical&gt;&lt;pages&gt;319-333&lt;/pages&gt;&lt;volume&gt;39&lt;/volume&gt;&lt;number&gt;3&lt;/number&gt;&lt;dates&gt;&lt;year&gt;1989&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illems et al., 1989)</w:t>
            </w:r>
            <w:r w:rsidRPr="00D30754">
              <w:rPr>
                <w:rFonts w:ascii="Times" w:hAnsi="Times" w:cs="Courier New"/>
                <w:sz w:val="22"/>
                <w:szCs w:val="22"/>
              </w:rPr>
              <w:fldChar w:fldCharType="end"/>
            </w:r>
          </w:p>
        </w:tc>
        <w:tc>
          <w:tcPr>
            <w:tcW w:w="6327" w:type="dxa"/>
          </w:tcPr>
          <w:p w14:paraId="40B9B992" w14:textId="77777777" w:rsidR="00E75C1B" w:rsidRPr="00D30754" w:rsidRDefault="00E75C1B" w:rsidP="003C7284">
            <w:pPr>
              <w:pStyle w:val="PlainText"/>
              <w:rPr>
                <w:rFonts w:ascii="Times" w:hAnsi="Times" w:cs="Courier New"/>
                <w:sz w:val="22"/>
                <w:szCs w:val="22"/>
              </w:rPr>
            </w:pPr>
          </w:p>
        </w:tc>
      </w:tr>
      <w:tr w:rsidR="00E75C1B" w:rsidRPr="00D30754" w14:paraId="43285F5F" w14:textId="77777777" w:rsidTr="001746D5">
        <w:tc>
          <w:tcPr>
            <w:tcW w:w="1909" w:type="dxa"/>
          </w:tcPr>
          <w:p w14:paraId="16BAE64C"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Hymenobacter</w:t>
            </w:r>
          </w:p>
        </w:tc>
        <w:tc>
          <w:tcPr>
            <w:tcW w:w="1285" w:type="dxa"/>
          </w:tcPr>
          <w:p w14:paraId="1B21BCD7" w14:textId="77777777" w:rsidR="00E75C1B" w:rsidRPr="00D30754" w:rsidRDefault="00E75C1B" w:rsidP="00CD20C9">
            <w:pPr>
              <w:pStyle w:val="PlainText"/>
              <w:rPr>
                <w:rFonts w:ascii="Times" w:hAnsi="Times" w:cs="Courier New"/>
                <w:sz w:val="15"/>
                <w:szCs w:val="22"/>
              </w:rPr>
            </w:pPr>
          </w:p>
        </w:tc>
        <w:tc>
          <w:tcPr>
            <w:tcW w:w="1631" w:type="dxa"/>
          </w:tcPr>
          <w:p w14:paraId="785645A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0BB887D"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Reddy&lt;/Author&gt;&lt;Year&gt;2013&lt;/Year&gt;&lt;RecNum&gt;760&lt;/RecNum&gt;&lt;DisplayText&gt;(Reddy, 2013)&lt;/DisplayText&gt;&lt;record&gt;&lt;rec-number&gt;760&lt;/rec-number&gt;&lt;foreign-keys&gt;&lt;key app="EN" db-id="0daw0xdz1a9decevx5ov5pwgpd0a5d929tzd" timestamp="1484605921"&gt;760&lt;/key&gt;&lt;/foreign-keys&gt;&lt;ref-type name="Journal Article"&gt;17&lt;/ref-type&gt;&lt;contributors&gt;&lt;authors&gt;&lt;author&gt;Reddy, Gundlapally Sathyanarayana&lt;/author&gt;&lt;/authors&gt;&lt;/contributors&gt;&lt;titles&gt;&lt;title&gt;Phylogenetic analyses of the genus Hymenobacter and description of Siccationidurans gen. nov., and Parahymenobacter gen. nov&lt;/title&gt;&lt;secondary-title&gt;Journal of Phylogenetics &amp;amp; Evolutionary Biology&lt;/secondary-title&gt;&lt;/titles&gt;&lt;periodical&gt;&lt;full-title&gt;Journal of Phylogenetics &amp;amp; Evolutionary Biology&lt;/full-title&gt;&lt;/periodical&gt;&lt;volume&gt;2013&lt;/volume&gt;&lt;dates&gt;&lt;year&gt;2013&lt;/year&gt;&lt;/dates&gt;&lt;isbn&gt;2329-9002&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Reddy, 2013)</w:t>
            </w:r>
            <w:r w:rsidRPr="00D30754">
              <w:rPr>
                <w:rFonts w:ascii="Times" w:hAnsi="Times" w:cs="Courier New"/>
                <w:sz w:val="22"/>
                <w:szCs w:val="22"/>
              </w:rPr>
              <w:fldChar w:fldCharType="end"/>
            </w:r>
          </w:p>
        </w:tc>
        <w:tc>
          <w:tcPr>
            <w:tcW w:w="6327" w:type="dxa"/>
          </w:tcPr>
          <w:p w14:paraId="556FF575"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diverse genus </w:t>
            </w:r>
          </w:p>
        </w:tc>
      </w:tr>
      <w:tr w:rsidR="00E75C1B" w:rsidRPr="00D30754" w14:paraId="4CE873A7" w14:textId="77777777" w:rsidTr="001746D5">
        <w:tc>
          <w:tcPr>
            <w:tcW w:w="1909" w:type="dxa"/>
          </w:tcPr>
          <w:p w14:paraId="7EDF9F7E"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Hyphomicrobium</w:t>
            </w:r>
          </w:p>
        </w:tc>
        <w:tc>
          <w:tcPr>
            <w:tcW w:w="1285" w:type="dxa"/>
          </w:tcPr>
          <w:p w14:paraId="63F698C3"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nitrate reduction </w:t>
            </w:r>
          </w:p>
        </w:tc>
        <w:tc>
          <w:tcPr>
            <w:tcW w:w="1631" w:type="dxa"/>
          </w:tcPr>
          <w:p w14:paraId="064F5193"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BF93AFD"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Moore&lt;/Author&gt;&lt;Year&gt;1981&lt;/Year&gt;&lt;RecNum&gt;699&lt;/RecNum&gt;&lt;DisplayText&gt;(Moore, 1981)&lt;/DisplayText&gt;&lt;record&gt;&lt;rec-number&gt;699&lt;/rec-number&gt;&lt;foreign-keys&gt;&lt;key app="EN" db-id="0daw0xdz1a9decevx5ov5pwgpd0a5d929tzd" timestamp="1477515440"&gt;699&lt;/key&gt;&lt;/foreign-keys&gt;&lt;ref-type name="Journal Article"&gt;17&lt;/ref-type&gt;&lt;contributors&gt;&lt;authors&gt;&lt;author&gt;Moore, Richard L&lt;/author&gt;&lt;/authors&gt;&lt;/contributors&gt;&lt;titles&gt;&lt;title&gt;The biology of Hyphomicrobium and other prosthecate, budding bacteria&lt;/title&gt;&lt;secondary-title&gt;Annual Reviews in Microbiology&lt;/secondary-title&gt;&lt;/titles&gt;&lt;periodical&gt;&lt;full-title&gt;Annual Reviews in Microbiology&lt;/full-title&gt;&lt;/periodical&gt;&lt;pages&gt;567-594&lt;/pages&gt;&lt;volume&gt;35&lt;/volume&gt;&lt;number&gt;1&lt;/number&gt;&lt;dates&gt;&lt;year&gt;1981&lt;/year&gt;&lt;/dates&gt;&lt;isbn&gt;0066-4227&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Moore, 1981)</w:t>
            </w:r>
            <w:r w:rsidRPr="00D30754">
              <w:rPr>
                <w:rFonts w:ascii="Times" w:hAnsi="Times" w:cs="Courier New"/>
                <w:sz w:val="22"/>
                <w:szCs w:val="22"/>
              </w:rPr>
              <w:fldChar w:fldCharType="end"/>
            </w:r>
          </w:p>
        </w:tc>
        <w:tc>
          <w:tcPr>
            <w:tcW w:w="6327" w:type="dxa"/>
          </w:tcPr>
          <w:p w14:paraId="1358B36F"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genus described by </w:t>
            </w:r>
          </w:p>
        </w:tc>
      </w:tr>
      <w:tr w:rsidR="00E75C1B" w:rsidRPr="00D30754" w14:paraId="30249760" w14:textId="77777777" w:rsidTr="001746D5">
        <w:tc>
          <w:tcPr>
            <w:tcW w:w="1909" w:type="dxa"/>
          </w:tcPr>
          <w:p w14:paraId="0CA9AEB4"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Hyphomonadaceae_family_SWB02 </w:t>
            </w:r>
          </w:p>
        </w:tc>
        <w:tc>
          <w:tcPr>
            <w:tcW w:w="1285" w:type="dxa"/>
          </w:tcPr>
          <w:p w14:paraId="649FEB7B"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6619C172"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varied</w:t>
            </w:r>
          </w:p>
        </w:tc>
        <w:tc>
          <w:tcPr>
            <w:tcW w:w="2112" w:type="dxa"/>
          </w:tcPr>
          <w:p w14:paraId="051F249C" w14:textId="77777777" w:rsidR="00E75C1B" w:rsidRPr="001F5B70" w:rsidRDefault="00E75C1B" w:rsidP="00CD20C9">
            <w:pPr>
              <w:pStyle w:val="PlainText"/>
              <w:rPr>
                <w:rFonts w:ascii="Times New Roman" w:hAnsi="Times New Roman" w:cs="Times New Roman"/>
                <w:sz w:val="22"/>
                <w:szCs w:val="22"/>
              </w:rPr>
            </w:pPr>
          </w:p>
        </w:tc>
        <w:tc>
          <w:tcPr>
            <w:tcW w:w="6327" w:type="dxa"/>
          </w:tcPr>
          <w:p w14:paraId="16CC2142"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family leve, cannot assign potential function</w:t>
            </w:r>
          </w:p>
        </w:tc>
      </w:tr>
      <w:tr w:rsidR="00E75C1B" w:rsidRPr="00D30754" w14:paraId="56B7777D" w14:textId="77777777" w:rsidTr="001746D5">
        <w:tc>
          <w:tcPr>
            <w:tcW w:w="1909" w:type="dxa"/>
          </w:tcPr>
          <w:p w14:paraId="06D012C6"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lastRenderedPageBreak/>
              <w:t>Ideonella</w:t>
            </w:r>
          </w:p>
        </w:tc>
        <w:tc>
          <w:tcPr>
            <w:tcW w:w="1285" w:type="dxa"/>
          </w:tcPr>
          <w:p w14:paraId="776CE1AF" w14:textId="77777777" w:rsidR="00E75C1B" w:rsidRPr="00D30754" w:rsidRDefault="00E75C1B" w:rsidP="00CD20C9">
            <w:pPr>
              <w:pStyle w:val="PlainText"/>
              <w:rPr>
                <w:rFonts w:ascii="Times" w:hAnsi="Times" w:cs="Courier New"/>
                <w:sz w:val="15"/>
                <w:szCs w:val="22"/>
              </w:rPr>
            </w:pPr>
          </w:p>
        </w:tc>
        <w:tc>
          <w:tcPr>
            <w:tcW w:w="1631" w:type="dxa"/>
          </w:tcPr>
          <w:p w14:paraId="271AF9C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0ECFCDE"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Malmqvist&lt;/Author&gt;&lt;Year&gt;1994&lt;/Year&gt;&lt;RecNum&gt;776&lt;/RecNum&gt;&lt;DisplayText&gt;(Malmqvist et al., 1994)&lt;/DisplayText&gt;&lt;record&gt;&lt;rec-number&gt;776&lt;/rec-number&gt;&lt;foreign-keys&gt;&lt;key app="EN" db-id="0daw0xdz1a9decevx5ov5pwgpd0a5d929tzd" timestamp="1484678679"&gt;776&lt;/key&gt;&lt;/foreign-keys&gt;&lt;ref-type name="Journal Article"&gt;17&lt;/ref-type&gt;&lt;contributors&gt;&lt;authors&gt;&lt;author&gt;Malmqvist, Åsa&lt;/author&gt;&lt;author&gt;Welander, Thomas&lt;/author&gt;&lt;author&gt;Moore, Edward&lt;/author&gt;&lt;author&gt;Ternström, Anders&lt;/author&gt;&lt;author&gt;Molin, Göran&lt;/author&gt;&lt;author&gt;Stenström, Inga-Maj&lt;/author&gt;&lt;/authors&gt;&lt;/contributors&gt;&lt;titles&gt;&lt;title&gt;Ideonella dechloratans gen. nov., sp. nov., a new bacterium capable of growing anaerobically with chlorate as an electron acceptor&lt;/title&gt;&lt;secondary-title&gt;Systematic and applied microbiology&lt;/secondary-title&gt;&lt;/titles&gt;&lt;periodical&gt;&lt;full-title&gt;Systematic and applied microbiology&lt;/full-title&gt;&lt;/periodical&gt;&lt;pages&gt;58-64&lt;/pages&gt;&lt;volume&gt;17&lt;/volume&gt;&lt;number&gt;1&lt;/number&gt;&lt;dates&gt;&lt;year&gt;1994&lt;/year&gt;&lt;/dates&gt;&lt;isbn&gt;0723-202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Malmqvist et al., 1994)</w:t>
            </w:r>
            <w:r w:rsidRPr="00D30754">
              <w:rPr>
                <w:rFonts w:ascii="Times" w:hAnsi="Times" w:cs="Courier New"/>
                <w:sz w:val="22"/>
                <w:szCs w:val="22"/>
              </w:rPr>
              <w:fldChar w:fldCharType="end"/>
            </w:r>
          </w:p>
        </w:tc>
        <w:tc>
          <w:tcPr>
            <w:tcW w:w="6327" w:type="dxa"/>
          </w:tcPr>
          <w:p w14:paraId="2EADA59E"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chlorate as electron acceptor </w:t>
            </w:r>
          </w:p>
        </w:tc>
      </w:tr>
      <w:tr w:rsidR="00E75C1B" w:rsidRPr="00D30754" w14:paraId="56DDA870" w14:textId="77777777" w:rsidTr="001746D5">
        <w:tc>
          <w:tcPr>
            <w:tcW w:w="1909" w:type="dxa"/>
          </w:tcPr>
          <w:p w14:paraId="576FCF20"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Ignavibacterium </w:t>
            </w:r>
          </w:p>
        </w:tc>
        <w:tc>
          <w:tcPr>
            <w:tcW w:w="1285" w:type="dxa"/>
          </w:tcPr>
          <w:p w14:paraId="7769DADC"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32FE1AC4"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Sulfur reduction</w:t>
            </w:r>
          </w:p>
        </w:tc>
        <w:tc>
          <w:tcPr>
            <w:tcW w:w="2112" w:type="dxa"/>
          </w:tcPr>
          <w:p w14:paraId="595599F5" w14:textId="77777777" w:rsidR="00E75C1B" w:rsidRPr="001F5B70" w:rsidRDefault="00E75C1B"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Iino&lt;/Author&gt;&lt;Year&gt;2010&lt;/Year&gt;&lt;RecNum&gt;1163&lt;/RecNum&gt;&lt;IDText&gt;et al. (2010)&lt;/IDText&gt;&lt;DisplayText&gt;(Iino et al., 2010)&lt;/DisplayText&gt;&lt;record&gt;&lt;rec-number&gt;1163&lt;/rec-number&gt;&lt;foreign-keys&gt;&lt;key app="EN" db-id="0daw0xdz1a9decevx5ov5pwgpd0a5d929tzd" timestamp="1526252772"&gt;1163&lt;/key&gt;&lt;/foreign-keys&gt;&lt;ref-type name="Journal Article"&gt;17&lt;/ref-type&gt;&lt;contributors&gt;&lt;authors&gt;&lt;author&gt;Iino, Takao&lt;/author&gt;&lt;author&gt;Mori, Koji&lt;/author&gt;&lt;author&gt;Uchino, Yoshihito&lt;/author&gt;&lt;author&gt;Nakagawa, Tatsunori&lt;/author&gt;&lt;author&gt;Harayama, Shigeaki&lt;/author&gt;&lt;author&gt;Suzuki, Ken-ichiro&lt;/author&gt;&lt;/authors&gt;&lt;/contributors&gt;&lt;titles&gt;&lt;title&gt;Ignavibacterium album gen. nov., sp. nov., a moderately thermophilic anaerobic bacterium isolated from microbial mats at a terrestrial hot spring and proposal of Ignavibacteria classis nov., for a novel lineage at the periphery of green sulfur bacteria&lt;/title&gt;&lt;secondary-title&gt;International journal of systematic and evolutionary microbiology&lt;/secondary-title&gt;&lt;/titles&gt;&lt;periodical&gt;&lt;full-title&gt;International journal of systematic and evolutionary microbiology&lt;/full-title&gt;&lt;/periodical&gt;&lt;pages&gt;1376-1382&lt;/pages&gt;&lt;volume&gt;60&lt;/volume&gt;&lt;number&gt;6&lt;/number&gt;&lt;dates&gt;&lt;year&gt;2010&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Iino et al., 2010)</w:t>
            </w:r>
            <w:r>
              <w:rPr>
                <w:rFonts w:ascii="Times New Roman" w:hAnsi="Times New Roman" w:cs="Times New Roman"/>
                <w:color w:val="000000"/>
                <w:sz w:val="22"/>
                <w:szCs w:val="22"/>
              </w:rPr>
              <w:fldChar w:fldCharType="end"/>
            </w:r>
          </w:p>
        </w:tc>
        <w:tc>
          <w:tcPr>
            <w:tcW w:w="6327" w:type="dxa"/>
          </w:tcPr>
          <w:p w14:paraId="44003428"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KEY: use of ferredoxins</w:t>
            </w:r>
          </w:p>
        </w:tc>
      </w:tr>
      <w:tr w:rsidR="00E75C1B" w:rsidRPr="00D30754" w14:paraId="7E52F470" w14:textId="77777777" w:rsidTr="001746D5">
        <w:tc>
          <w:tcPr>
            <w:tcW w:w="1909" w:type="dxa"/>
          </w:tcPr>
          <w:p w14:paraId="1093BC96"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Incisomonas</w:t>
            </w:r>
          </w:p>
        </w:tc>
        <w:tc>
          <w:tcPr>
            <w:tcW w:w="1285" w:type="dxa"/>
          </w:tcPr>
          <w:p w14:paraId="0EB68F8D" w14:textId="77777777" w:rsidR="00E75C1B" w:rsidRPr="00D30754" w:rsidRDefault="00E75C1B" w:rsidP="00CD20C9">
            <w:pPr>
              <w:pStyle w:val="PlainText"/>
              <w:rPr>
                <w:rFonts w:ascii="Times" w:hAnsi="Times" w:cs="Courier New"/>
                <w:sz w:val="15"/>
                <w:szCs w:val="22"/>
              </w:rPr>
            </w:pPr>
          </w:p>
        </w:tc>
        <w:tc>
          <w:tcPr>
            <w:tcW w:w="1631" w:type="dxa"/>
          </w:tcPr>
          <w:p w14:paraId="0CADCB86"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265891C"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avalier-Smith&lt;/Author&gt;&lt;Year&gt;2013&lt;/Year&gt;&lt;RecNum&gt;762&lt;/RecNum&gt;&lt;DisplayText&gt;(Cavalier-Smith and Scoble, 2013)&lt;/DisplayText&gt;&lt;record&gt;&lt;rec-number&gt;762&lt;/rec-number&gt;&lt;foreign-keys&gt;&lt;key app="EN" db-id="0daw0xdz1a9decevx5ov5pwgpd0a5d929tzd" timestamp="1484606093"&gt;762&lt;/key&gt;&lt;/foreign-keys&gt;&lt;ref-type name="Journal Article"&gt;17&lt;/ref-type&gt;&lt;contributors&gt;&lt;authors&gt;&lt;author&gt;Cavalier-Smith, Thomas&lt;/author&gt;&lt;author&gt;Scoble, Josephine Margaret&lt;/author&gt;&lt;/authors&gt;&lt;/contributors&gt;&lt;titles&gt;&lt;title&gt;Phylogeny of Heterokonta: Incisomonas marina, a uniciliate gliding opalozoan related to Solenicola (Nanomonadea), and evidence that Actinophryida evolved from raphidophytes&lt;/title&gt;&lt;secondary-title&gt;European journal of protistology&lt;/secondary-title&gt;&lt;/titles&gt;&lt;periodical&gt;&lt;full-title&gt;European Journal of Protistology&lt;/full-title&gt;&lt;/periodical&gt;&lt;pages&gt;328-353&lt;/pages&gt;&lt;volume&gt;49&lt;/volume&gt;&lt;number&gt;3&lt;/number&gt;&lt;dates&gt;&lt;year&gt;2013&lt;/year&gt;&lt;/dates&gt;&lt;isbn&gt;0932-4739&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avalier-Smith and Scoble, 2013)</w:t>
            </w:r>
            <w:r w:rsidRPr="00D30754">
              <w:rPr>
                <w:rFonts w:ascii="Times" w:hAnsi="Times" w:cs="Courier New"/>
                <w:sz w:val="22"/>
                <w:szCs w:val="22"/>
              </w:rPr>
              <w:fldChar w:fldCharType="end"/>
            </w:r>
          </w:p>
        </w:tc>
        <w:tc>
          <w:tcPr>
            <w:tcW w:w="6327" w:type="dxa"/>
          </w:tcPr>
          <w:p w14:paraId="0C4997D8"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marine heterokont flagellate </w:t>
            </w:r>
          </w:p>
        </w:tc>
      </w:tr>
      <w:tr w:rsidR="00E75C1B" w:rsidRPr="00D30754" w14:paraId="72BB98C8" w14:textId="77777777" w:rsidTr="001746D5">
        <w:tc>
          <w:tcPr>
            <w:tcW w:w="1909" w:type="dxa"/>
          </w:tcPr>
          <w:p w14:paraId="4F785BA5"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Janthinobacterium</w:t>
            </w:r>
          </w:p>
        </w:tc>
        <w:tc>
          <w:tcPr>
            <w:tcW w:w="1285" w:type="dxa"/>
          </w:tcPr>
          <w:p w14:paraId="5760BA4F" w14:textId="77777777" w:rsidR="00E75C1B" w:rsidRPr="00D30754" w:rsidRDefault="00E75C1B" w:rsidP="00CD20C9">
            <w:pPr>
              <w:pStyle w:val="PlainText"/>
              <w:rPr>
                <w:rFonts w:ascii="Times" w:hAnsi="Times" w:cs="Courier New"/>
                <w:sz w:val="15"/>
                <w:szCs w:val="22"/>
              </w:rPr>
            </w:pPr>
          </w:p>
        </w:tc>
        <w:tc>
          <w:tcPr>
            <w:tcW w:w="1631" w:type="dxa"/>
          </w:tcPr>
          <w:p w14:paraId="34D83BB9"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677E592"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iesielski&lt;/Author&gt;&lt;Year&gt;2014&lt;/Year&gt;&lt;RecNum&gt;545&lt;/RecNum&gt;&lt;DisplayText&gt;(Ciesielski et al., 2014)&lt;/DisplayText&gt;&lt;record&gt;&lt;rec-number&gt;545&lt;/rec-number&gt;&lt;foreign-keys&gt;&lt;key app="EN" db-id="0daw0xdz1a9decevx5ov5pwgpd0a5d929tzd" timestamp="1471887323"&gt;545&lt;/key&gt;&lt;/foreign-keys&gt;&lt;ref-type name="Journal Article"&gt;17&lt;/ref-type&gt;&lt;contributors&gt;&lt;authors&gt;&lt;author&gt;Ciesielski, Slawomir&lt;/author&gt;&lt;author&gt;Górniak, Dorota&lt;/author&gt;&lt;author&gt;Mo</w:instrText>
            </w:r>
            <w:r w:rsidRPr="00D30754">
              <w:rPr>
                <w:rFonts w:ascii="Times" w:hAnsi="Times" w:cs="Courier New" w:hint="eastAsia"/>
                <w:sz w:val="22"/>
                <w:szCs w:val="22"/>
              </w:rPr>
              <w:instrText>ż</w:instrText>
            </w:r>
            <w:r w:rsidRPr="00D30754">
              <w:rPr>
                <w:rFonts w:ascii="Times" w:hAnsi="Times" w:cs="Courier New"/>
                <w:sz w:val="22"/>
                <w:szCs w:val="22"/>
              </w:rPr>
              <w:instrText>ejko, Justyna&lt;/author&gt;&lt;author&gt;</w:instrText>
            </w:r>
            <w:r w:rsidRPr="00D30754">
              <w:rPr>
                <w:rFonts w:ascii="Times" w:hAnsi="Times" w:cs="Courier New" w:hint="eastAsia"/>
                <w:sz w:val="22"/>
                <w:szCs w:val="22"/>
              </w:rPr>
              <w:instrText>Ś</w:instrText>
            </w:r>
            <w:r w:rsidRPr="00D30754">
              <w:rPr>
                <w:rFonts w:ascii="Times" w:hAnsi="Times" w:cs="Courier New"/>
                <w:sz w:val="22"/>
                <w:szCs w:val="22"/>
              </w:rPr>
              <w:instrText>wi</w:instrText>
            </w:r>
            <w:r w:rsidRPr="00D30754">
              <w:rPr>
                <w:rFonts w:ascii="Times" w:hAnsi="Times" w:cs="Courier New" w:hint="eastAsia"/>
                <w:sz w:val="22"/>
                <w:szCs w:val="22"/>
              </w:rPr>
              <w:instrText>ą</w:instrText>
            </w:r>
            <w:r w:rsidRPr="00D30754">
              <w:rPr>
                <w:rFonts w:ascii="Times" w:hAnsi="Times" w:cs="Courier New"/>
                <w:sz w:val="22"/>
                <w:szCs w:val="22"/>
              </w:rPr>
              <w:instrText>tecki, Aleksander&lt;/author&gt;&lt;author&gt;Grzesiak, Jakub&lt;/author&gt;&lt;author&gt;Zdanowski, Marek&lt;/author&gt;&lt;/authors&gt;&lt;/contributors&gt;&lt;titles&gt;&lt;title&gt;The Diversity of Bacteria Isolated from Antarctic Freshwater Reservoirs Possessing the Ability to Produce Polyhydroxyalkanoates&lt;/title&gt;&lt;secondary-title&gt;Current microbiology&lt;/secondary-title&gt;&lt;/titles&gt;&lt;periodical&gt;&lt;full-title&gt;Current microbiology&lt;/full-title&gt;&lt;/periodical&gt;&lt;pages&gt;594-603&lt;/pages&gt;&lt;volume&gt;69&lt;/volume&gt;&lt;number&gt;5&lt;/number&gt;&lt;dates&gt;&lt;year&gt;2014&lt;/year&gt;&lt;/dates&gt;&lt;isbn&gt;0343-8651&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iesielski et al., 2014)</w:t>
            </w:r>
            <w:r w:rsidRPr="00D30754">
              <w:rPr>
                <w:rFonts w:ascii="Times" w:hAnsi="Times" w:cs="Courier New"/>
                <w:sz w:val="22"/>
                <w:szCs w:val="22"/>
              </w:rPr>
              <w:fldChar w:fldCharType="end"/>
            </w:r>
            <w:r w:rsidRPr="00D30754">
              <w:rPr>
                <w:rFonts w:ascii="Times" w:hAnsi="Times" w:cs="Courier New"/>
                <w:sz w:val="22"/>
                <w:szCs w:val="22"/>
              </w:rPr>
              <w:t xml:space="preserve"> </w:t>
            </w: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hoemaker&lt;/Author&gt;&lt;Year&gt;2015&lt;/Year&gt;&lt;RecNum&gt;546&lt;/RecNum&gt;&lt;DisplayText&gt;(Shoemaker et al., 2015)&lt;/DisplayText&gt;&lt;record&gt;&lt;rec-number&gt;546&lt;/rec-number&gt;&lt;foreign-keys&gt;&lt;key app="EN" db-id="0daw0xdz1a9decevx5ov5pwgpd0a5d929tzd" timestamp="1471887499"&gt;546&lt;/key&gt;&lt;/foreign-keys&gt;&lt;ref-type name="Journal Article"&gt;17&lt;/ref-type&gt;&lt;contributors&gt;&lt;authors&gt;&lt;author&gt;Shoemaker, William R&lt;/author&gt;&lt;author&gt;Muscarella, Mario E&lt;/author&gt;&lt;author&gt;Lennon, Jay T&lt;/author&gt;&lt;/authors&gt;&lt;/contributors&gt;&lt;titles&gt;&lt;title&gt;Genome sequence of the soil bacterium Janthinobacterium sp. KBS0711&lt;/title&gt;&lt;secondary-title&gt;Genome announcements&lt;/secondary-title&gt;&lt;/titles&gt;&lt;periodical&gt;&lt;full-title&gt;Genome announcements&lt;/full-title&gt;&lt;/periodical&gt;&lt;pages&gt;e00689-15&lt;/pages&gt;&lt;volume&gt;3&lt;/volume&gt;&lt;number&gt;3&lt;/number&gt;&lt;dates&gt;&lt;year&gt;2015&lt;/year&gt;&lt;/dates&gt;&lt;isbn&gt;2169-8287&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hoemaker et al., 2015)</w:t>
            </w:r>
            <w:r w:rsidRPr="00D30754">
              <w:rPr>
                <w:rFonts w:ascii="Times" w:hAnsi="Times" w:cs="Courier New"/>
                <w:sz w:val="22"/>
                <w:szCs w:val="22"/>
              </w:rPr>
              <w:fldChar w:fldCharType="end"/>
            </w:r>
            <w:r w:rsidRPr="00D30754">
              <w:rPr>
                <w:rFonts w:ascii="Times" w:hAnsi="Times" w:cs="Courier New"/>
                <w:sz w:val="22"/>
                <w:szCs w:val="22"/>
              </w:rPr>
              <w:t xml:space="preserve"> </w:t>
            </w: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ornung&lt;/Author&gt;&lt;Year&gt;2013&lt;/Year&gt;&lt;RecNum&gt;547&lt;/RecNum&gt;&lt;DisplayText&gt;(Hornung et al., 2013)&lt;/DisplayText&gt;&lt;record&gt;&lt;rec-number&gt;547&lt;/rec-number&gt;&lt;foreign-keys&gt;&lt;key app="EN" db-id="0daw0xdz1a9decevx5ov5pwgpd0a5d929tzd" timestamp="1471887590"&gt;547&lt;/key&gt;&lt;/foreign-keys&gt;&lt;ref-type name="Journal Article"&gt;17&lt;/ref-type&gt;&lt;contributors&gt;&lt;authors&gt;&lt;author&gt;Hornung, Claudia&lt;/author&gt;&lt;author&gt;Poehlein, Anja&lt;/author&gt;&lt;author&gt;Haack, Frederike S&lt;/author&gt;&lt;author&gt;Schmidt, Martina&lt;/author&gt;&lt;author&gt;Dierking, Katja&lt;/author&gt;&lt;author&gt;Pohlen, Andrea&lt;/author&gt;&lt;author&gt;Schulenburg, Hinrich&lt;/author&gt;&lt;author&gt;Blokesch, Melanie&lt;/author&gt;&lt;author&gt;Plener, Laure&lt;/author&gt;&lt;author&gt;Jung, Kirsten&lt;/author&gt;&lt;/authors&gt;&lt;/contributors&gt;&lt;titles&gt;&lt;title&gt;The Janthinobacterium sp. HH01 genome encodes a homologue of the V. cholerae CqsA and L. pneumophila LqsA autoinducer synthases&lt;/title&gt;&lt;secondary-title&gt;PLoS one&lt;/secondary-title&gt;&lt;/titles&gt;&lt;periodical&gt;&lt;full-title&gt;PloS one&lt;/full-title&gt;&lt;/periodical&gt;&lt;pages&gt;e55045&lt;/pages&gt;&lt;volume&gt;8&lt;/volume&gt;&lt;number&gt;2&lt;/number&gt;&lt;dates&gt;&lt;year&gt;2013&lt;/year&gt;&lt;/dates&gt;&lt;isbn&gt;1932-6203&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ornung et al., 2013)</w:t>
            </w:r>
            <w:r w:rsidRPr="00D30754">
              <w:rPr>
                <w:rFonts w:ascii="Times" w:hAnsi="Times" w:cs="Courier New"/>
                <w:sz w:val="22"/>
                <w:szCs w:val="22"/>
              </w:rPr>
              <w:fldChar w:fldCharType="end"/>
            </w:r>
          </w:p>
        </w:tc>
        <w:tc>
          <w:tcPr>
            <w:tcW w:w="6327" w:type="dxa"/>
          </w:tcPr>
          <w:p w14:paraId="20AF092D"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ability to produce short and potentially medium length chain PHAs </w:t>
            </w:r>
          </w:p>
          <w:p w14:paraId="75FFD5D7" w14:textId="77777777" w:rsidR="00E75C1B" w:rsidRPr="00D30754" w:rsidRDefault="00E75C1B" w:rsidP="00EF57FD">
            <w:pPr>
              <w:pStyle w:val="PlainText"/>
              <w:rPr>
                <w:rFonts w:ascii="Times" w:hAnsi="Times" w:cs="Courier New"/>
                <w:sz w:val="22"/>
                <w:szCs w:val="22"/>
              </w:rPr>
            </w:pPr>
            <w:r w:rsidRPr="00D30754">
              <w:rPr>
                <w:rFonts w:ascii="Times" w:hAnsi="Times" w:cs="Courier New"/>
                <w:sz w:val="22"/>
                <w:szCs w:val="22"/>
              </w:rPr>
              <w:t xml:space="preserve">Chemoorganoheterotroph found in soils. Aerobic, can form antifungal compounds </w:t>
            </w:r>
          </w:p>
        </w:tc>
      </w:tr>
      <w:tr w:rsidR="00E75C1B" w:rsidRPr="00D30754" w14:paraId="0FCFC740" w14:textId="77777777" w:rsidTr="001746D5">
        <w:tc>
          <w:tcPr>
            <w:tcW w:w="1909" w:type="dxa"/>
          </w:tcPr>
          <w:p w14:paraId="21E11E47"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Kaistia</w:t>
            </w:r>
          </w:p>
        </w:tc>
        <w:tc>
          <w:tcPr>
            <w:tcW w:w="1285" w:type="dxa"/>
          </w:tcPr>
          <w:p w14:paraId="545359BE" w14:textId="77777777" w:rsidR="00E75C1B" w:rsidRPr="00D30754" w:rsidRDefault="00E75C1B" w:rsidP="00CD20C9">
            <w:pPr>
              <w:pStyle w:val="PlainText"/>
              <w:rPr>
                <w:rFonts w:ascii="Times" w:hAnsi="Times" w:cs="Courier New"/>
                <w:sz w:val="15"/>
                <w:szCs w:val="22"/>
              </w:rPr>
            </w:pPr>
          </w:p>
        </w:tc>
        <w:tc>
          <w:tcPr>
            <w:tcW w:w="1631" w:type="dxa"/>
          </w:tcPr>
          <w:p w14:paraId="1CA6A099"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F6BC781" w14:textId="77777777" w:rsidR="00E75C1B" w:rsidRPr="00D30754" w:rsidRDefault="00E75C1B"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Im&lt;/Author&gt;&lt;Year&gt;2004&lt;/Year&gt;&lt;RecNum&gt;958&lt;/RecNum&gt;&lt;IDText&gt;et al. (2004)&lt;/IDText&gt;&lt;DisplayText&gt;(Im et al., 2004)&lt;/DisplayText&gt;&lt;record&gt;&lt;rec-number&gt;958&lt;/rec-number&gt;&lt;foreign-keys&gt;&lt;key app="EN" db-id="0daw0xdz1a9decevx5ov5pwgpd0a5d929tzd" timestamp="1495667395"&gt;958&lt;/key&gt;&lt;/foreign-keys&gt;&lt;ref-type name="Journal Article"&gt;17&lt;/ref-type&gt;&lt;contributors&gt;&lt;authors&gt;&lt;author&gt;Im, Wan-Taek&lt;/author&gt;&lt;author&gt;Yokota, Akira&lt;/author&gt;&lt;author&gt;Kim, Myung-Kyum&lt;/author&gt;&lt;author&gt;Lee, Sung-Taik&lt;/author&gt;&lt;/authors&gt;&lt;/contributors&gt;&lt;titles&gt;&lt;title&gt;Kaistia adipata gen. nov., sp. nov., a novel </w:instrText>
            </w:r>
            <w:r w:rsidRPr="00D30754">
              <w:rPr>
                <w:rFonts w:ascii="Times" w:hAnsi="Times" w:cs="Courier New" w:hint="eastAsia"/>
                <w:sz w:val="22"/>
                <w:szCs w:val="22"/>
              </w:rPr>
              <w:instrText>α</w:instrText>
            </w:r>
            <w:r w:rsidRPr="00D30754">
              <w:rPr>
                <w:rFonts w:ascii="Times" w:hAnsi="Times" w:cs="Courier New"/>
                <w:sz w:val="22"/>
                <w:szCs w:val="22"/>
              </w:rPr>
              <w:instrText>-proteobacterium&lt;/title&gt;&lt;secondary-title&gt;The Journal of general and applied microbiology&lt;/secondary-title&gt;&lt;/titles&gt;&lt;periodical&gt;&lt;full-title&gt;The Journal of general and applied microbiology&lt;/full-title&gt;&lt;/periodical&gt;&lt;pages&gt;249-254&lt;/pages&gt;&lt;volume&gt;50&lt;/volume&gt;&lt;number&gt;5&lt;/number&gt;&lt;dates&gt;&lt;year&gt;2004&lt;/year&gt;&lt;/dates&gt;&lt;isbn&gt;0022-126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Im et al., 2004)</w:t>
            </w:r>
            <w:r w:rsidRPr="00D30754">
              <w:rPr>
                <w:rFonts w:ascii="Times" w:hAnsi="Times" w:cs="Courier New"/>
                <w:sz w:val="22"/>
                <w:szCs w:val="22"/>
              </w:rPr>
              <w:fldChar w:fldCharType="end"/>
            </w:r>
          </w:p>
        </w:tc>
        <w:tc>
          <w:tcPr>
            <w:tcW w:w="6327" w:type="dxa"/>
          </w:tcPr>
          <w:p w14:paraId="24D16300" w14:textId="77777777" w:rsidR="00E75C1B" w:rsidRPr="00D30754" w:rsidRDefault="00E75C1B" w:rsidP="003F40A7">
            <w:pPr>
              <w:pStyle w:val="PlainText"/>
              <w:rPr>
                <w:rFonts w:ascii="Times" w:hAnsi="Times" w:cs="Courier New"/>
                <w:sz w:val="22"/>
                <w:szCs w:val="22"/>
              </w:rPr>
            </w:pPr>
          </w:p>
        </w:tc>
      </w:tr>
      <w:tr w:rsidR="00E75C1B" w:rsidRPr="00D30754" w14:paraId="5A200978" w14:textId="77777777" w:rsidTr="001746D5">
        <w:tc>
          <w:tcPr>
            <w:tcW w:w="1909" w:type="dxa"/>
          </w:tcPr>
          <w:p w14:paraId="311BAA55"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Kaistobacter</w:t>
            </w:r>
          </w:p>
        </w:tc>
        <w:tc>
          <w:tcPr>
            <w:tcW w:w="1285" w:type="dxa"/>
          </w:tcPr>
          <w:p w14:paraId="0D624EAE" w14:textId="77777777" w:rsidR="00E75C1B" w:rsidRPr="00D30754" w:rsidRDefault="00E75C1B" w:rsidP="00CD20C9">
            <w:pPr>
              <w:pStyle w:val="PlainText"/>
              <w:rPr>
                <w:rFonts w:ascii="Times" w:hAnsi="Times" w:cs="Courier New"/>
                <w:sz w:val="15"/>
                <w:szCs w:val="22"/>
              </w:rPr>
            </w:pPr>
          </w:p>
        </w:tc>
        <w:tc>
          <w:tcPr>
            <w:tcW w:w="1631" w:type="dxa"/>
          </w:tcPr>
          <w:p w14:paraId="0F712DD9"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3F89FFF" w14:textId="77777777" w:rsidR="00E75C1B" w:rsidRPr="00D30754" w:rsidRDefault="00E75C1B" w:rsidP="00CD20C9">
            <w:pPr>
              <w:pStyle w:val="PlainText"/>
              <w:rPr>
                <w:rFonts w:ascii="Times" w:hAnsi="Times" w:cs="Courier New"/>
                <w:sz w:val="22"/>
                <w:szCs w:val="22"/>
              </w:rPr>
            </w:pPr>
          </w:p>
        </w:tc>
        <w:tc>
          <w:tcPr>
            <w:tcW w:w="6327" w:type="dxa"/>
          </w:tcPr>
          <w:p w14:paraId="741EBC05"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in Sphingomonadaceae, use metabolism of Sphingomonad</w:t>
            </w:r>
          </w:p>
        </w:tc>
      </w:tr>
      <w:tr w:rsidR="00E75C1B" w:rsidRPr="00D30754" w14:paraId="2CF60264" w14:textId="77777777" w:rsidTr="001746D5">
        <w:tc>
          <w:tcPr>
            <w:tcW w:w="1909" w:type="dxa"/>
          </w:tcPr>
          <w:p w14:paraId="1A1831F7"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Knoellia</w:t>
            </w:r>
          </w:p>
        </w:tc>
        <w:tc>
          <w:tcPr>
            <w:tcW w:w="1285" w:type="dxa"/>
          </w:tcPr>
          <w:p w14:paraId="2D417D64" w14:textId="77777777" w:rsidR="00E75C1B" w:rsidRPr="00D30754" w:rsidRDefault="00E75C1B" w:rsidP="00CD20C9">
            <w:pPr>
              <w:pStyle w:val="PlainText"/>
              <w:rPr>
                <w:rFonts w:ascii="Times" w:hAnsi="Times" w:cs="Courier New"/>
                <w:sz w:val="15"/>
                <w:szCs w:val="22"/>
              </w:rPr>
            </w:pPr>
          </w:p>
        </w:tc>
        <w:tc>
          <w:tcPr>
            <w:tcW w:w="1631" w:type="dxa"/>
          </w:tcPr>
          <w:p w14:paraId="447422B2"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663D770"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roth&lt;/Author&gt;&lt;Year&gt;2002&lt;/Year&gt;&lt;RecNum&gt;885&lt;/RecNum&gt;&lt;DisplayText&gt;(Groth et al., 2002)&lt;/DisplayText&gt;&lt;record&gt;&lt;rec-number&gt;885&lt;/rec-number&gt;&lt;foreign-keys&gt;&lt;key app="EN" db-id="0daw0xdz1a9decevx5ov5pwgpd0a5d929tzd" timestamp="1490727562"&gt;885&lt;/key&gt;&lt;/foreign-keys&gt;&lt;ref-type name="Journal Article"&gt;17&lt;/ref-type&gt;&lt;contributors&gt;&lt;authors&gt;&lt;author&gt;Groth, Ingrid&lt;/author&gt;&lt;author&gt;Schumann, Peter&lt;/author&gt;&lt;author&gt;Schütze, Barbara&lt;/author&gt;&lt;author&gt;Augsten, Kurt&lt;/author&gt;&lt;author&gt;Stackebrandt, Erko&lt;/author&gt;&lt;/authors&gt;&lt;/contributors&gt;&lt;titles&gt;&lt;title&gt;Knoellia sinensis gen. nov., sp. nov. and Knoellia subterranea sp. nov., two novel actinobacteria isolated from a cave&lt;/title&gt;&lt;secondary-title&gt;International journal of systematic and evolutionary microbiology&lt;/secondary-title&gt;&lt;/titles&gt;&lt;periodical&gt;&lt;full-title&gt;International journal of systematic and evolutionary microbiology&lt;/full-title&gt;&lt;/periodical&gt;&lt;pages&gt;77-84&lt;/pages&gt;&lt;volume&gt;52&lt;/volume&gt;&lt;number&gt;1&lt;/number&gt;&lt;dates&gt;&lt;year&gt;200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roth et al., 2002)</w:t>
            </w:r>
            <w:r w:rsidRPr="00D30754">
              <w:rPr>
                <w:rFonts w:ascii="Times" w:hAnsi="Times" w:cs="Courier New"/>
                <w:sz w:val="22"/>
                <w:szCs w:val="22"/>
              </w:rPr>
              <w:fldChar w:fldCharType="end"/>
            </w:r>
          </w:p>
        </w:tc>
        <w:tc>
          <w:tcPr>
            <w:tcW w:w="6327" w:type="dxa"/>
          </w:tcPr>
          <w:p w14:paraId="2F4CB62F" w14:textId="77777777" w:rsidR="00E75C1B" w:rsidRPr="00D30754" w:rsidRDefault="00E75C1B" w:rsidP="003F40A7">
            <w:pPr>
              <w:pStyle w:val="PlainText"/>
              <w:rPr>
                <w:rFonts w:ascii="Times" w:hAnsi="Times" w:cs="Courier New"/>
                <w:sz w:val="22"/>
                <w:szCs w:val="22"/>
              </w:rPr>
            </w:pPr>
          </w:p>
        </w:tc>
      </w:tr>
      <w:tr w:rsidR="00E75C1B" w:rsidRPr="00D30754" w14:paraId="05173A51" w14:textId="77777777" w:rsidTr="001746D5">
        <w:tc>
          <w:tcPr>
            <w:tcW w:w="1909" w:type="dxa"/>
          </w:tcPr>
          <w:p w14:paraId="74C67D95"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Kuenenia</w:t>
            </w:r>
          </w:p>
        </w:tc>
        <w:tc>
          <w:tcPr>
            <w:tcW w:w="1285" w:type="dxa"/>
          </w:tcPr>
          <w:p w14:paraId="7DCCB35D" w14:textId="77777777" w:rsidR="00E75C1B" w:rsidRPr="00D30754" w:rsidRDefault="00E75C1B" w:rsidP="00CD20C9">
            <w:pPr>
              <w:pStyle w:val="PlainText"/>
              <w:rPr>
                <w:rFonts w:ascii="Times" w:hAnsi="Times" w:cs="Courier New"/>
                <w:sz w:val="15"/>
                <w:szCs w:val="22"/>
              </w:rPr>
            </w:pPr>
          </w:p>
        </w:tc>
        <w:tc>
          <w:tcPr>
            <w:tcW w:w="1631" w:type="dxa"/>
          </w:tcPr>
          <w:p w14:paraId="3109E8E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Anammox</w:t>
            </w:r>
          </w:p>
        </w:tc>
        <w:tc>
          <w:tcPr>
            <w:tcW w:w="2112" w:type="dxa"/>
          </w:tcPr>
          <w:p w14:paraId="6438B1F8"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roth&lt;/Author&gt;&lt;Year&gt;2002&lt;/Year&gt;&lt;RecNum&gt;885&lt;/RecNum&gt;&lt;DisplayText&gt;(Groth et al., 2002)&lt;/DisplayText&gt;&lt;record&gt;&lt;rec-number&gt;885&lt;/rec-number&gt;&lt;foreign-keys&gt;&lt;key app="EN" db-id="0daw0xdz1a9decevx5ov5pwgpd0a5d929tzd" timestamp="1490727562"&gt;885&lt;/key&gt;&lt;/foreign-keys&gt;&lt;ref-type name="Journal Article"&gt;17&lt;/ref-type&gt;&lt;contributors&gt;&lt;authors&gt;&lt;author&gt;Groth, Ingrid&lt;/author&gt;&lt;author&gt;Schumann, Peter&lt;/author&gt;&lt;author&gt;Schütze, Barbara&lt;/author&gt;&lt;author&gt;Augsten, Kurt&lt;/author&gt;&lt;author&gt;Stackebrandt, Erko&lt;/author&gt;&lt;/authors&gt;&lt;/contributors&gt;&lt;titles&gt;&lt;title&gt;Knoellia sinensis gen. nov., sp. nov. and Knoellia subterranea sp. nov., two novel actinobacteria isolated from a cave&lt;/title&gt;&lt;secondary-title&gt;International journal of systematic and evolutionary microbiology&lt;/secondary-title&gt;&lt;/titles&gt;&lt;periodical&gt;&lt;full-title&gt;International journal of systematic and evolutionary microbiology&lt;/full-title&gt;&lt;/periodical&gt;&lt;pages&gt;77-84&lt;/pages&gt;&lt;volume&gt;52&lt;/volume&gt;&lt;number&gt;1&lt;/number&gt;&lt;dates&gt;&lt;year&gt;200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roth et al., 2002)</w:t>
            </w:r>
            <w:r w:rsidRPr="00D30754">
              <w:rPr>
                <w:rFonts w:ascii="Times" w:hAnsi="Times" w:cs="Courier New"/>
                <w:sz w:val="22"/>
                <w:szCs w:val="22"/>
              </w:rPr>
              <w:fldChar w:fldCharType="end"/>
            </w:r>
            <w:r w:rsidRPr="00D30754">
              <w:rPr>
                <w:rFonts w:ascii="Times" w:hAnsi="Times" w:cs="Courier New"/>
                <w:sz w:val="22"/>
                <w:szCs w:val="22"/>
              </w:rPr>
              <w:t xml:space="preserve"> </w:t>
            </w:r>
          </w:p>
        </w:tc>
        <w:tc>
          <w:tcPr>
            <w:tcW w:w="6327" w:type="dxa"/>
          </w:tcPr>
          <w:p w14:paraId="6E105EF1" w14:textId="77777777" w:rsidR="00E75C1B" w:rsidRPr="00D30754" w:rsidRDefault="00E75C1B" w:rsidP="003F40A7">
            <w:pPr>
              <w:pStyle w:val="PlainText"/>
              <w:rPr>
                <w:rFonts w:ascii="Times" w:hAnsi="Times" w:cs="Courier New"/>
                <w:sz w:val="22"/>
                <w:szCs w:val="22"/>
              </w:rPr>
            </w:pPr>
          </w:p>
        </w:tc>
      </w:tr>
      <w:tr w:rsidR="00E75C1B" w:rsidRPr="00103266" w14:paraId="459A258A" w14:textId="77777777" w:rsidTr="001746D5">
        <w:trPr>
          <w:trHeight w:val="237"/>
        </w:trPr>
        <w:tc>
          <w:tcPr>
            <w:tcW w:w="1909" w:type="dxa"/>
            <w:noWrap/>
            <w:hideMark/>
          </w:tcPr>
          <w:p w14:paraId="6724E527"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Lacunisphaera </w:t>
            </w:r>
          </w:p>
        </w:tc>
        <w:tc>
          <w:tcPr>
            <w:tcW w:w="1285" w:type="dxa"/>
            <w:noWrap/>
            <w:hideMark/>
          </w:tcPr>
          <w:p w14:paraId="0D77FE0F"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4F5A46B6"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 xml:space="preserve">non-N </w:t>
            </w:r>
          </w:p>
        </w:tc>
        <w:tc>
          <w:tcPr>
            <w:tcW w:w="2112" w:type="dxa"/>
            <w:noWrap/>
            <w:hideMark/>
          </w:tcPr>
          <w:p w14:paraId="555795F9"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Rast&lt;/Author&gt;&lt;Year&gt;2017&lt;/Year&gt;&lt;RecNum&gt;1139&lt;/RecNum&gt;&lt;IDText&gt;et al. (2017)&lt;/IDText&gt;&lt;DisplayText&gt;(Rast et al., 2017)&lt;/DisplayText&gt;&lt;record&gt;&lt;rec-number&gt;1139&lt;/rec-number&gt;&lt;foreign-keys&gt;&lt;key app="EN" db-id="0daw0xdz1a9decevx5ov5pwgpd0a5d929tzd" timestamp="1525824409"&gt;1139&lt;/key&gt;&lt;/foreign-keys&gt;&lt;ref-type name="Journal Article"&gt;17&lt;/ref-type&gt;&lt;contributors&gt;&lt;authors&gt;&lt;author&gt;Rast, Patrick&lt;/author&gt;&lt;author&gt;Glöckner, Ines&lt;/author&gt;&lt;author&gt;Boedeker, Christian&lt;/author&gt;&lt;author&gt;Jeske, Olga&lt;/author&gt;&lt;author&gt;Wiegand, Sandra&lt;/author&gt;&lt;author&gt;Reinhardt, Richard&lt;/author&gt;&lt;author&gt;Schumann, Peter&lt;/author&gt;&lt;author&gt;Rohde, Manfred&lt;/author&gt;&lt;author&gt;Spring, Stefan&lt;/author&gt;&lt;author&gt;Glöckner, Frank O&lt;/author&gt;&lt;/authors&gt;&lt;/contributors&gt;&lt;titles&gt;&lt;title&gt;Three novel species with peptidoglycan cell walls form the new genus lacunisphaera gen. Nov. In the family opitutaceae of the verrucomicrobial subdivision 4&lt;/title&gt;&lt;secondary-title&gt;Frontiers in microbiology&lt;/secondary-title&gt;&lt;/titles&gt;&lt;periodical&gt;&lt;full-title&gt;Frontiers in microbiology&lt;/full-title&gt;&lt;/periodical&gt;&lt;pages&gt;202&lt;/pages&gt;&lt;volume&gt;8&lt;/volume&gt;&lt;dates&gt;&lt;year&gt;2017&lt;/year&gt;&lt;/dates&gt;&lt;isbn&gt;1664-302X&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Rast et al., 2017)</w:t>
            </w:r>
            <w:r>
              <w:rPr>
                <w:rFonts w:eastAsia="Times New Roman" w:cs="Times New Roman"/>
                <w:sz w:val="22"/>
                <w:szCs w:val="22"/>
              </w:rPr>
              <w:fldChar w:fldCharType="end"/>
            </w:r>
          </w:p>
        </w:tc>
        <w:tc>
          <w:tcPr>
            <w:tcW w:w="6327" w:type="dxa"/>
            <w:hideMark/>
          </w:tcPr>
          <w:p w14:paraId="1C2153D7"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aerobic</w:t>
            </w:r>
          </w:p>
        </w:tc>
      </w:tr>
      <w:tr w:rsidR="00E75C1B" w:rsidRPr="00D30754" w14:paraId="1C2939C4" w14:textId="77777777" w:rsidTr="001746D5">
        <w:tc>
          <w:tcPr>
            <w:tcW w:w="1909" w:type="dxa"/>
          </w:tcPr>
          <w:p w14:paraId="459EEF15"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Legionella</w:t>
            </w:r>
          </w:p>
        </w:tc>
        <w:tc>
          <w:tcPr>
            <w:tcW w:w="1285" w:type="dxa"/>
          </w:tcPr>
          <w:p w14:paraId="7D46CB32" w14:textId="77777777" w:rsidR="00E75C1B" w:rsidRPr="00D30754" w:rsidRDefault="00E75C1B" w:rsidP="00CD20C9">
            <w:pPr>
              <w:pStyle w:val="PlainText"/>
              <w:rPr>
                <w:rFonts w:ascii="Times" w:hAnsi="Times" w:cs="Courier New"/>
                <w:sz w:val="15"/>
                <w:szCs w:val="22"/>
              </w:rPr>
            </w:pPr>
          </w:p>
        </w:tc>
        <w:tc>
          <w:tcPr>
            <w:tcW w:w="1631" w:type="dxa"/>
          </w:tcPr>
          <w:p w14:paraId="1FEE43D0"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2AC45C7" w14:textId="77777777" w:rsidR="00E75C1B" w:rsidRPr="00D30754" w:rsidRDefault="00E75C1B" w:rsidP="00CD20C9">
            <w:pPr>
              <w:pStyle w:val="PlainText"/>
              <w:rPr>
                <w:rFonts w:ascii="Times" w:hAnsi="Times" w:cs="Courier New"/>
                <w:sz w:val="22"/>
                <w:szCs w:val="22"/>
              </w:rPr>
            </w:pPr>
          </w:p>
        </w:tc>
        <w:tc>
          <w:tcPr>
            <w:tcW w:w="6327" w:type="dxa"/>
          </w:tcPr>
          <w:p w14:paraId="75FD9425"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use amino acids to grow and can be parasitic, most species are motile (microbewiki)</w:t>
            </w:r>
          </w:p>
        </w:tc>
      </w:tr>
      <w:tr w:rsidR="00E75C1B" w:rsidRPr="00D30754" w14:paraId="449E95A5" w14:textId="77777777" w:rsidTr="001746D5">
        <w:tc>
          <w:tcPr>
            <w:tcW w:w="1909" w:type="dxa"/>
          </w:tcPr>
          <w:p w14:paraId="7499E473"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Leptolinea</w:t>
            </w:r>
          </w:p>
        </w:tc>
        <w:tc>
          <w:tcPr>
            <w:tcW w:w="1285" w:type="dxa"/>
          </w:tcPr>
          <w:p w14:paraId="4EDDFE39" w14:textId="77777777" w:rsidR="00E75C1B" w:rsidRPr="00D30754" w:rsidRDefault="00E75C1B" w:rsidP="00CD20C9">
            <w:pPr>
              <w:pStyle w:val="PlainText"/>
              <w:rPr>
                <w:rFonts w:ascii="Times" w:hAnsi="Times" w:cs="Courier New"/>
                <w:sz w:val="15"/>
                <w:szCs w:val="22"/>
              </w:rPr>
            </w:pPr>
          </w:p>
        </w:tc>
        <w:tc>
          <w:tcPr>
            <w:tcW w:w="1631" w:type="dxa"/>
          </w:tcPr>
          <w:p w14:paraId="356EA0A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0161F9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Yamada et al. 2006)?</w:t>
            </w:r>
          </w:p>
        </w:tc>
        <w:tc>
          <w:tcPr>
            <w:tcW w:w="6327" w:type="dxa"/>
          </w:tcPr>
          <w:p w14:paraId="1BC7373B" w14:textId="77777777" w:rsidR="00E75C1B" w:rsidRPr="00D30754" w:rsidRDefault="00E75C1B" w:rsidP="00CA38A7">
            <w:pPr>
              <w:pStyle w:val="PlainText"/>
              <w:rPr>
                <w:rFonts w:ascii="Times" w:hAnsi="Times" w:cs="Courier New"/>
                <w:sz w:val="22"/>
                <w:szCs w:val="22"/>
              </w:rPr>
            </w:pPr>
            <w:r w:rsidRPr="00D30754">
              <w:rPr>
                <w:rFonts w:ascii="Times" w:hAnsi="Times" w:cs="Courier New"/>
                <w:sz w:val="22"/>
                <w:szCs w:val="22"/>
              </w:rPr>
              <w:t xml:space="preserve">isolated from activated sludge </w:t>
            </w:r>
          </w:p>
        </w:tc>
      </w:tr>
      <w:tr w:rsidR="00E75C1B" w:rsidRPr="00D30754" w14:paraId="612E0C6F" w14:textId="77777777" w:rsidTr="001746D5">
        <w:tc>
          <w:tcPr>
            <w:tcW w:w="1909" w:type="dxa"/>
          </w:tcPr>
          <w:p w14:paraId="12DFB229"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Leptolyngbya</w:t>
            </w:r>
          </w:p>
        </w:tc>
        <w:tc>
          <w:tcPr>
            <w:tcW w:w="1285" w:type="dxa"/>
          </w:tcPr>
          <w:p w14:paraId="2AC292DB"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nitrogen fixation</w:t>
            </w:r>
          </w:p>
        </w:tc>
        <w:tc>
          <w:tcPr>
            <w:tcW w:w="1631" w:type="dxa"/>
          </w:tcPr>
          <w:p w14:paraId="0588ABB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 fixation</w:t>
            </w:r>
          </w:p>
        </w:tc>
        <w:tc>
          <w:tcPr>
            <w:tcW w:w="2112" w:type="dxa"/>
          </w:tcPr>
          <w:p w14:paraId="67310C68" w14:textId="77777777" w:rsidR="00E75C1B" w:rsidRPr="00D30754" w:rsidRDefault="00E75C1B"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himura&lt;/Author&gt;&lt;Year&gt;2015&lt;/Year&gt;&lt;RecNum&gt;711&lt;/RecNum&gt;&lt;DisplayText&gt;(Shimura et al., 2015)&lt;/DisplayText&gt;&lt;record&gt;&lt;rec-number&gt;711&lt;/rec-number&gt;&lt;foreign-keys&gt;&lt;key app="EN" db-id="0daw0xdz1a9decevx5ov5pwgpd0a5d929tzd" timestamp="1477598654"&gt;711&lt;/key&gt;&lt;/foreign-keys&gt;&lt;ref-type name="Journal Article"&gt;17&lt;/ref-type&gt;&lt;contributors&gt;&lt;authors&gt;&lt;author&gt;Shimura, Yohei&lt;/author&gt;&lt;author&gt;Hirose, Yuu&lt;/author&gt;&lt;author&gt;Misawa, Naomi&lt;/author&gt;&lt;author&gt;Osana, Yasunori&lt;/author&gt;&lt;author&gt;Katoh, Hiroshi&lt;/author&gt;&lt;author&gt;Yamaguchi, Haruyo&lt;/author&gt;&lt;author&gt;Kawachi, Masanobu&lt;/author&gt;&lt;/authors&gt;&lt;/contributors&gt;&lt;titles&gt;&lt;title&gt;Comparison of the terrestrial cyanobacterium Leptolyngbya sp. NIES-2104 and the freshwater Leptolyngbya boryana PCC 6306 genomes&lt;/title&gt;&lt;secondary-title&gt;DNA Research&lt;/secondary-title&gt;&lt;/titles&gt;&lt;periodical&gt;&lt;full-title&gt;DNA Research&lt;/full-title&gt;&lt;/periodical&gt;&lt;pages&gt;dsv022&lt;/pages&gt;&lt;dates&gt;&lt;year&gt;2015&lt;/year&gt;&lt;/dates&gt;&lt;isbn&gt;1340-2838&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himura et al., 2015)</w:t>
            </w:r>
            <w:r w:rsidRPr="00D30754">
              <w:rPr>
                <w:rFonts w:ascii="Times" w:hAnsi="Times" w:cs="Courier New"/>
                <w:sz w:val="22"/>
                <w:szCs w:val="22"/>
              </w:rPr>
              <w:fldChar w:fldCharType="end"/>
            </w:r>
          </w:p>
        </w:tc>
        <w:tc>
          <w:tcPr>
            <w:tcW w:w="6327" w:type="dxa"/>
          </w:tcPr>
          <w:p w14:paraId="5FB5EC10" w14:textId="77777777" w:rsidR="00E75C1B" w:rsidRPr="00D30754" w:rsidRDefault="00E75C1B" w:rsidP="00CA38A7">
            <w:pPr>
              <w:pStyle w:val="PlainText"/>
              <w:rPr>
                <w:rFonts w:ascii="Times" w:hAnsi="Times" w:cs="Courier New"/>
                <w:sz w:val="22"/>
                <w:szCs w:val="22"/>
              </w:rPr>
            </w:pPr>
            <w:r w:rsidRPr="00D30754">
              <w:rPr>
                <w:rFonts w:ascii="Times" w:hAnsi="Times" w:cs="Courier New"/>
                <w:sz w:val="22"/>
                <w:szCs w:val="22"/>
              </w:rPr>
              <w:t>terrestrial and FW cyanobacterium</w:t>
            </w:r>
          </w:p>
        </w:tc>
      </w:tr>
      <w:tr w:rsidR="00E75C1B" w:rsidRPr="00D30754" w14:paraId="09B36E28" w14:textId="77777777" w:rsidTr="001746D5">
        <w:tc>
          <w:tcPr>
            <w:tcW w:w="1909" w:type="dxa"/>
          </w:tcPr>
          <w:p w14:paraId="3E9FEA5F"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Leptonema</w:t>
            </w:r>
          </w:p>
        </w:tc>
        <w:tc>
          <w:tcPr>
            <w:tcW w:w="1285" w:type="dxa"/>
          </w:tcPr>
          <w:p w14:paraId="17EF1582" w14:textId="77777777" w:rsidR="00E75C1B" w:rsidRPr="00D30754" w:rsidRDefault="00E75C1B" w:rsidP="00CD20C9">
            <w:pPr>
              <w:pStyle w:val="PlainText"/>
              <w:rPr>
                <w:rFonts w:ascii="Times" w:hAnsi="Times" w:cs="Courier New"/>
                <w:sz w:val="15"/>
                <w:szCs w:val="22"/>
              </w:rPr>
            </w:pPr>
          </w:p>
        </w:tc>
        <w:tc>
          <w:tcPr>
            <w:tcW w:w="1631" w:type="dxa"/>
          </w:tcPr>
          <w:p w14:paraId="4A18CB4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43B65B2" w14:textId="77777777" w:rsidR="00E75C1B" w:rsidRPr="00D30754" w:rsidRDefault="00E75C1B" w:rsidP="00CD20C9">
            <w:pPr>
              <w:pStyle w:val="PlainText"/>
              <w:rPr>
                <w:rFonts w:ascii="Times" w:hAnsi="Times" w:cs="Courier New"/>
                <w:sz w:val="22"/>
                <w:szCs w:val="22"/>
              </w:rPr>
            </w:pPr>
          </w:p>
        </w:tc>
        <w:tc>
          <w:tcPr>
            <w:tcW w:w="6327" w:type="dxa"/>
          </w:tcPr>
          <w:p w14:paraId="65B91DA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wikipedia</w:t>
            </w:r>
          </w:p>
        </w:tc>
      </w:tr>
      <w:tr w:rsidR="00E75C1B" w:rsidRPr="00D30754" w14:paraId="1BA27F85" w14:textId="77777777" w:rsidTr="001746D5">
        <w:tc>
          <w:tcPr>
            <w:tcW w:w="1909" w:type="dxa"/>
          </w:tcPr>
          <w:p w14:paraId="4395A9E1"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Leptospira</w:t>
            </w:r>
          </w:p>
        </w:tc>
        <w:tc>
          <w:tcPr>
            <w:tcW w:w="1285" w:type="dxa"/>
          </w:tcPr>
          <w:p w14:paraId="5FA3032A" w14:textId="77777777" w:rsidR="00E75C1B" w:rsidRPr="00D30754" w:rsidRDefault="00E75C1B" w:rsidP="00CD20C9">
            <w:pPr>
              <w:pStyle w:val="PlainText"/>
              <w:rPr>
                <w:rFonts w:ascii="Times" w:hAnsi="Times" w:cs="Courier New"/>
                <w:sz w:val="15"/>
                <w:szCs w:val="22"/>
              </w:rPr>
            </w:pPr>
          </w:p>
        </w:tc>
        <w:tc>
          <w:tcPr>
            <w:tcW w:w="1631" w:type="dxa"/>
          </w:tcPr>
          <w:p w14:paraId="0BBD47B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774E8B5" w14:textId="77777777" w:rsidR="00E75C1B" w:rsidRPr="00D30754" w:rsidRDefault="00E75C1B" w:rsidP="00CD20C9">
            <w:pPr>
              <w:pStyle w:val="PlainText"/>
              <w:rPr>
                <w:rFonts w:ascii="Times" w:hAnsi="Times" w:cs="Courier New"/>
                <w:sz w:val="22"/>
                <w:szCs w:val="22"/>
              </w:rPr>
            </w:pPr>
          </w:p>
        </w:tc>
        <w:tc>
          <w:tcPr>
            <w:tcW w:w="6327" w:type="dxa"/>
          </w:tcPr>
          <w:p w14:paraId="5B104E8E"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isease causing or saprobic (wikipedia)</w:t>
            </w:r>
          </w:p>
        </w:tc>
      </w:tr>
      <w:tr w:rsidR="00E75C1B" w:rsidRPr="00103266" w14:paraId="341B5293" w14:textId="77777777" w:rsidTr="001746D5">
        <w:trPr>
          <w:trHeight w:val="674"/>
        </w:trPr>
        <w:tc>
          <w:tcPr>
            <w:tcW w:w="1909" w:type="dxa"/>
            <w:noWrap/>
            <w:hideMark/>
          </w:tcPr>
          <w:p w14:paraId="4402D44D"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Leptotrichia </w:t>
            </w:r>
          </w:p>
        </w:tc>
        <w:tc>
          <w:tcPr>
            <w:tcW w:w="1285" w:type="dxa"/>
            <w:noWrap/>
            <w:hideMark/>
          </w:tcPr>
          <w:p w14:paraId="3B9776A6"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3CAF8EA1"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 xml:space="preserve">non-N </w:t>
            </w:r>
          </w:p>
        </w:tc>
        <w:tc>
          <w:tcPr>
            <w:tcW w:w="2112" w:type="dxa"/>
            <w:noWrap/>
            <w:hideMark/>
          </w:tcPr>
          <w:p w14:paraId="35FF858A"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Couturier&lt;/Author&gt;&lt;Year&gt;2012&lt;/Year&gt;&lt;RecNum&gt;1135&lt;/RecNum&gt;&lt;IDText&gt;et al. (2012)&lt;/IDText&gt;&lt;DisplayText&gt;(Couturier et al., 2012)&lt;/DisplayText&gt;&lt;record&gt;&lt;rec-number&gt;1135&lt;/rec-number&gt;&lt;foreign-keys&gt;&lt;key app="EN" db-id="0daw0xdz1a9decevx5ov5pwgpd0a5d929tzd" timestamp="1525823873"&gt;1135&lt;/key&gt;&lt;/foreign-keys&gt;&lt;ref-type name="Journal Article"&gt;17&lt;/ref-type&gt;&lt;contributors&gt;&lt;authors&gt;&lt;author&gt;Couturier, Marc Roger&lt;/author&gt;&lt;author&gt;Slechta, E Susan&lt;/author&gt;&lt;author&gt;Goulston, Claudia&lt;/author&gt;&lt;author&gt;Fisher, Mark A&lt;/author&gt;&lt;author&gt;Hanson, Kimberly E&lt;/author&gt;&lt;/authors&gt;&lt;/contributors&gt;&lt;titles&gt;&lt;title&gt;Leptotrichia bacteremia in patients receiving high-dose chemotherapy&lt;/title&gt;&lt;secondary-title&gt;Journal of clinical microbiology&lt;/secondary-title&gt;&lt;/titles&gt;&lt;periodical&gt;&lt;full-title&gt;Journal of clinical microbiology&lt;/full-title&gt;&lt;/periodical&gt;&lt;pages&gt;1228-1232&lt;/pages&gt;&lt;volume&gt;50&lt;/volume&gt;&lt;number&gt;4&lt;/number&gt;&lt;dates&gt;&lt;year&gt;2012&lt;/year&gt;&lt;/dates&gt;&lt;isbn&gt;0095-1137&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Couturier et al., 2012)</w:t>
            </w:r>
            <w:r>
              <w:rPr>
                <w:rFonts w:eastAsia="Times New Roman" w:cs="Times New Roman"/>
                <w:sz w:val="22"/>
                <w:szCs w:val="22"/>
              </w:rPr>
              <w:fldChar w:fldCharType="end"/>
            </w:r>
          </w:p>
        </w:tc>
        <w:tc>
          <w:tcPr>
            <w:tcW w:w="6327" w:type="dxa"/>
            <w:hideMark/>
          </w:tcPr>
          <w:p w14:paraId="26B2CAD0"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anaerobic, part of normal human flora, can be pathogenic in immunosuppressed patients</w:t>
            </w:r>
          </w:p>
        </w:tc>
      </w:tr>
      <w:tr w:rsidR="00E75C1B" w:rsidRPr="00D30754" w14:paraId="2A7E265E" w14:textId="77777777" w:rsidTr="001746D5">
        <w:tc>
          <w:tcPr>
            <w:tcW w:w="1909" w:type="dxa"/>
          </w:tcPr>
          <w:p w14:paraId="173B900C"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Levilinea </w:t>
            </w:r>
          </w:p>
        </w:tc>
        <w:tc>
          <w:tcPr>
            <w:tcW w:w="1285" w:type="dxa"/>
          </w:tcPr>
          <w:p w14:paraId="6311CA24"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3C84A03E"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47044A35" w14:textId="77777777" w:rsidR="00E75C1B" w:rsidRPr="001F5B70" w:rsidRDefault="00E75C1B"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Yamada&lt;/Author&gt;&lt;Year&gt;2006&lt;/Year&gt;&lt;RecNum&gt;1177&lt;/RecNum&gt;&lt;DisplayText&gt;(Yamada et al., 2006)&lt;/DisplayText&gt;&lt;record&gt;&lt;rec-number&gt;1177&lt;/rec-number&gt;&lt;foreign-keys&gt;&lt;key app="EN" db-id="0daw0xdz1a9decevx5ov5pwgpd0a5d929tzd" timestamp="1526318741"&gt;1177&lt;/key&gt;&lt;/foreign-keys&gt;&lt;ref-type name="Journal Article"&gt;17&lt;/ref-type&gt;&lt;contributors&gt;&lt;authors&gt;&lt;author&gt;Yamada, Takeshi&lt;/author&gt;&lt;author&gt;Sekiguchi, Yuji&lt;/author&gt;&lt;author&gt;Hanada, Satoshi&lt;/author&gt;&lt;author&gt;Imachi, Hiroyuki&lt;/author&gt;&lt;author&gt;Ohashi, Akiyoshi&lt;/author&gt;&lt;author&gt;Harada, Hideki&lt;/author&gt;&lt;author&gt;Kamagata, Yoichi&lt;/author&gt;&lt;/authors&gt;&lt;/contributors&gt;&lt;titles&gt;&lt;title&gt;Anaerolinea thermolimosa sp. nov., Levilinea saccharolytica gen. nov., sp. nov. and Leptolinea tardivitalis gen. nov., sp. nov., novel filamentous anaerobes, and description of the new classes Anaerolineae classis nov. and Caldilineae classis nov. in the bacterial phylum Chloroflexi&lt;/title&gt;&lt;secondary-title&gt;International journal of systematic and evolutionary microbiology&lt;/secondary-title&gt;&lt;/titles&gt;&lt;periodical&gt;&lt;full-title&gt;International journal of systematic and evolutionary microbiology&lt;/full-title&gt;&lt;/periodical&gt;&lt;pages&gt;1331-1340&lt;/pages&gt;&lt;volume&gt;56&lt;/volume&gt;&lt;number&gt;6&lt;/number&gt;&lt;dates&gt;&lt;year&gt;2006&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Yamada et al., 2006)</w:t>
            </w:r>
            <w:r>
              <w:rPr>
                <w:rFonts w:ascii="Times New Roman" w:hAnsi="Times New Roman" w:cs="Times New Roman"/>
                <w:color w:val="000000"/>
                <w:sz w:val="22"/>
                <w:szCs w:val="22"/>
              </w:rPr>
              <w:fldChar w:fldCharType="end"/>
            </w:r>
          </w:p>
        </w:tc>
        <w:tc>
          <w:tcPr>
            <w:tcW w:w="6327" w:type="dxa"/>
          </w:tcPr>
          <w:p w14:paraId="0A9FAB60"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anaerobic</w:t>
            </w:r>
          </w:p>
        </w:tc>
      </w:tr>
      <w:tr w:rsidR="00E75C1B" w:rsidRPr="00D30754" w14:paraId="250B3F25" w14:textId="77777777" w:rsidTr="001746D5">
        <w:tc>
          <w:tcPr>
            <w:tcW w:w="1909" w:type="dxa"/>
          </w:tcPr>
          <w:p w14:paraId="4492A93B"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Limnobacter </w:t>
            </w:r>
          </w:p>
        </w:tc>
        <w:tc>
          <w:tcPr>
            <w:tcW w:w="1285" w:type="dxa"/>
          </w:tcPr>
          <w:p w14:paraId="49732868"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61E1EDCE"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Sulfur oxidation </w:t>
            </w:r>
          </w:p>
        </w:tc>
        <w:tc>
          <w:tcPr>
            <w:tcW w:w="2112" w:type="dxa"/>
          </w:tcPr>
          <w:p w14:paraId="336CD160" w14:textId="77777777" w:rsidR="00E75C1B" w:rsidRPr="001F5B70" w:rsidRDefault="00E75C1B"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Spring&lt;/Author&gt;&lt;Year&gt;2001&lt;/Year&gt;&lt;RecNum&gt;1169&lt;/RecNum&gt;&lt;IDText&gt;et al. (2001)&lt;/IDText&gt;&lt;DisplayText&gt;(Spring et al., 2001)&lt;/DisplayText&gt;&lt;record&gt;&lt;rec-number&gt;1169&lt;/rec-number&gt;&lt;foreign-keys&gt;&lt;key app="EN" db-id="0daw0xdz1a9decevx5ov5pwgpd0a5d929tzd" timestamp="1526314812"&gt;1169&lt;/key&gt;&lt;/foreign-keys&gt;&lt;ref-type name="Journal Article"&gt;17&lt;/ref-type&gt;&lt;contributors&gt;&lt;authors&gt;&lt;author&gt;Spring, Stefan&lt;/author&gt;&lt;author&gt;Kämpfer, Peter&lt;/author&gt;&lt;author&gt;Schleifer, Karl H&lt;/author&gt;&lt;/authors&gt;&lt;/contributors&gt;&lt;titles&gt;&lt;title&gt;Limnobacter thiooxidans gen. nov., sp. nov., a novel thiosulfate-oxidizing bacterium isolated from freshwater lake sediment&lt;/title&gt;&lt;secondary-title&gt;International journal of systematic and evolutionary microbiology&lt;/secondary-title&gt;&lt;/titles&gt;&lt;periodical&gt;&lt;full-title&gt;International journal of systematic and evolutionary microbiology&lt;/full-title&gt;&lt;/periodical&gt;&lt;pages&gt;1463-1470&lt;/pages&gt;&lt;volume&gt;51&lt;/volume&gt;&lt;number&gt;4&lt;/number&gt;&lt;dates&gt;&lt;year&gt;2001&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Spring et al., 2001)</w:t>
            </w:r>
            <w:r>
              <w:rPr>
                <w:rFonts w:ascii="Times New Roman" w:hAnsi="Times New Roman" w:cs="Times New Roman"/>
                <w:color w:val="000000"/>
                <w:sz w:val="22"/>
                <w:szCs w:val="22"/>
              </w:rPr>
              <w:fldChar w:fldCharType="end"/>
            </w:r>
          </w:p>
        </w:tc>
        <w:tc>
          <w:tcPr>
            <w:tcW w:w="6327" w:type="dxa"/>
          </w:tcPr>
          <w:p w14:paraId="70A92C09"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thiosulfate oxidation</w:t>
            </w:r>
          </w:p>
        </w:tc>
      </w:tr>
      <w:tr w:rsidR="00E75C1B" w:rsidRPr="00D30754" w14:paraId="557C4604" w14:textId="77777777" w:rsidTr="001746D5">
        <w:tc>
          <w:tcPr>
            <w:tcW w:w="1909" w:type="dxa"/>
          </w:tcPr>
          <w:p w14:paraId="3B823B3E"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Luteimonas </w:t>
            </w:r>
          </w:p>
        </w:tc>
        <w:tc>
          <w:tcPr>
            <w:tcW w:w="1285" w:type="dxa"/>
          </w:tcPr>
          <w:p w14:paraId="0E279A56"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20587C6F"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Denitrification </w:t>
            </w:r>
          </w:p>
        </w:tc>
        <w:tc>
          <w:tcPr>
            <w:tcW w:w="2112" w:type="dxa"/>
          </w:tcPr>
          <w:p w14:paraId="7DAA61B9" w14:textId="77777777" w:rsidR="00E75C1B" w:rsidRPr="001F5B70" w:rsidRDefault="00E75C1B"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Finkmann&lt;/Author&gt;&lt;Year&gt;2000&lt;/Year&gt;&lt;RecNum&gt;1173&lt;/RecNum&gt;&lt;IDText&gt;et al. (2000)&lt;/IDText&gt;&lt;DisplayText&gt;(Finkmann et al., 2000)&lt;/DisplayText&gt;&lt;record&gt;&lt;rec-number&gt;1173&lt;/rec-number&gt;&lt;foreign-keys&gt;&lt;key app="EN" db-id="0daw0xdz1a9decevx5ov5pwgpd0a5d929tzd" timestamp="1526318221"&gt;1173&lt;/key&gt;&lt;/foreign-keys&gt;&lt;ref-type name="Journal Article"&gt;17&lt;/ref-type&gt;&lt;contributors&gt;&lt;authors&gt;&lt;author&gt;Finkmann, Wolfgang&lt;/author&gt;&lt;author&gt;Altendorf, Karlheinz&lt;/author&gt;&lt;author&gt;Stackebrandt, Erko&lt;/author&gt;&lt;author&gt;Lipski, A&lt;/author&gt;&lt;/authors&gt;&lt;/contributors&gt;&lt;titles&gt;&lt;title&gt;Characterization of N2O-producing Xanthomonas-like isolates from biofilters as Stenotrophomonas nitritireducens sp. nov., Luteimonas mephitis gen. nov., sp. nov. and Pseudoxanthomonas broegbernensis gen. nov., sp. nov&lt;/title&gt;&lt;secondary-title&gt;International journal of systematic and evolutionary microbiology&lt;/secondary-title&gt;&lt;/titles&gt;&lt;periodical&gt;&lt;full-title&gt;International journal of systematic and evolutionary microbiology&lt;/full-title&gt;&lt;/periodical&gt;&lt;pages&gt;273-282&lt;/pages&gt;&lt;volume&gt;50&lt;/volume&gt;&lt;number&gt;1&lt;/number&gt;&lt;dates&gt;&lt;year&gt;2000&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Finkmann et al., 2000)</w:t>
            </w:r>
            <w:r>
              <w:rPr>
                <w:rFonts w:ascii="Times New Roman" w:hAnsi="Times New Roman" w:cs="Times New Roman"/>
                <w:color w:val="000000"/>
                <w:sz w:val="22"/>
                <w:szCs w:val="22"/>
              </w:rPr>
              <w:fldChar w:fldCharType="end"/>
            </w:r>
          </w:p>
        </w:tc>
        <w:tc>
          <w:tcPr>
            <w:tcW w:w="6327" w:type="dxa"/>
          </w:tcPr>
          <w:p w14:paraId="0C73E747"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nly reduce to N2O</w:t>
            </w:r>
          </w:p>
        </w:tc>
      </w:tr>
      <w:tr w:rsidR="00E75C1B" w:rsidRPr="00D30754" w14:paraId="6EB418B4" w14:textId="77777777" w:rsidTr="001746D5">
        <w:tc>
          <w:tcPr>
            <w:tcW w:w="1909" w:type="dxa"/>
          </w:tcPr>
          <w:p w14:paraId="1B96DC46"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Luteolibacter</w:t>
            </w:r>
          </w:p>
        </w:tc>
        <w:tc>
          <w:tcPr>
            <w:tcW w:w="1285" w:type="dxa"/>
          </w:tcPr>
          <w:p w14:paraId="058D3496" w14:textId="77777777" w:rsidR="00E75C1B" w:rsidRPr="00D30754" w:rsidRDefault="00E75C1B" w:rsidP="00CD20C9">
            <w:pPr>
              <w:pStyle w:val="PlainText"/>
              <w:rPr>
                <w:rFonts w:ascii="Times" w:hAnsi="Times" w:cs="Courier New"/>
                <w:sz w:val="15"/>
                <w:szCs w:val="22"/>
              </w:rPr>
            </w:pPr>
          </w:p>
        </w:tc>
        <w:tc>
          <w:tcPr>
            <w:tcW w:w="1631" w:type="dxa"/>
          </w:tcPr>
          <w:p w14:paraId="1527191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7FA3C7B"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laeser&lt;/Author&gt;&lt;Year&gt;2012&lt;/Year&gt;&lt;RecNum&gt;609&lt;/RecNum&gt;&lt;DisplayText&gt;(Glaeser et al., 2012)&lt;/DisplayText&gt;&lt;record&gt;&lt;rec-number&gt;609&lt;/rec-number&gt;&lt;foreign-keys&gt;&lt;key app="EN" db-id="0daw0xdz1a9decevx5ov5pwgpd0a5d929tzd" timestamp="1473370251"&gt;609&lt;/key&gt;&lt;/foreign-keys&gt;&lt;ref-type name="Journal Article"&gt;17&lt;/ref-type&gt;&lt;contributors&gt;&lt;authors&gt;&lt;author&gt;Glaeser, Stefanie P&lt;/author&gt;&lt;author&gt;Galatis, Harald&lt;/author&gt;&lt;author&gt;Martin, Karin&lt;/author&gt;&lt;author&gt;Kämpfer, Peter&lt;/author&gt;&lt;/authors&gt;&lt;/contributors&gt;&lt;titles&gt;&lt;title&gt;Luteolibacter cuticulihirudinis sp. nov., isolated from Hirudo medicinalis&lt;/title&gt;&lt;secondary-title&gt;Antonie van Leeuwenhoek&lt;/secondary-title&gt;&lt;/titles&gt;&lt;periodical&gt;&lt;full-title&gt;Antonie van Leeuwenhoek&lt;/full-title&gt;&lt;/periodical&gt;&lt;pages&gt;319-324&lt;/pages&gt;&lt;volume&gt;102&lt;/volume&gt;&lt;number&gt;2&lt;/number&gt;&lt;dates&gt;&lt;year&gt;2012&lt;/year&gt;&lt;/dates&gt;&lt;isbn&gt;0003-6072&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laeser et al., 2012)</w:t>
            </w:r>
            <w:r w:rsidRPr="00D30754">
              <w:rPr>
                <w:rFonts w:ascii="Times" w:hAnsi="Times" w:cs="Courier New"/>
                <w:sz w:val="22"/>
                <w:szCs w:val="22"/>
              </w:rPr>
              <w:fldChar w:fldCharType="end"/>
            </w:r>
          </w:p>
        </w:tc>
        <w:tc>
          <w:tcPr>
            <w:tcW w:w="6327" w:type="dxa"/>
          </w:tcPr>
          <w:p w14:paraId="75EF0C34"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 xml:space="preserve"> (Verrucomicorbium)</w:t>
            </w:r>
          </w:p>
        </w:tc>
      </w:tr>
      <w:tr w:rsidR="00E75C1B" w:rsidRPr="00D30754" w14:paraId="4A1D5635" w14:textId="77777777" w:rsidTr="001746D5">
        <w:tc>
          <w:tcPr>
            <w:tcW w:w="1909" w:type="dxa"/>
          </w:tcPr>
          <w:p w14:paraId="0E24AE4D"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Lysobacter</w:t>
            </w:r>
          </w:p>
        </w:tc>
        <w:tc>
          <w:tcPr>
            <w:tcW w:w="1285" w:type="dxa"/>
          </w:tcPr>
          <w:p w14:paraId="303F6BA8" w14:textId="77777777" w:rsidR="00E75C1B" w:rsidRPr="00D30754" w:rsidRDefault="00E75C1B" w:rsidP="00CD20C9">
            <w:pPr>
              <w:pStyle w:val="PlainText"/>
              <w:rPr>
                <w:rFonts w:ascii="Times" w:hAnsi="Times" w:cs="Courier New"/>
                <w:sz w:val="15"/>
                <w:szCs w:val="22"/>
              </w:rPr>
            </w:pPr>
          </w:p>
        </w:tc>
        <w:tc>
          <w:tcPr>
            <w:tcW w:w="1631" w:type="dxa"/>
          </w:tcPr>
          <w:p w14:paraId="0C11E1E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grade chitin</w:t>
            </w:r>
          </w:p>
        </w:tc>
        <w:tc>
          <w:tcPr>
            <w:tcW w:w="2112" w:type="dxa"/>
          </w:tcPr>
          <w:p w14:paraId="2514148A"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HRISTENSEN&lt;/Author&gt;&lt;Year&gt;1978&lt;/Year&gt;&lt;RecNum&gt;959&lt;/RecNum&gt;&lt;DisplayText&gt;(CHRISTENSEN and Cook, 1978)&lt;/DisplayText&gt;&lt;record&gt;&lt;rec-number&gt;959&lt;/rec-number&gt;&lt;foreign-keys&gt;&lt;key app="EN" db-id="0daw0xdz1a9decevx5ov5pwgpd0a5d929tzd" timestamp="1495667497"&gt;959&lt;/key&gt;&lt;/foreign-keys&gt;&lt;ref-type name="Journal Article"&gt;17&lt;/ref-type&gt;&lt;contributors&gt;&lt;authors&gt;&lt;author&gt;CHRISTENSEN, PENELOPE&lt;/author&gt;&lt;author&gt;Cook, FD&lt;/author&gt;&lt;/authors&gt;&lt;/contributors&gt;&lt;titles&gt;&lt;title&gt;Lysobacter, a new genus of nonfruiting, gliding bacteria with a high base ratio&lt;/title&gt;&lt;secondary-title&gt;International Journal of Systematic and Evolutionary Microbiology&lt;/secondary-title&gt;&lt;/titles&gt;&lt;periodical&gt;&lt;full-title&gt;International journal of systematic and evolutionary microbiology&lt;/full-title&gt;&lt;/periodical&gt;&lt;pages&gt;367-393&lt;/pages&gt;&lt;volume&gt;28&lt;/volume&gt;&lt;number&gt;3&lt;/number&gt;&lt;dates&gt;&lt;year&gt;197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HRISTENSEN and Cook, 1978)</w:t>
            </w:r>
            <w:r w:rsidRPr="00D30754">
              <w:rPr>
                <w:rFonts w:ascii="Times" w:hAnsi="Times" w:cs="Courier New"/>
                <w:sz w:val="22"/>
                <w:szCs w:val="22"/>
              </w:rPr>
              <w:fldChar w:fldCharType="end"/>
            </w:r>
          </w:p>
        </w:tc>
        <w:tc>
          <w:tcPr>
            <w:tcW w:w="6327" w:type="dxa"/>
          </w:tcPr>
          <w:p w14:paraId="0E64BFC3" w14:textId="77777777" w:rsidR="00E75C1B" w:rsidRPr="00D30754" w:rsidRDefault="00E75C1B" w:rsidP="003F40A7">
            <w:pPr>
              <w:pStyle w:val="PlainText"/>
              <w:rPr>
                <w:rFonts w:ascii="Times" w:hAnsi="Times" w:cs="Courier New"/>
                <w:sz w:val="22"/>
                <w:szCs w:val="22"/>
              </w:rPr>
            </w:pPr>
          </w:p>
        </w:tc>
      </w:tr>
      <w:tr w:rsidR="00E75C1B" w:rsidRPr="00D30754" w14:paraId="35ABA584" w14:textId="77777777" w:rsidTr="001746D5">
        <w:tc>
          <w:tcPr>
            <w:tcW w:w="1909" w:type="dxa"/>
          </w:tcPr>
          <w:p w14:paraId="62811C33"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Macellibacteroides</w:t>
            </w:r>
          </w:p>
        </w:tc>
        <w:tc>
          <w:tcPr>
            <w:tcW w:w="1285" w:type="dxa"/>
          </w:tcPr>
          <w:p w14:paraId="0E23AE6A" w14:textId="77777777" w:rsidR="00E75C1B" w:rsidRPr="00D30754" w:rsidRDefault="00E75C1B" w:rsidP="00CD20C9">
            <w:pPr>
              <w:pStyle w:val="PlainText"/>
              <w:rPr>
                <w:rFonts w:ascii="Times" w:hAnsi="Times" w:cs="Courier New"/>
                <w:sz w:val="15"/>
                <w:szCs w:val="22"/>
              </w:rPr>
            </w:pPr>
          </w:p>
        </w:tc>
        <w:tc>
          <w:tcPr>
            <w:tcW w:w="1631" w:type="dxa"/>
          </w:tcPr>
          <w:p w14:paraId="09E6E2D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9990CC5"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Jabari&lt;/Author&gt;&lt;Year&gt;2012&lt;/Year&gt;&lt;RecNum&gt;886&lt;/RecNum&gt;&lt;DisplayText&gt;(Jabari et al., 2012)&lt;/DisplayText&gt;&lt;record&gt;&lt;rec-number&gt;886&lt;/rec-number&gt;&lt;foreign-keys&gt;&lt;key app="EN" db-id="0daw0xdz1a9decevx5ov5pwgpd0a5d929tzd" timestamp="1490729193"&gt;886&lt;/key&gt;&lt;/foreign-keys&gt;&lt;ref-type name="Journal Article"&gt;17&lt;/ref-type&gt;&lt;contributors&gt;&lt;authors&gt;&lt;author&gt;Jabari, Linda&lt;/author&gt;&lt;author&gt;Gannoun, Hana&lt;/author&gt;&lt;author&gt;Cayol, Jean-Luc&lt;/author&gt;&lt;author&gt;Hedi, Abdeljabbar&lt;/author&gt;&lt;author&gt;Sakamoto, Mitsuo&lt;/author&gt;&lt;author&gt;Falsen, Enevold&lt;/author&gt;&lt;author&gt;Ohkuma, Moriya&lt;/author&gt;&lt;author&gt;Hamdi, Moktar&lt;/author&gt;&lt;author&gt;Fauque, Guy&lt;/author&gt;&lt;author&gt;Ollivier, Bernard&lt;/author&gt;&lt;/authors&gt;&lt;/contributors&gt;&lt;titles&gt;&lt;title&gt;Macellibacteroides fermentans gen. nov., sp. nov., a member of the family Porphyromonadaceae isolated from an upflow anaerobic filter treating abattoir wastewaters&lt;/title&gt;&lt;secondary-title&gt;International journal of systematic and evolutionary microbiology&lt;/secondary-title&gt;&lt;/titles&gt;&lt;periodical&gt;&lt;full-title&gt;International journal of systematic and evolutionary microbiology&lt;/full-title&gt;&lt;/periodical&gt;&lt;pages&gt;2522-2527&lt;/pages&gt;&lt;volume&gt;62&lt;/volume&gt;&lt;number&gt;10&lt;/number&gt;&lt;dates&gt;&lt;year&gt;201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Jabari et al., 2012)</w:t>
            </w:r>
            <w:r w:rsidRPr="00D30754">
              <w:rPr>
                <w:rFonts w:ascii="Times" w:hAnsi="Times" w:cs="Courier New"/>
                <w:sz w:val="22"/>
                <w:szCs w:val="22"/>
              </w:rPr>
              <w:fldChar w:fldCharType="end"/>
            </w:r>
          </w:p>
        </w:tc>
        <w:tc>
          <w:tcPr>
            <w:tcW w:w="6327" w:type="dxa"/>
          </w:tcPr>
          <w:p w14:paraId="7F8BEA62" w14:textId="77777777" w:rsidR="00E75C1B" w:rsidRPr="00D30754" w:rsidRDefault="00E75C1B" w:rsidP="00CD20C9">
            <w:pPr>
              <w:pStyle w:val="PlainText"/>
              <w:rPr>
                <w:rFonts w:ascii="Times" w:hAnsi="Times" w:cs="Courier New"/>
                <w:sz w:val="22"/>
                <w:szCs w:val="22"/>
              </w:rPr>
            </w:pPr>
          </w:p>
        </w:tc>
      </w:tr>
      <w:tr w:rsidR="00E75C1B" w:rsidRPr="00D30754" w14:paraId="612FEEF0" w14:textId="77777777" w:rsidTr="001746D5">
        <w:tc>
          <w:tcPr>
            <w:tcW w:w="1909" w:type="dxa"/>
          </w:tcPr>
          <w:p w14:paraId="14F992CC"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Magnetospirillum</w:t>
            </w:r>
          </w:p>
        </w:tc>
        <w:tc>
          <w:tcPr>
            <w:tcW w:w="1285" w:type="dxa"/>
          </w:tcPr>
          <w:p w14:paraId="4581476B" w14:textId="77777777" w:rsidR="00E75C1B" w:rsidRPr="00D30754" w:rsidRDefault="00E75C1B" w:rsidP="00CD20C9">
            <w:pPr>
              <w:pStyle w:val="PlainText"/>
              <w:rPr>
                <w:rFonts w:ascii="Times" w:hAnsi="Times" w:cs="Courier New"/>
                <w:sz w:val="15"/>
                <w:szCs w:val="22"/>
              </w:rPr>
            </w:pPr>
          </w:p>
        </w:tc>
        <w:tc>
          <w:tcPr>
            <w:tcW w:w="1631" w:type="dxa"/>
          </w:tcPr>
          <w:p w14:paraId="0B9DAD44"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B0CB191"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Thrash&lt;/Author&gt;&lt;Year&gt;2010&lt;/Year&gt;&lt;RecNum&gt;764&lt;/RecNum&gt;&lt;DisplayText&gt;(Thrash et al., 2010)&lt;/DisplayText&gt;&lt;record&gt;&lt;rec-number&gt;764&lt;/rec-number&gt;&lt;foreign-keys&gt;&lt;key app="EN" db-id="0daw0xdz1a9decevx5ov5pwgpd0a5d929tzd" timestamp="1484606398"&gt;764&lt;/key&gt;&lt;/foreign-keys&gt;&lt;ref-type name="Journal Article"&gt;17&lt;/ref-type&gt;&lt;contributors&gt;&lt;authors&gt;&lt;author&gt;Thrash, J Cameron&lt;/author&gt;&lt;author&gt;Ahmadi, Sarir&lt;/author&gt;&lt;author&gt;Torok, Tamas&lt;/author&gt;&lt;author&gt;Coates, John D&lt;/author&gt;&lt;/authors&gt;&lt;/contributors&gt;&lt;titles&gt;&lt;title&gt;Magnetospirillum bellicus sp. nov., a novel dissimilatory perchlorate-reducing alphaproteobacterium isolated from a bioelectrical reactor&lt;/title&gt;&lt;secondary-title&gt;Applied and environmental microbiology&lt;/secondary-title&gt;&lt;/titles&gt;&lt;periodical&gt;&lt;full-title&gt;Applied and environmental microbiology&lt;/full-title&gt;&lt;/periodical&gt;&lt;pages&gt;4730-4737&lt;/pages&gt;&lt;volume&gt;76&lt;/volume&gt;&lt;number&gt;14&lt;/number&gt;&lt;dates&gt;&lt;year&gt;2010&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Thrash et al., 2010)</w:t>
            </w:r>
            <w:r w:rsidRPr="00D30754">
              <w:rPr>
                <w:rFonts w:ascii="Times" w:hAnsi="Times" w:cs="Courier New"/>
                <w:sz w:val="22"/>
                <w:szCs w:val="22"/>
              </w:rPr>
              <w:fldChar w:fldCharType="end"/>
            </w:r>
          </w:p>
        </w:tc>
        <w:tc>
          <w:tcPr>
            <w:tcW w:w="6327" w:type="dxa"/>
          </w:tcPr>
          <w:p w14:paraId="7104D36D" w14:textId="77777777" w:rsidR="00E75C1B" w:rsidRPr="00D30754" w:rsidRDefault="00E75C1B" w:rsidP="00CA38A7">
            <w:pPr>
              <w:pStyle w:val="PlainText"/>
              <w:rPr>
                <w:rFonts w:ascii="Times" w:hAnsi="Times" w:cs="Courier New"/>
                <w:sz w:val="22"/>
                <w:szCs w:val="22"/>
              </w:rPr>
            </w:pPr>
            <w:r w:rsidRPr="00D30754">
              <w:rPr>
                <w:rFonts w:ascii="Times" w:hAnsi="Times" w:cs="Courier New"/>
                <w:sz w:val="22"/>
                <w:szCs w:val="22"/>
              </w:rPr>
              <w:t xml:space="preserve">can use perchlorate as terminal electron acceptor, exhibit aerotaxis and magnetotaxis </w:t>
            </w:r>
          </w:p>
        </w:tc>
      </w:tr>
      <w:tr w:rsidR="00E75C1B" w:rsidRPr="00D30754" w14:paraId="667E5B64" w14:textId="77777777" w:rsidTr="001746D5">
        <w:tc>
          <w:tcPr>
            <w:tcW w:w="1909" w:type="dxa"/>
          </w:tcPr>
          <w:p w14:paraId="06EE4E39"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lastRenderedPageBreak/>
              <w:t>Malikia</w:t>
            </w:r>
          </w:p>
        </w:tc>
        <w:tc>
          <w:tcPr>
            <w:tcW w:w="1285" w:type="dxa"/>
          </w:tcPr>
          <w:p w14:paraId="7F3B9CCC"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some nitrate reduction </w:t>
            </w:r>
          </w:p>
        </w:tc>
        <w:tc>
          <w:tcPr>
            <w:tcW w:w="1631" w:type="dxa"/>
          </w:tcPr>
          <w:p w14:paraId="2CFB31E0"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BB52A47"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pring&lt;/Author&gt;&lt;Year&gt;2005&lt;/Year&gt;&lt;RecNum&gt;773&lt;/RecNum&gt;&lt;DisplayText&gt;(Spring et al., 2005)&lt;/DisplayText&gt;&lt;record&gt;&lt;rec-number&gt;773&lt;/rec-number&gt;&lt;foreign-keys&gt;&lt;key app="EN" db-id="0daw0xdz1a9decevx5ov5pwgpd0a5d929tzd" timestamp="1484677906"&gt;773&lt;/key&gt;&lt;/foreign-keys&gt;&lt;ref-type name="Journal Article"&gt;17&lt;/ref-type&gt;&lt;contributors&gt;&lt;authors&gt;&lt;author&gt;Spring, Stefan&lt;/author&gt;&lt;author&gt;Wagner, Michael&lt;/author&gt;&lt;author&gt;Schumann, Peter&lt;/author&gt;&lt;author&gt;Kämpfer, Peter&lt;/author&gt;&lt;/authors&gt;&lt;/contributors&gt;&lt;titles&gt;&lt;title&gt;Malikia granosa gen. nov., sp. nov., a novel polyhydroxyalkanoate-and polyphosphate-accumulating bacterium isolated from activated sludge, and reclassification of Pseudomonas spinosa as Malikia spinosa comb. nov&lt;/title&gt;&lt;secondary-title&gt;International journal of systematic and evolutionary microbiology&lt;/secondary-title&gt;&lt;/titles&gt;&lt;periodical&gt;&lt;full-title&gt;International journal of systematic and evolutionary microbiology&lt;/full-title&gt;&lt;/periodical&gt;&lt;pages&gt;621-629&lt;/pages&gt;&lt;volume&gt;55&lt;/volume&gt;&lt;number&gt;2&lt;/number&gt;&lt;dates&gt;&lt;year&gt;200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pring et al., 2005)</w:t>
            </w:r>
            <w:r w:rsidRPr="00D30754">
              <w:rPr>
                <w:rFonts w:ascii="Times" w:hAnsi="Times" w:cs="Courier New"/>
                <w:sz w:val="22"/>
                <w:szCs w:val="22"/>
              </w:rPr>
              <w:fldChar w:fldCharType="end"/>
            </w:r>
          </w:p>
        </w:tc>
        <w:tc>
          <w:tcPr>
            <w:tcW w:w="6327" w:type="dxa"/>
          </w:tcPr>
          <w:p w14:paraId="3023BFB5" w14:textId="77777777" w:rsidR="00E75C1B" w:rsidRPr="00D30754" w:rsidRDefault="00E75C1B" w:rsidP="003F40A7">
            <w:pPr>
              <w:pStyle w:val="PlainText"/>
              <w:rPr>
                <w:rFonts w:ascii="Times" w:hAnsi="Times" w:cs="Courier New"/>
                <w:sz w:val="22"/>
                <w:szCs w:val="22"/>
              </w:rPr>
            </w:pPr>
          </w:p>
        </w:tc>
      </w:tr>
      <w:tr w:rsidR="00E75C1B" w:rsidRPr="00D30754" w14:paraId="6311909E" w14:textId="77777777" w:rsidTr="001746D5">
        <w:tc>
          <w:tcPr>
            <w:tcW w:w="1909" w:type="dxa"/>
          </w:tcPr>
          <w:p w14:paraId="188506F6"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Massilia</w:t>
            </w:r>
          </w:p>
        </w:tc>
        <w:tc>
          <w:tcPr>
            <w:tcW w:w="1285" w:type="dxa"/>
          </w:tcPr>
          <w:p w14:paraId="4268D9F8"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some strains may reduce nitrate</w:t>
            </w:r>
          </w:p>
        </w:tc>
        <w:tc>
          <w:tcPr>
            <w:tcW w:w="1631" w:type="dxa"/>
          </w:tcPr>
          <w:p w14:paraId="4B7EC753"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9B198E3" w14:textId="77777777" w:rsidR="00E75C1B" w:rsidRPr="00D30754" w:rsidRDefault="00E75C1B"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indquist&lt;/Author&gt;&lt;Year&gt;2003&lt;/Year&gt;&lt;RecNum&gt;701&lt;/RecNum&gt;&lt;DisplayText&gt;(Lindquist et al., 2003)&lt;/DisplayText&gt;&lt;record&gt;&lt;rec-number&gt;701&lt;/rec-number&gt;&lt;foreign-keys&gt;&lt;key app="EN" db-id="0daw0xdz1a9decevx5ov5pwgpd0a5d929tzd" timestamp="1477516534"&gt;701&lt;/key&gt;&lt;/foreign-keys&gt;&lt;ref-type name="Journal Article"&gt;17&lt;/ref-type&gt;&lt;contributors&gt;&lt;authors&gt;&lt;author&gt;Lindquist, David&lt;/author&gt;&lt;author&gt;Murrill, Donna&lt;/author&gt;&lt;author&gt;Burran, W Patrick&lt;/author&gt;&lt;author&gt;Winans, Gloria&lt;/author&gt;&lt;author&gt;Janda, J Michael&lt;/author&gt;&lt;author&gt;Probert, Will&lt;/author&gt;&lt;/authors&gt;&lt;/contributors&gt;&lt;titles&gt;&lt;title&gt;Characteristics of Massilia timonae and Massilia timonae-like isolates from human patients, with an emended description of the species&lt;/title&gt;&lt;secondary-title&gt;Journal of clinical microbiology&lt;/secondary-title&gt;&lt;/titles&gt;&lt;periodical&gt;&lt;full-title&gt;Journal of clinical microbiology&lt;/full-title&gt;&lt;/periodical&gt;&lt;pages&gt;192-196&lt;/pages&gt;&lt;volume&gt;41&lt;/volume&gt;&lt;number&gt;1&lt;/number&gt;&lt;dates&gt;&lt;year&gt;2003&lt;/year&gt;&lt;/dates&gt;&lt;isbn&gt;0095-1137&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indquist et al., 2003)</w:t>
            </w:r>
            <w:r w:rsidRPr="00D30754">
              <w:rPr>
                <w:rFonts w:ascii="Times" w:hAnsi="Times" w:cs="Courier New"/>
                <w:sz w:val="22"/>
                <w:szCs w:val="22"/>
              </w:rPr>
              <w:fldChar w:fldCharType="end"/>
            </w:r>
          </w:p>
        </w:tc>
        <w:tc>
          <w:tcPr>
            <w:tcW w:w="6327" w:type="dxa"/>
          </w:tcPr>
          <w:p w14:paraId="0D431F39" w14:textId="77777777" w:rsidR="00E75C1B" w:rsidRPr="00D30754" w:rsidRDefault="00E75C1B" w:rsidP="00CA38A7">
            <w:pPr>
              <w:pStyle w:val="PlainText"/>
              <w:rPr>
                <w:rFonts w:ascii="Times" w:hAnsi="Times" w:cs="Courier New"/>
                <w:sz w:val="22"/>
                <w:szCs w:val="22"/>
              </w:rPr>
            </w:pPr>
            <w:r w:rsidRPr="00D30754">
              <w:rPr>
                <w:rFonts w:ascii="Times" w:hAnsi="Times" w:cs="Courier New"/>
                <w:sz w:val="22"/>
                <w:szCs w:val="22"/>
              </w:rPr>
              <w:t xml:space="preserve">isolated from human blood and tissue samples </w:t>
            </w:r>
          </w:p>
        </w:tc>
      </w:tr>
      <w:tr w:rsidR="00E75C1B" w:rsidRPr="00D30754" w14:paraId="2D9C75A8" w14:textId="77777777" w:rsidTr="001746D5">
        <w:tc>
          <w:tcPr>
            <w:tcW w:w="1909" w:type="dxa"/>
          </w:tcPr>
          <w:p w14:paraId="33E5DF1B"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Megasphaera</w:t>
            </w:r>
          </w:p>
        </w:tc>
        <w:tc>
          <w:tcPr>
            <w:tcW w:w="1285" w:type="dxa"/>
          </w:tcPr>
          <w:p w14:paraId="14ACE341" w14:textId="77777777" w:rsidR="00E75C1B" w:rsidRPr="00D30754" w:rsidRDefault="00E75C1B" w:rsidP="00CD20C9">
            <w:pPr>
              <w:pStyle w:val="PlainText"/>
              <w:rPr>
                <w:rFonts w:ascii="Times" w:hAnsi="Times" w:cs="Courier New"/>
                <w:sz w:val="15"/>
                <w:szCs w:val="22"/>
              </w:rPr>
            </w:pPr>
          </w:p>
        </w:tc>
        <w:tc>
          <w:tcPr>
            <w:tcW w:w="1631" w:type="dxa"/>
          </w:tcPr>
          <w:p w14:paraId="4797034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765FD16"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0"/>
                <w:szCs w:val="22"/>
              </w:rPr>
              <w:fldChar w:fldCharType="begin"/>
            </w:r>
            <w:r w:rsidRPr="00D30754">
              <w:rPr>
                <w:rFonts w:ascii="Times" w:hAnsi="Times" w:cs="Courier New"/>
                <w:sz w:val="20"/>
                <w:szCs w:val="22"/>
              </w:rPr>
              <w:instrText xml:space="preserve"> ADDIN EN.CITE &lt;EndNote&gt;&lt;Cite&gt;&lt;Author&gt;Rogosa&lt;/Author&gt;&lt;Year&gt;1971&lt;/Year&gt;&lt;RecNum&gt;880&lt;/RecNum&gt;&lt;DisplayText&gt;(Rogosa, 1971)&lt;/DisplayText&gt;&lt;record&gt;&lt;rec-number&gt;880&lt;/rec-number&gt;&lt;foreign-keys&gt;&lt;key app="EN" db-id="0daw0xdz1a9decevx5ov5pwgpd0a5d929tzd" timestamp="1490726255"&gt;880&lt;/key&gt;&lt;/foreign-keys&gt;&lt;ref-type name="Journal Article"&gt;17&lt;/ref-type&gt;&lt;contributors&gt;&lt;authors&gt;&lt;author&gt;Rogosa, Morrison&lt;/author&gt;&lt;/authors&gt;&lt;/contributors&gt;&lt;titles&gt;&lt;title&gt;Transfer of Peptostreptococcus elsdenii Gutierrez et al. to a new genus, Megasphaera [M. elsdenii (Gutierrez et al.) comb. nov.]&lt;/title&gt;&lt;secondary-title&gt;International Journal of Systematic and Evolutionary Microbiology&lt;/secondary-title&gt;&lt;/titles&gt;&lt;periodical&gt;&lt;full-title&gt;International journal of systematic and evolutionary microbiology&lt;/full-title&gt;&lt;/periodical&gt;&lt;pages&gt;187-189&lt;/pages&gt;&lt;volume&gt;21&lt;/volume&gt;&lt;number&gt;2&lt;/number&gt;&lt;dates&gt;&lt;year&gt;1971&lt;/year&gt;&lt;/dates&gt;&lt;isbn&gt;1466-5034&lt;/isbn&gt;&lt;urls&gt;&lt;/urls&gt;&lt;/record&gt;&lt;/Cite&gt;&lt;/EndNote&gt;</w:instrText>
            </w:r>
            <w:r w:rsidRPr="00D30754">
              <w:rPr>
                <w:rFonts w:ascii="Times" w:hAnsi="Times" w:cs="Courier New"/>
                <w:sz w:val="20"/>
                <w:szCs w:val="22"/>
              </w:rPr>
              <w:fldChar w:fldCharType="separate"/>
            </w:r>
            <w:r w:rsidRPr="00D30754">
              <w:rPr>
                <w:rFonts w:ascii="Times" w:hAnsi="Times" w:cs="Courier New"/>
                <w:noProof/>
                <w:sz w:val="20"/>
                <w:szCs w:val="22"/>
              </w:rPr>
              <w:t>(Rogosa, 1971)</w:t>
            </w:r>
            <w:r w:rsidRPr="00D30754">
              <w:rPr>
                <w:rFonts w:ascii="Times" w:hAnsi="Times" w:cs="Courier New"/>
                <w:sz w:val="20"/>
                <w:szCs w:val="22"/>
              </w:rPr>
              <w:fldChar w:fldCharType="end"/>
            </w:r>
          </w:p>
        </w:tc>
        <w:tc>
          <w:tcPr>
            <w:tcW w:w="6327" w:type="dxa"/>
          </w:tcPr>
          <w:p w14:paraId="6EAAE83E" w14:textId="77777777" w:rsidR="00E75C1B" w:rsidRPr="00D30754" w:rsidRDefault="00E75C1B" w:rsidP="00CD20C9">
            <w:pPr>
              <w:pStyle w:val="PlainText"/>
              <w:rPr>
                <w:rFonts w:ascii="Times" w:hAnsi="Times" w:cs="Courier New"/>
                <w:sz w:val="22"/>
                <w:szCs w:val="22"/>
              </w:rPr>
            </w:pPr>
          </w:p>
        </w:tc>
      </w:tr>
      <w:tr w:rsidR="00E75C1B" w:rsidRPr="00D30754" w14:paraId="06E98377" w14:textId="77777777" w:rsidTr="001746D5">
        <w:tc>
          <w:tcPr>
            <w:tcW w:w="1909" w:type="dxa"/>
          </w:tcPr>
          <w:p w14:paraId="665A6D7E"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Mesorhizobium </w:t>
            </w:r>
          </w:p>
        </w:tc>
        <w:tc>
          <w:tcPr>
            <w:tcW w:w="1285" w:type="dxa"/>
          </w:tcPr>
          <w:p w14:paraId="36277535"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22C84474"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N fixation </w:t>
            </w:r>
          </w:p>
        </w:tc>
        <w:tc>
          <w:tcPr>
            <w:tcW w:w="2112" w:type="dxa"/>
          </w:tcPr>
          <w:p w14:paraId="77F6D394"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https://en.wikipedia.org/wiki/Mesorhizobium</w:t>
            </w:r>
          </w:p>
        </w:tc>
        <w:tc>
          <w:tcPr>
            <w:tcW w:w="6327" w:type="dxa"/>
          </w:tcPr>
          <w:p w14:paraId="531FD2DE"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ne species can N fixation, M. loti (root nodules)</w:t>
            </w:r>
          </w:p>
        </w:tc>
      </w:tr>
      <w:tr w:rsidR="00E75C1B" w:rsidRPr="00D30754" w14:paraId="77A5E3ED" w14:textId="77777777" w:rsidTr="001746D5">
        <w:tc>
          <w:tcPr>
            <w:tcW w:w="1909" w:type="dxa"/>
          </w:tcPr>
          <w:p w14:paraId="47652686"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Methanobacterium</w:t>
            </w:r>
          </w:p>
        </w:tc>
        <w:tc>
          <w:tcPr>
            <w:tcW w:w="1285" w:type="dxa"/>
          </w:tcPr>
          <w:p w14:paraId="0E83C8A9" w14:textId="77777777" w:rsidR="00E75C1B" w:rsidRPr="00D30754" w:rsidRDefault="00E75C1B" w:rsidP="00CD20C9">
            <w:pPr>
              <w:pStyle w:val="PlainText"/>
              <w:rPr>
                <w:rFonts w:ascii="Times" w:hAnsi="Times" w:cs="Courier New"/>
                <w:sz w:val="15"/>
                <w:szCs w:val="22"/>
              </w:rPr>
            </w:pPr>
          </w:p>
        </w:tc>
        <w:tc>
          <w:tcPr>
            <w:tcW w:w="1631" w:type="dxa"/>
          </w:tcPr>
          <w:p w14:paraId="70B5B709"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63BC497"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Zeikus&lt;/Author&gt;&lt;Year&gt;1972&lt;/Year&gt;&lt;RecNum&gt;790&lt;/RecNum&gt;&lt;DisplayText&gt;(Zeikus and Wolee, 1972)&lt;/DisplayText&gt;&lt;record&gt;&lt;rec-number&gt;790&lt;/rec-number&gt;&lt;foreign-keys&gt;&lt;key app="EN" db-id="0daw0xdz1a9decevx5ov5pwgpd0a5d929tzd" timestamp="1484687678"&gt;790&lt;/key&gt;&lt;/foreign-keys&gt;&lt;ref-type name="Journal Article"&gt;17&lt;/ref-type&gt;&lt;contributors&gt;&lt;authors&gt;&lt;author&gt;Zeikus, JG&lt;/author&gt;&lt;author&gt;Wolee, RS&lt;/author&gt;&lt;/authors&gt;&lt;/contributors&gt;&lt;titles&gt;&lt;title&gt;Methanobacterium thermoautotrophicus sp. n., an anaerobic, autotrophic, extreme thermophile&lt;/title&gt;&lt;secondary-title&gt;Journal of Bacteriology&lt;/secondary-title&gt;&lt;/titles&gt;&lt;periodical&gt;&lt;full-title&gt;Journal of bacteriology&lt;/full-title&gt;&lt;/periodical&gt;&lt;pages&gt;707-713&lt;/pages&gt;&lt;volume&gt;109&lt;/volume&gt;&lt;number&gt;2&lt;/number&gt;&lt;dates&gt;&lt;year&gt;1972&lt;/year&gt;&lt;/dates&gt;&lt;isbn&gt;0021-9193&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Zeikus and Wolee, 1972)</w:t>
            </w:r>
            <w:r w:rsidRPr="00D30754">
              <w:rPr>
                <w:rFonts w:ascii="Times" w:hAnsi="Times" w:cs="Courier New"/>
                <w:sz w:val="22"/>
                <w:szCs w:val="22"/>
              </w:rPr>
              <w:fldChar w:fldCharType="end"/>
            </w:r>
          </w:p>
        </w:tc>
        <w:tc>
          <w:tcPr>
            <w:tcW w:w="6327" w:type="dxa"/>
          </w:tcPr>
          <w:p w14:paraId="3DF1931F" w14:textId="77777777" w:rsidR="00E75C1B" w:rsidRPr="00D30754" w:rsidRDefault="00E75C1B" w:rsidP="00CA38A7">
            <w:pPr>
              <w:pStyle w:val="PlainText"/>
              <w:rPr>
                <w:rFonts w:ascii="Times" w:hAnsi="Times" w:cs="Courier New"/>
                <w:sz w:val="22"/>
                <w:szCs w:val="22"/>
              </w:rPr>
            </w:pPr>
            <w:r w:rsidRPr="00D30754">
              <w:rPr>
                <w:rFonts w:ascii="Times" w:hAnsi="Times" w:cs="Courier New"/>
                <w:sz w:val="22"/>
                <w:szCs w:val="22"/>
              </w:rPr>
              <w:t xml:space="preserve">methanogenic </w:t>
            </w:r>
          </w:p>
        </w:tc>
      </w:tr>
      <w:tr w:rsidR="00E75C1B" w:rsidRPr="00D30754" w14:paraId="7EC4B3D2" w14:textId="77777777" w:rsidTr="001746D5">
        <w:tc>
          <w:tcPr>
            <w:tcW w:w="1909" w:type="dxa"/>
          </w:tcPr>
          <w:p w14:paraId="3225E8DE"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Methanobrevibacter</w:t>
            </w:r>
          </w:p>
        </w:tc>
        <w:tc>
          <w:tcPr>
            <w:tcW w:w="1285" w:type="dxa"/>
          </w:tcPr>
          <w:p w14:paraId="73636A88" w14:textId="77777777" w:rsidR="00E75C1B" w:rsidRPr="00D30754" w:rsidRDefault="00E75C1B" w:rsidP="00CD20C9">
            <w:pPr>
              <w:pStyle w:val="PlainText"/>
              <w:rPr>
                <w:rFonts w:ascii="Times" w:hAnsi="Times" w:cs="Courier New"/>
                <w:sz w:val="15"/>
                <w:szCs w:val="22"/>
              </w:rPr>
            </w:pPr>
          </w:p>
        </w:tc>
        <w:tc>
          <w:tcPr>
            <w:tcW w:w="1631" w:type="dxa"/>
          </w:tcPr>
          <w:p w14:paraId="47FAD419"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Methanogen</w:t>
            </w:r>
          </w:p>
        </w:tc>
        <w:tc>
          <w:tcPr>
            <w:tcW w:w="2112" w:type="dxa"/>
          </w:tcPr>
          <w:p w14:paraId="7CA7A41C" w14:textId="77777777" w:rsidR="00E75C1B" w:rsidRPr="00D30754" w:rsidRDefault="00E75C1B" w:rsidP="00CD20C9">
            <w:pPr>
              <w:pStyle w:val="PlainText"/>
              <w:rPr>
                <w:rFonts w:ascii="Times" w:hAnsi="Times" w:cs="Courier New"/>
                <w:sz w:val="22"/>
                <w:szCs w:val="22"/>
              </w:rPr>
            </w:pPr>
          </w:p>
        </w:tc>
        <w:tc>
          <w:tcPr>
            <w:tcW w:w="6327" w:type="dxa"/>
          </w:tcPr>
          <w:p w14:paraId="464FCEFE"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archaea, wikipedia</w:t>
            </w:r>
          </w:p>
        </w:tc>
      </w:tr>
      <w:tr w:rsidR="00E75C1B" w:rsidRPr="00D30754" w14:paraId="0828F07D" w14:textId="77777777" w:rsidTr="001746D5">
        <w:tc>
          <w:tcPr>
            <w:tcW w:w="1909" w:type="dxa"/>
          </w:tcPr>
          <w:p w14:paraId="5B337F6A"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Methanomassiliicoccus</w:t>
            </w:r>
          </w:p>
        </w:tc>
        <w:tc>
          <w:tcPr>
            <w:tcW w:w="1285" w:type="dxa"/>
          </w:tcPr>
          <w:p w14:paraId="61ABF6B9" w14:textId="77777777" w:rsidR="00E75C1B" w:rsidRPr="00D30754" w:rsidRDefault="00E75C1B" w:rsidP="00CD20C9">
            <w:pPr>
              <w:pStyle w:val="PlainText"/>
              <w:rPr>
                <w:rFonts w:ascii="Times" w:hAnsi="Times" w:cs="Courier New"/>
                <w:sz w:val="15"/>
                <w:szCs w:val="22"/>
              </w:rPr>
            </w:pPr>
          </w:p>
        </w:tc>
        <w:tc>
          <w:tcPr>
            <w:tcW w:w="1631" w:type="dxa"/>
          </w:tcPr>
          <w:p w14:paraId="1D2502A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Methanogen</w:t>
            </w:r>
          </w:p>
        </w:tc>
        <w:tc>
          <w:tcPr>
            <w:tcW w:w="2112" w:type="dxa"/>
          </w:tcPr>
          <w:p w14:paraId="2FE3ACA4"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ridi&lt;/Author&gt;&lt;Year&gt;2012&lt;/Year&gt;&lt;RecNum&gt;960&lt;/RecNum&gt;&lt;DisplayText&gt;(Dridi et al., 2012)&lt;/DisplayText&gt;&lt;record&gt;&lt;rec-number&gt;960&lt;/rec-number&gt;&lt;foreign-keys&gt;&lt;key app="EN" db-id="0daw0xdz1a9decevx5ov5pwgpd0a5d929tzd" timestamp="1495667604"&gt;960&lt;/key&gt;&lt;/foreign-keys&gt;&lt;ref-type name="Journal Article"&gt;17&lt;/ref-type&gt;&lt;contributors&gt;&lt;authors&gt;&lt;author&gt;Dridi, Bédis&lt;/author&gt;&lt;author&gt;Fardeau, Marie-Laure&lt;/author&gt;&lt;author&gt;Ollivier, Bernard&lt;/author&gt;&lt;author&gt;Raoult, Didier&lt;/author&gt;&lt;author&gt;Drancourt, Michel&lt;/author&gt;&lt;/authors&gt;&lt;/contributors&gt;&lt;titles&gt;&lt;title&gt;Methanomassiliicoccus luminyensis gen. nov., sp. nov., a methanogenic archaeon isolated from human faeces&lt;/title&gt;&lt;secondary-title&gt;International Journal of Systematic and Evolutionary Microbiology&lt;/secondary-title&gt;&lt;/titles&gt;&lt;periodical&gt;&lt;full-title&gt;International journal of systematic and evolutionary microbiology&lt;/full-title&gt;&lt;/periodical&gt;&lt;pages&gt;1902-1907&lt;/pages&gt;&lt;volume&gt;62&lt;/volume&gt;&lt;number&gt;8&lt;/number&gt;&lt;dates&gt;&lt;year&gt;201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ridi et al., 2012)</w:t>
            </w:r>
            <w:r w:rsidRPr="00D30754">
              <w:rPr>
                <w:rFonts w:ascii="Times" w:hAnsi="Times" w:cs="Courier New"/>
                <w:sz w:val="22"/>
                <w:szCs w:val="22"/>
              </w:rPr>
              <w:fldChar w:fldCharType="end"/>
            </w:r>
          </w:p>
        </w:tc>
        <w:tc>
          <w:tcPr>
            <w:tcW w:w="6327" w:type="dxa"/>
          </w:tcPr>
          <w:p w14:paraId="4C62DF9A" w14:textId="77777777" w:rsidR="00E75C1B" w:rsidRPr="00D30754" w:rsidRDefault="00E75C1B" w:rsidP="00CA38A7">
            <w:pPr>
              <w:pStyle w:val="PlainText"/>
              <w:rPr>
                <w:rFonts w:ascii="Times" w:hAnsi="Times" w:cs="Courier New"/>
                <w:sz w:val="22"/>
                <w:szCs w:val="22"/>
              </w:rPr>
            </w:pPr>
            <w:r w:rsidRPr="00D30754">
              <w:rPr>
                <w:rFonts w:ascii="Times" w:hAnsi="Times" w:cs="Courier New"/>
                <w:sz w:val="22"/>
                <w:szCs w:val="22"/>
              </w:rPr>
              <w:t xml:space="preserve">archaea </w:t>
            </w:r>
          </w:p>
        </w:tc>
      </w:tr>
      <w:tr w:rsidR="00E75C1B" w:rsidRPr="00D30754" w14:paraId="138FDB69" w14:textId="77777777" w:rsidTr="001746D5">
        <w:tc>
          <w:tcPr>
            <w:tcW w:w="1909" w:type="dxa"/>
          </w:tcPr>
          <w:p w14:paraId="259EA136"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Methanosaeta</w:t>
            </w:r>
          </w:p>
        </w:tc>
        <w:tc>
          <w:tcPr>
            <w:tcW w:w="1285" w:type="dxa"/>
          </w:tcPr>
          <w:p w14:paraId="519B5820" w14:textId="77777777" w:rsidR="00E75C1B" w:rsidRPr="00D30754" w:rsidRDefault="00E75C1B" w:rsidP="00CD20C9">
            <w:pPr>
              <w:pStyle w:val="PlainText"/>
              <w:rPr>
                <w:rFonts w:ascii="Times" w:hAnsi="Times" w:cs="Courier New"/>
                <w:sz w:val="15"/>
                <w:szCs w:val="22"/>
              </w:rPr>
            </w:pPr>
          </w:p>
        </w:tc>
        <w:tc>
          <w:tcPr>
            <w:tcW w:w="1631" w:type="dxa"/>
          </w:tcPr>
          <w:p w14:paraId="4F90B6B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DBE6451"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mith&lt;/Author&gt;&lt;Year&gt;2007&lt;/Year&gt;&lt;RecNum&gt;700&lt;/RecNum&gt;&lt;DisplayText&gt;(Smith and Ingram-Smith, 2007)&lt;/DisplayText&gt;&lt;record&gt;&lt;rec-number&gt;700&lt;/rec-number&gt;&lt;foreign-keys&gt;&lt;key app="EN" db-id="0daw0xdz1a9decevx5ov5pwgpd0a5d929tzd" timestamp="1477515653"&gt;700&lt;/key&gt;&lt;/foreign-keys&gt;&lt;ref-type name="Journal Article"&gt;17&lt;/ref-type&gt;&lt;contributors&gt;&lt;authors&gt;&lt;author&gt;Smith, Kerry S&lt;/author&gt;&lt;author&gt;Ingram-Smith, Cheryl&lt;/author&gt;&lt;/authors&gt;&lt;/contributors&gt;&lt;titles&gt;&lt;title&gt;Methanosaeta, the forgotten methanogen?&lt;/title&gt;&lt;secondary-title&gt;Trends in microbiology&lt;/secondary-title&gt;&lt;/titles&gt;&lt;periodical&gt;&lt;full-title&gt;Trends in microbiology&lt;/full-title&gt;&lt;/periodical&gt;&lt;pages&gt;150-155&lt;/pages&gt;&lt;volume&gt;15&lt;/volume&gt;&lt;number&gt;4&lt;/number&gt;&lt;dates&gt;&lt;year&gt;2007&lt;/year&gt;&lt;/dates&gt;&lt;isbn&gt;0966-842X&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mith and Ingram-Smith, 2007)</w:t>
            </w:r>
            <w:r w:rsidRPr="00D30754">
              <w:rPr>
                <w:rFonts w:ascii="Times" w:hAnsi="Times" w:cs="Courier New"/>
                <w:sz w:val="22"/>
                <w:szCs w:val="22"/>
              </w:rPr>
              <w:fldChar w:fldCharType="end"/>
            </w:r>
          </w:p>
        </w:tc>
        <w:tc>
          <w:tcPr>
            <w:tcW w:w="6327" w:type="dxa"/>
          </w:tcPr>
          <w:p w14:paraId="0C1B6F77" w14:textId="77777777" w:rsidR="00E75C1B" w:rsidRPr="00D30754" w:rsidRDefault="00E75C1B" w:rsidP="00CA38A7">
            <w:pPr>
              <w:pStyle w:val="PlainText"/>
              <w:rPr>
                <w:rFonts w:ascii="Times" w:hAnsi="Times" w:cs="Courier New"/>
                <w:sz w:val="22"/>
                <w:szCs w:val="22"/>
              </w:rPr>
            </w:pPr>
            <w:r w:rsidRPr="00D30754">
              <w:rPr>
                <w:rFonts w:ascii="Times" w:hAnsi="Times" w:cs="Courier New"/>
                <w:sz w:val="22"/>
                <w:szCs w:val="22"/>
              </w:rPr>
              <w:t xml:space="preserve">acetoclastic methanogen </w:t>
            </w:r>
          </w:p>
        </w:tc>
      </w:tr>
      <w:tr w:rsidR="00E75C1B" w:rsidRPr="00D30754" w14:paraId="6C188C4D" w14:textId="77777777" w:rsidTr="001746D5">
        <w:tc>
          <w:tcPr>
            <w:tcW w:w="1909" w:type="dxa"/>
          </w:tcPr>
          <w:p w14:paraId="10E100F2"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Methanosarcina</w:t>
            </w:r>
          </w:p>
        </w:tc>
        <w:tc>
          <w:tcPr>
            <w:tcW w:w="1285" w:type="dxa"/>
          </w:tcPr>
          <w:p w14:paraId="22EE076D" w14:textId="77777777" w:rsidR="00E75C1B" w:rsidRPr="00D30754" w:rsidRDefault="00E75C1B" w:rsidP="00CD20C9">
            <w:pPr>
              <w:pStyle w:val="PlainText"/>
              <w:rPr>
                <w:rFonts w:ascii="Times" w:hAnsi="Times" w:cs="Courier New"/>
                <w:sz w:val="15"/>
                <w:szCs w:val="22"/>
              </w:rPr>
            </w:pPr>
          </w:p>
        </w:tc>
        <w:tc>
          <w:tcPr>
            <w:tcW w:w="1631" w:type="dxa"/>
          </w:tcPr>
          <w:p w14:paraId="209FAD54"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Methanogen</w:t>
            </w:r>
          </w:p>
        </w:tc>
        <w:tc>
          <w:tcPr>
            <w:tcW w:w="2112" w:type="dxa"/>
          </w:tcPr>
          <w:p w14:paraId="28C922FE" w14:textId="77777777" w:rsidR="00E75C1B" w:rsidRPr="00D30754" w:rsidRDefault="00E75C1B" w:rsidP="00CD20C9">
            <w:pPr>
              <w:pStyle w:val="PlainText"/>
              <w:rPr>
                <w:rFonts w:ascii="Times" w:hAnsi="Times" w:cs="Courier New"/>
                <w:sz w:val="22"/>
                <w:szCs w:val="22"/>
              </w:rPr>
            </w:pPr>
          </w:p>
        </w:tc>
        <w:tc>
          <w:tcPr>
            <w:tcW w:w="6327" w:type="dxa"/>
          </w:tcPr>
          <w:p w14:paraId="47503BF2"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microbewiki</w:t>
            </w:r>
          </w:p>
        </w:tc>
      </w:tr>
      <w:tr w:rsidR="00E75C1B" w:rsidRPr="00D30754" w14:paraId="365E162B" w14:textId="77777777" w:rsidTr="001746D5">
        <w:tc>
          <w:tcPr>
            <w:tcW w:w="1909" w:type="dxa"/>
          </w:tcPr>
          <w:p w14:paraId="04CB5A91"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Methanospirillum</w:t>
            </w:r>
          </w:p>
        </w:tc>
        <w:tc>
          <w:tcPr>
            <w:tcW w:w="1285" w:type="dxa"/>
          </w:tcPr>
          <w:p w14:paraId="085E1212" w14:textId="77777777" w:rsidR="00E75C1B" w:rsidRPr="00D30754" w:rsidRDefault="00E75C1B" w:rsidP="00CD20C9">
            <w:pPr>
              <w:pStyle w:val="PlainText"/>
              <w:rPr>
                <w:rFonts w:ascii="Times" w:hAnsi="Times" w:cs="Courier New"/>
                <w:sz w:val="15"/>
                <w:szCs w:val="22"/>
              </w:rPr>
            </w:pPr>
          </w:p>
        </w:tc>
        <w:tc>
          <w:tcPr>
            <w:tcW w:w="1631" w:type="dxa"/>
          </w:tcPr>
          <w:p w14:paraId="1BE7E22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Methanogen</w:t>
            </w:r>
          </w:p>
        </w:tc>
        <w:tc>
          <w:tcPr>
            <w:tcW w:w="2112" w:type="dxa"/>
          </w:tcPr>
          <w:p w14:paraId="29DBD30D"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Ferry&lt;/Author&gt;&lt;Year&gt;1974&lt;/Year&gt;&lt;RecNum&gt;879&lt;/RecNum&gt;&lt;DisplayText&gt;(Ferry et al., 1974)&lt;/DisplayText&gt;&lt;record&gt;&lt;rec-number&gt;879&lt;/rec-number&gt;&lt;foreign-keys&gt;&lt;key app="EN" db-id="0daw0xdz1a9decevx5ov5pwgpd0a5d929tzd" timestamp="1490725838"&gt;879&lt;/key&gt;&lt;/foreign-keys&gt;&lt;ref-type name="Journal Article"&gt;17&lt;/ref-type&gt;&lt;contributors&gt;&lt;authors&gt;&lt;author&gt;Ferry, James G&lt;/author&gt;&lt;author&gt;Smith, Paul H&lt;/author&gt;&lt;author&gt;Wolfe, RS&lt;/author&gt;&lt;/authors&gt;&lt;/contributors&gt;&lt;titles&gt;&lt;title&gt;Methanospirillum, a New Genus of Methanogenic Bacteria, and Characterization of Methanospirillum hungatii sp. nov&lt;/title&gt;&lt;secondary-title&gt;International Journal of Systematic and Evolutionary Microbiology&lt;/secondary-title&gt;&lt;/titles&gt;&lt;periodical&gt;&lt;full-title&gt;International journal of systematic and evolutionary microbiology&lt;/full-title&gt;&lt;/periodical&gt;&lt;pages&gt;465-469&lt;/pages&gt;&lt;volume&gt;24&lt;/volume&gt;&lt;number&gt;4&lt;/number&gt;&lt;dates&gt;&lt;year&gt;197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Ferry et al., 1974)</w:t>
            </w:r>
            <w:r w:rsidRPr="00D30754">
              <w:rPr>
                <w:rFonts w:ascii="Times" w:hAnsi="Times" w:cs="Courier New"/>
                <w:sz w:val="22"/>
                <w:szCs w:val="22"/>
              </w:rPr>
              <w:fldChar w:fldCharType="end"/>
            </w:r>
          </w:p>
        </w:tc>
        <w:tc>
          <w:tcPr>
            <w:tcW w:w="6327" w:type="dxa"/>
          </w:tcPr>
          <w:p w14:paraId="713C6E3D" w14:textId="77777777" w:rsidR="00E75C1B" w:rsidRPr="00D30754" w:rsidRDefault="00E75C1B" w:rsidP="00CA38A7">
            <w:pPr>
              <w:pStyle w:val="PlainText"/>
              <w:rPr>
                <w:rFonts w:ascii="Times" w:hAnsi="Times" w:cs="Courier New"/>
                <w:sz w:val="22"/>
                <w:szCs w:val="22"/>
              </w:rPr>
            </w:pPr>
            <w:r w:rsidRPr="00D30754">
              <w:rPr>
                <w:rFonts w:ascii="Times" w:hAnsi="Times" w:cs="Courier New"/>
                <w:sz w:val="22"/>
                <w:szCs w:val="22"/>
              </w:rPr>
              <w:t xml:space="preserve">hydrogenotrophic methanogen </w:t>
            </w:r>
          </w:p>
        </w:tc>
      </w:tr>
      <w:tr w:rsidR="00E75C1B" w:rsidRPr="00D30754" w14:paraId="1A9C6596" w14:textId="77777777" w:rsidTr="001746D5">
        <w:tc>
          <w:tcPr>
            <w:tcW w:w="1909" w:type="dxa"/>
          </w:tcPr>
          <w:p w14:paraId="52853AC6"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Methylobacter </w:t>
            </w:r>
          </w:p>
        </w:tc>
        <w:tc>
          <w:tcPr>
            <w:tcW w:w="1285" w:type="dxa"/>
          </w:tcPr>
          <w:p w14:paraId="5C2C9EE3"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36D845F4"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Methanotroph </w:t>
            </w:r>
          </w:p>
        </w:tc>
        <w:tc>
          <w:tcPr>
            <w:tcW w:w="2112" w:type="dxa"/>
          </w:tcPr>
          <w:p w14:paraId="2200732A"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wikipedia)</w:t>
            </w:r>
          </w:p>
        </w:tc>
        <w:tc>
          <w:tcPr>
            <w:tcW w:w="6327" w:type="dxa"/>
          </w:tcPr>
          <w:p w14:paraId="064EDDB7"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family Methylococcaceae are all methanotrophs</w:t>
            </w:r>
          </w:p>
        </w:tc>
      </w:tr>
      <w:tr w:rsidR="00E75C1B" w:rsidRPr="00D30754" w14:paraId="7B0950F5" w14:textId="77777777" w:rsidTr="001746D5">
        <w:tc>
          <w:tcPr>
            <w:tcW w:w="1909" w:type="dxa"/>
          </w:tcPr>
          <w:p w14:paraId="7CF1F67E"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Methylobacterium</w:t>
            </w:r>
          </w:p>
        </w:tc>
        <w:tc>
          <w:tcPr>
            <w:tcW w:w="1285" w:type="dxa"/>
          </w:tcPr>
          <w:p w14:paraId="698A3928" w14:textId="77777777" w:rsidR="00E75C1B" w:rsidRPr="00D30754" w:rsidRDefault="00E75C1B" w:rsidP="00CD20C9">
            <w:pPr>
              <w:pStyle w:val="PlainText"/>
              <w:rPr>
                <w:rFonts w:ascii="Times" w:hAnsi="Times" w:cs="Courier New"/>
                <w:sz w:val="15"/>
                <w:szCs w:val="22"/>
              </w:rPr>
            </w:pPr>
          </w:p>
        </w:tc>
        <w:tc>
          <w:tcPr>
            <w:tcW w:w="1631" w:type="dxa"/>
          </w:tcPr>
          <w:p w14:paraId="76BF9742"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F1AB61D" w14:textId="77777777" w:rsidR="00E75C1B" w:rsidRPr="00D30754" w:rsidRDefault="00E75C1B" w:rsidP="00CD20C9">
            <w:pPr>
              <w:pStyle w:val="PlainText"/>
              <w:rPr>
                <w:rFonts w:ascii="Times" w:hAnsi="Times" w:cs="Courier New"/>
                <w:sz w:val="22"/>
                <w:szCs w:val="22"/>
              </w:rPr>
            </w:pPr>
          </w:p>
        </w:tc>
        <w:tc>
          <w:tcPr>
            <w:tcW w:w="6327" w:type="dxa"/>
          </w:tcPr>
          <w:p w14:paraId="2EC9492F" w14:textId="77777777" w:rsidR="00E75C1B" w:rsidRPr="00D30754" w:rsidRDefault="00E75C1B" w:rsidP="00CD20C9">
            <w:pPr>
              <w:pStyle w:val="PlainText"/>
              <w:rPr>
                <w:rFonts w:ascii="Times" w:hAnsi="Times" w:cs="Courier New"/>
                <w:sz w:val="22"/>
                <w:szCs w:val="22"/>
              </w:rPr>
            </w:pPr>
          </w:p>
        </w:tc>
      </w:tr>
      <w:tr w:rsidR="00E75C1B" w:rsidRPr="00D30754" w14:paraId="41016408" w14:textId="77777777" w:rsidTr="001746D5">
        <w:tc>
          <w:tcPr>
            <w:tcW w:w="1909" w:type="dxa"/>
          </w:tcPr>
          <w:p w14:paraId="2F73D2BF" w14:textId="77777777" w:rsidR="00E75C1B" w:rsidRPr="00D30754" w:rsidRDefault="00E75C1B" w:rsidP="00780587">
            <w:pPr>
              <w:pStyle w:val="PlainText"/>
              <w:rPr>
                <w:rFonts w:ascii="Times" w:hAnsi="Times" w:cs="Courier New"/>
                <w:i/>
                <w:sz w:val="22"/>
                <w:szCs w:val="22"/>
              </w:rPr>
            </w:pPr>
            <w:r w:rsidRPr="00780587">
              <w:rPr>
                <w:rFonts w:ascii="Times" w:hAnsi="Times" w:cs="Courier New"/>
                <w:i/>
                <w:sz w:val="22"/>
                <w:szCs w:val="22"/>
              </w:rPr>
              <w:t>Methylococcaceae</w:t>
            </w:r>
          </w:p>
        </w:tc>
        <w:tc>
          <w:tcPr>
            <w:tcW w:w="1285" w:type="dxa"/>
          </w:tcPr>
          <w:p w14:paraId="0968BA17" w14:textId="77777777" w:rsidR="00E75C1B" w:rsidRPr="00D30754" w:rsidRDefault="00E75C1B" w:rsidP="00CD20C9">
            <w:pPr>
              <w:pStyle w:val="PlainText"/>
              <w:rPr>
                <w:rFonts w:ascii="Times" w:hAnsi="Times" w:cs="Courier New"/>
                <w:sz w:val="15"/>
                <w:szCs w:val="22"/>
              </w:rPr>
            </w:pPr>
          </w:p>
        </w:tc>
        <w:tc>
          <w:tcPr>
            <w:tcW w:w="1631" w:type="dxa"/>
          </w:tcPr>
          <w:p w14:paraId="11B7A986" w14:textId="77777777" w:rsidR="00E75C1B" w:rsidRPr="00D30754" w:rsidRDefault="00E75C1B" w:rsidP="00CD20C9">
            <w:pPr>
              <w:pStyle w:val="PlainText"/>
              <w:rPr>
                <w:rFonts w:ascii="Times" w:hAnsi="Times" w:cs="Courier New"/>
                <w:sz w:val="22"/>
                <w:szCs w:val="22"/>
              </w:rPr>
            </w:pPr>
            <w:r w:rsidRPr="00780587">
              <w:rPr>
                <w:rFonts w:ascii="Times" w:hAnsi="Times" w:cs="Courier New"/>
                <w:i/>
                <w:sz w:val="22"/>
                <w:szCs w:val="22"/>
              </w:rPr>
              <w:t>Methanotroph</w:t>
            </w:r>
          </w:p>
        </w:tc>
        <w:tc>
          <w:tcPr>
            <w:tcW w:w="2112" w:type="dxa"/>
          </w:tcPr>
          <w:p w14:paraId="4DEF30C0" w14:textId="77777777" w:rsidR="00E75C1B" w:rsidRPr="00780587" w:rsidRDefault="00E75C1B" w:rsidP="00780587">
            <w:pPr>
              <w:pStyle w:val="PlainText"/>
              <w:rPr>
                <w:rFonts w:ascii="Times" w:hAnsi="Times" w:cs="Courier New"/>
                <w:sz w:val="22"/>
                <w:szCs w:val="22"/>
              </w:rPr>
            </w:pPr>
            <w:r>
              <w:rPr>
                <w:rFonts w:ascii="Times" w:hAnsi="Times" w:cs="Courier New"/>
                <w:sz w:val="22"/>
                <w:szCs w:val="22"/>
              </w:rPr>
              <w:fldChar w:fldCharType="begin"/>
            </w:r>
            <w:r>
              <w:rPr>
                <w:rFonts w:ascii="Times" w:hAnsi="Times" w:cs="Courier New"/>
                <w:sz w:val="22"/>
                <w:szCs w:val="22"/>
              </w:rPr>
              <w:instrText xml:space="preserve"> ADDIN EN.CITE &lt;EndNote&gt;&lt;Cite&gt;&lt;Author&gt;Bowman&lt;/Author&gt;&lt;Year&gt;2006&lt;/Year&gt;&lt;RecNum&gt;1107&lt;/RecNum&gt;&lt;DisplayText&gt;(Bowman, 2006)&lt;/DisplayText&gt;&lt;record&gt;&lt;rec-number&gt;1107&lt;/rec-number&gt;&lt;foreign-keys&gt;&lt;key app="EN" db-id="0daw0xdz1a9decevx5ov5pwgpd0a5d929tzd" timestamp="1522873688"&gt;1107&lt;/key&gt;&lt;/foreign-keys&gt;&lt;ref-type name="Book Section"&gt;5&lt;/ref-type&gt;&lt;contributors&gt;&lt;authors&gt;&lt;author&gt;Bowman, John&lt;/author&gt;&lt;/authors&gt;&lt;/contributors&gt;&lt;titles&gt;&lt;title&gt;The methanotrophs—the families Methylococcaceae and Methylocystaceae&lt;/title&gt;&lt;secondary-title&gt;The prokaryotes&lt;/secondary-title&gt;&lt;/titles&gt;&lt;pages&gt;266-289&lt;/pages&gt;&lt;dates&gt;&lt;year&gt;2006&lt;/year&gt;&lt;/dates&gt;&lt;publisher&gt;Springer&lt;/publisher&gt;&lt;urls&gt;&lt;/urls&gt;&lt;/record&gt;&lt;/Cite&gt;&lt;/EndNote&gt;</w:instrText>
            </w:r>
            <w:r>
              <w:rPr>
                <w:rFonts w:ascii="Times" w:hAnsi="Times" w:cs="Courier New"/>
                <w:sz w:val="22"/>
                <w:szCs w:val="22"/>
              </w:rPr>
              <w:fldChar w:fldCharType="separate"/>
            </w:r>
            <w:r>
              <w:rPr>
                <w:rFonts w:ascii="Times" w:hAnsi="Times" w:cs="Courier New"/>
                <w:noProof/>
                <w:sz w:val="22"/>
                <w:szCs w:val="22"/>
              </w:rPr>
              <w:t>(Bowman, 2006)</w:t>
            </w:r>
            <w:r>
              <w:rPr>
                <w:rFonts w:ascii="Times" w:hAnsi="Times" w:cs="Courier New"/>
                <w:sz w:val="22"/>
                <w:szCs w:val="22"/>
              </w:rPr>
              <w:fldChar w:fldCharType="end"/>
            </w:r>
          </w:p>
        </w:tc>
        <w:tc>
          <w:tcPr>
            <w:tcW w:w="6327" w:type="dxa"/>
          </w:tcPr>
          <w:p w14:paraId="6C2E22FE" w14:textId="77777777" w:rsidR="00E75C1B" w:rsidRPr="00D30754" w:rsidRDefault="00E75C1B" w:rsidP="00CD20C9">
            <w:pPr>
              <w:pStyle w:val="PlainText"/>
              <w:rPr>
                <w:rFonts w:ascii="Times" w:hAnsi="Times" w:cs="Courier New"/>
                <w:sz w:val="22"/>
                <w:szCs w:val="22"/>
              </w:rPr>
            </w:pPr>
          </w:p>
        </w:tc>
      </w:tr>
      <w:tr w:rsidR="00E75C1B" w:rsidRPr="00D30754" w14:paraId="244943C9" w14:textId="77777777" w:rsidTr="001746D5">
        <w:tc>
          <w:tcPr>
            <w:tcW w:w="1909" w:type="dxa"/>
          </w:tcPr>
          <w:p w14:paraId="6D676730"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Methylocystis</w:t>
            </w:r>
          </w:p>
        </w:tc>
        <w:tc>
          <w:tcPr>
            <w:tcW w:w="1285" w:type="dxa"/>
          </w:tcPr>
          <w:p w14:paraId="32EE85F0" w14:textId="77777777" w:rsidR="00E75C1B" w:rsidRPr="00D30754" w:rsidRDefault="00E75C1B" w:rsidP="00CD20C9">
            <w:pPr>
              <w:pStyle w:val="PlainText"/>
              <w:rPr>
                <w:rFonts w:ascii="Times" w:hAnsi="Times" w:cs="Courier New"/>
                <w:sz w:val="15"/>
                <w:szCs w:val="22"/>
              </w:rPr>
            </w:pPr>
          </w:p>
        </w:tc>
        <w:tc>
          <w:tcPr>
            <w:tcW w:w="1631" w:type="dxa"/>
          </w:tcPr>
          <w:p w14:paraId="03951871"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Methanogen</w:t>
            </w:r>
          </w:p>
        </w:tc>
        <w:tc>
          <w:tcPr>
            <w:tcW w:w="2112" w:type="dxa"/>
          </w:tcPr>
          <w:p w14:paraId="09D748C6"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elova&lt;/Author&gt;&lt;Year&gt;2013&lt;/Year&gt;&lt;RecNum&gt;689&lt;/RecNum&gt;&lt;DisplayText&gt;(Belova et al., 2013)&lt;/DisplayText&gt;&lt;record&gt;&lt;rec-number&gt;689&lt;/rec-number&gt;&lt;foreign-keys&gt;&lt;key app="EN" db-id="0daw0xdz1a9decevx5ov5pwgpd0a5d929tzd" timestamp="1477432848"&gt;689&lt;/key&gt;&lt;/foreign-keys&gt;&lt;ref-type name="Journal Article"&gt;17&lt;/ref-type&gt;&lt;contributors&gt;&lt;authors&gt;&lt;author&gt;Belova, Svetlana E&lt;/author&gt;&lt;author&gt;Kulichevskaya, Irina S&lt;/author&gt;&lt;author&gt;Bodelier, Paul LE&lt;/author&gt;&lt;author&gt;Dedysh, Svetlana N&lt;/author&gt;&lt;/authors&gt;&lt;/contributors&gt;&lt;titles&gt;&lt;title&gt;Methylocystis bryophila sp. nov., a facultatively methanotrophic bacterium from acidic Sphagnum peat, and emended description of the genus Methylocystis (ex Whittenbury et al. 1970) Bowman et al. 1993&lt;/title&gt;&lt;secondary-title&gt;International journal of systematic and evolutionary microbiology&lt;/secondary-title&gt;&lt;/titles&gt;&lt;periodical&gt;&lt;full-title&gt;International journal of systematic and evolutionary microbiology&lt;/full-title&gt;&lt;/periodical&gt;&lt;pages&gt;1096-1104&lt;/pages&gt;&lt;volume&gt;63&lt;/volume&gt;&lt;number&gt;3&lt;/number&gt;&lt;dates&gt;&lt;year&gt;201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elova et al., 2013)</w:t>
            </w:r>
            <w:r w:rsidRPr="00D30754">
              <w:rPr>
                <w:rFonts w:ascii="Times" w:hAnsi="Times" w:cs="Courier New"/>
                <w:sz w:val="22"/>
                <w:szCs w:val="22"/>
              </w:rPr>
              <w:fldChar w:fldCharType="end"/>
            </w:r>
          </w:p>
        </w:tc>
        <w:tc>
          <w:tcPr>
            <w:tcW w:w="6327" w:type="dxa"/>
          </w:tcPr>
          <w:p w14:paraId="230F7D5E" w14:textId="77777777" w:rsidR="00E75C1B" w:rsidRPr="00D30754" w:rsidRDefault="00E75C1B" w:rsidP="00CA38A7">
            <w:pPr>
              <w:pStyle w:val="PlainText"/>
              <w:rPr>
                <w:rFonts w:ascii="Times" w:hAnsi="Times" w:cs="Courier New"/>
                <w:sz w:val="22"/>
                <w:szCs w:val="22"/>
              </w:rPr>
            </w:pPr>
            <w:r w:rsidRPr="00D30754">
              <w:rPr>
                <w:rFonts w:ascii="Times" w:hAnsi="Times" w:cs="Courier New"/>
                <w:sz w:val="22"/>
                <w:szCs w:val="22"/>
              </w:rPr>
              <w:t xml:space="preserve">facultative methanotroph </w:t>
            </w:r>
          </w:p>
        </w:tc>
      </w:tr>
      <w:tr w:rsidR="00E75C1B" w:rsidRPr="00D30754" w14:paraId="16CADD3E" w14:textId="77777777" w:rsidTr="001746D5">
        <w:tc>
          <w:tcPr>
            <w:tcW w:w="1909" w:type="dxa"/>
          </w:tcPr>
          <w:p w14:paraId="29BA382F"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Methylomonas</w:t>
            </w:r>
          </w:p>
        </w:tc>
        <w:tc>
          <w:tcPr>
            <w:tcW w:w="1285" w:type="dxa"/>
          </w:tcPr>
          <w:p w14:paraId="680A2575" w14:textId="77777777" w:rsidR="00E75C1B" w:rsidRPr="00D30754" w:rsidRDefault="00E75C1B" w:rsidP="00CD20C9">
            <w:pPr>
              <w:pStyle w:val="PlainText"/>
              <w:rPr>
                <w:rFonts w:ascii="Times" w:hAnsi="Times" w:cs="Courier New"/>
                <w:sz w:val="15"/>
                <w:szCs w:val="22"/>
              </w:rPr>
            </w:pPr>
          </w:p>
        </w:tc>
        <w:tc>
          <w:tcPr>
            <w:tcW w:w="1631" w:type="dxa"/>
          </w:tcPr>
          <w:p w14:paraId="684BF72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Methanotroph</w:t>
            </w:r>
          </w:p>
        </w:tc>
        <w:tc>
          <w:tcPr>
            <w:tcW w:w="2112" w:type="dxa"/>
          </w:tcPr>
          <w:p w14:paraId="4555AAD3" w14:textId="77777777" w:rsidR="00E75C1B" w:rsidRPr="00D30754" w:rsidRDefault="00E75C1B" w:rsidP="00CD20C9">
            <w:pPr>
              <w:pStyle w:val="PlainText"/>
              <w:rPr>
                <w:rFonts w:ascii="Times" w:hAnsi="Times" w:cs="Courier New"/>
                <w:sz w:val="22"/>
                <w:szCs w:val="22"/>
              </w:rPr>
            </w:pPr>
          </w:p>
        </w:tc>
        <w:tc>
          <w:tcPr>
            <w:tcW w:w="6327" w:type="dxa"/>
          </w:tcPr>
          <w:p w14:paraId="02872CB5"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wikipedia</w:t>
            </w:r>
          </w:p>
        </w:tc>
      </w:tr>
      <w:tr w:rsidR="00E75C1B" w:rsidRPr="00D30754" w14:paraId="39FF2873" w14:textId="77777777" w:rsidTr="001746D5">
        <w:tc>
          <w:tcPr>
            <w:tcW w:w="1909" w:type="dxa"/>
          </w:tcPr>
          <w:p w14:paraId="7F9663EC"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Methylophaga</w:t>
            </w:r>
          </w:p>
        </w:tc>
        <w:tc>
          <w:tcPr>
            <w:tcW w:w="1285" w:type="dxa"/>
          </w:tcPr>
          <w:p w14:paraId="478441C1" w14:textId="77777777" w:rsidR="00E75C1B" w:rsidRPr="00D30754" w:rsidRDefault="00E75C1B" w:rsidP="00CD20C9">
            <w:pPr>
              <w:pStyle w:val="PlainText"/>
              <w:rPr>
                <w:rFonts w:ascii="Times" w:hAnsi="Times" w:cs="Courier New"/>
                <w:sz w:val="15"/>
                <w:szCs w:val="22"/>
              </w:rPr>
            </w:pPr>
          </w:p>
        </w:tc>
        <w:tc>
          <w:tcPr>
            <w:tcW w:w="1631" w:type="dxa"/>
          </w:tcPr>
          <w:p w14:paraId="37DB6E0B"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819692B" w14:textId="77777777" w:rsidR="00E75C1B" w:rsidRPr="00D30754" w:rsidRDefault="00E75C1B" w:rsidP="00CD20C9">
            <w:pPr>
              <w:pStyle w:val="PlainText"/>
              <w:rPr>
                <w:rFonts w:ascii="Times" w:hAnsi="Times" w:cs="Courier New"/>
                <w:sz w:val="22"/>
                <w:szCs w:val="22"/>
              </w:rPr>
            </w:pPr>
          </w:p>
        </w:tc>
        <w:tc>
          <w:tcPr>
            <w:tcW w:w="6327" w:type="dxa"/>
          </w:tcPr>
          <w:p w14:paraId="01E49A46"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 xml:space="preserve">strict methylotrophs </w:t>
            </w:r>
          </w:p>
        </w:tc>
      </w:tr>
      <w:tr w:rsidR="00E75C1B" w:rsidRPr="00D30754" w14:paraId="2B83C29D" w14:textId="77777777" w:rsidTr="001746D5">
        <w:tc>
          <w:tcPr>
            <w:tcW w:w="1909" w:type="dxa"/>
          </w:tcPr>
          <w:p w14:paraId="0CBFA664"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Methylosarcina</w:t>
            </w:r>
          </w:p>
        </w:tc>
        <w:tc>
          <w:tcPr>
            <w:tcW w:w="1285" w:type="dxa"/>
          </w:tcPr>
          <w:p w14:paraId="2F5EEFF2" w14:textId="77777777" w:rsidR="00E75C1B" w:rsidRPr="00D30754" w:rsidRDefault="00E75C1B" w:rsidP="00CD20C9">
            <w:pPr>
              <w:pStyle w:val="PlainText"/>
              <w:rPr>
                <w:rFonts w:ascii="Times" w:hAnsi="Times" w:cs="Courier New"/>
                <w:sz w:val="15"/>
                <w:szCs w:val="22"/>
              </w:rPr>
            </w:pPr>
          </w:p>
        </w:tc>
        <w:tc>
          <w:tcPr>
            <w:tcW w:w="1631" w:type="dxa"/>
          </w:tcPr>
          <w:p w14:paraId="6827D16E"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A9A63D8" w14:textId="77777777" w:rsidR="00E75C1B" w:rsidRPr="00D30754" w:rsidRDefault="00E75C1B" w:rsidP="00CD20C9">
            <w:pPr>
              <w:pStyle w:val="PlainText"/>
              <w:rPr>
                <w:rFonts w:ascii="Times" w:hAnsi="Times" w:cs="Courier New"/>
                <w:sz w:val="22"/>
                <w:szCs w:val="22"/>
              </w:rPr>
            </w:pPr>
          </w:p>
        </w:tc>
        <w:tc>
          <w:tcPr>
            <w:tcW w:w="6327" w:type="dxa"/>
          </w:tcPr>
          <w:p w14:paraId="6FF52B1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 xml:space="preserve">methanotrophic </w:t>
            </w:r>
          </w:p>
        </w:tc>
      </w:tr>
      <w:tr w:rsidR="00E75C1B" w:rsidRPr="00D30754" w14:paraId="2D1DC27D" w14:textId="77777777" w:rsidTr="001746D5">
        <w:tc>
          <w:tcPr>
            <w:tcW w:w="1909" w:type="dxa"/>
          </w:tcPr>
          <w:p w14:paraId="78CDDB2C"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Methylosinus</w:t>
            </w:r>
          </w:p>
        </w:tc>
        <w:tc>
          <w:tcPr>
            <w:tcW w:w="1285" w:type="dxa"/>
          </w:tcPr>
          <w:p w14:paraId="0C5E1488" w14:textId="77777777" w:rsidR="00E75C1B" w:rsidRPr="00D30754" w:rsidRDefault="00E75C1B" w:rsidP="00CD20C9">
            <w:pPr>
              <w:pStyle w:val="PlainText"/>
              <w:rPr>
                <w:rFonts w:ascii="Times" w:hAnsi="Times" w:cs="Courier New"/>
                <w:sz w:val="15"/>
                <w:szCs w:val="22"/>
              </w:rPr>
            </w:pPr>
          </w:p>
        </w:tc>
        <w:tc>
          <w:tcPr>
            <w:tcW w:w="1631" w:type="dxa"/>
          </w:tcPr>
          <w:p w14:paraId="10466E7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9088286"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ullivan&lt;/Author&gt;&lt;Year&gt;1998&lt;/Year&gt;&lt;RecNum&gt;862&lt;/RecNum&gt;&lt;DisplayText&gt;(Sullivan et al., 1998)&lt;/DisplayText&gt;&lt;record&gt;&lt;rec-number&gt;862&lt;/rec-number&gt;&lt;foreign-keys&gt;&lt;key app="EN" db-id="0daw0xdz1a9decevx5ov5pwgpd0a5d929tzd" timestamp="1490635877"&gt;862&lt;/key&gt;&lt;/foreign-keys&gt;&lt;ref-type name="Journal Article"&gt;17&lt;/ref-type&gt;&lt;contributors&gt;&lt;authors&gt;&lt;author&gt;Sullivan, Jonathan P&lt;/author&gt;&lt;author&gt;Dickinson, David&lt;/author&gt;&lt;author&gt;Chase, Howard A&lt;/author&gt;&lt;/authors&gt;&lt;/contributors&gt;&lt;titles&gt;&lt;title&gt;Methanotrophs, Methylosinus trichosporium OB3b, sMMO, and their application to bioremediation&lt;/title&gt;&lt;secondary-title&gt;Critical reviews in microbiology&lt;/secondary-title&gt;&lt;/titles&gt;&lt;periodical&gt;&lt;full-title&gt;Critical reviews in microbiology&lt;/full-title&gt;&lt;/periodical&gt;&lt;pages&gt;335-373&lt;/pages&gt;&lt;volume&gt;24&lt;/volume&gt;&lt;number&gt;4&lt;/number&gt;&lt;dates&gt;&lt;year&gt;1998&lt;/year&gt;&lt;/dates&gt;&lt;isbn&gt;1040-841X&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ullivan et al., 1998)</w:t>
            </w:r>
            <w:r w:rsidRPr="00D30754">
              <w:rPr>
                <w:rFonts w:ascii="Times" w:hAnsi="Times" w:cs="Courier New"/>
                <w:sz w:val="22"/>
                <w:szCs w:val="22"/>
              </w:rPr>
              <w:fldChar w:fldCharType="end"/>
            </w:r>
          </w:p>
        </w:tc>
        <w:tc>
          <w:tcPr>
            <w:tcW w:w="6327" w:type="dxa"/>
          </w:tcPr>
          <w:p w14:paraId="568450D4" w14:textId="77777777" w:rsidR="00E75C1B" w:rsidRPr="00D30754" w:rsidRDefault="00E75C1B" w:rsidP="00CD20C9">
            <w:pPr>
              <w:pStyle w:val="PlainText"/>
              <w:rPr>
                <w:rFonts w:ascii="Times" w:hAnsi="Times" w:cs="Courier New"/>
                <w:sz w:val="22"/>
                <w:szCs w:val="22"/>
              </w:rPr>
            </w:pPr>
          </w:p>
        </w:tc>
      </w:tr>
      <w:tr w:rsidR="00E75C1B" w:rsidRPr="00D30754" w14:paraId="04CEB41B" w14:textId="77777777" w:rsidTr="001746D5">
        <w:tc>
          <w:tcPr>
            <w:tcW w:w="1909" w:type="dxa"/>
          </w:tcPr>
          <w:p w14:paraId="69BAF758"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Methylotenera</w:t>
            </w:r>
          </w:p>
        </w:tc>
        <w:tc>
          <w:tcPr>
            <w:tcW w:w="1285" w:type="dxa"/>
          </w:tcPr>
          <w:p w14:paraId="44AFE52D" w14:textId="77777777" w:rsidR="00E75C1B" w:rsidRPr="00D30754" w:rsidRDefault="00E75C1B" w:rsidP="00CD20C9">
            <w:pPr>
              <w:pStyle w:val="PlainText"/>
              <w:rPr>
                <w:rFonts w:ascii="Times" w:hAnsi="Times" w:cs="Courier New"/>
                <w:sz w:val="15"/>
                <w:szCs w:val="22"/>
              </w:rPr>
            </w:pPr>
          </w:p>
        </w:tc>
        <w:tc>
          <w:tcPr>
            <w:tcW w:w="1631" w:type="dxa"/>
          </w:tcPr>
          <w:p w14:paraId="2AF7D301"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066972C"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alyuzhnaya&lt;/Author&gt;&lt;Year&gt;2006&lt;/Year&gt;&lt;RecNum&gt;875&lt;/RecNum&gt;&lt;DisplayText&gt;(Kalyuzhnaya et al., 2006)&lt;/DisplayText&gt;&lt;record&gt;&lt;rec-number&gt;875&lt;/rec-number&gt;&lt;foreign-keys&gt;&lt;key app="EN" db-id="0daw0xdz1a9decevx5ov5pwgpd0a5d929tzd" timestamp="1490725009"&gt;875&lt;/key&gt;&lt;/foreign-keys&gt;&lt;ref-type name="Journal Article"&gt;17&lt;/ref-type&gt;&lt;contributors&gt;&lt;authors&gt;&lt;author&gt;Kalyuzhnaya, Marina G&lt;/author&gt;&lt;author&gt;Bowerman, Sarah&lt;/author&gt;&lt;author&gt;Lara, Jimmie C&lt;/author&gt;&lt;author&gt;Lidstrom, Mary E&lt;/author&gt;&lt;author&gt;Chistoserdova, Ludmila&lt;/author&gt;&lt;/authors&gt;&lt;/contributors&gt;&lt;titles&gt;&lt;title&gt;Methylotenera mobilis gen. nov., sp. nov., an obligately methylamine-utilizing bacterium within the family Methylophilaceae&lt;/title&gt;&lt;secondary-title&gt;International Journal of Systematic and Evolutionary Microbiology&lt;/secondary-title&gt;&lt;/titles&gt;&lt;periodical&gt;&lt;full-title&gt;International journal of systematic and evolutionary microbiology&lt;/full-title&gt;&lt;/periodical&gt;&lt;pages&gt;2819-2823&lt;/pages&gt;&lt;volume&gt;56&lt;/volume&gt;&lt;number&gt;12&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alyuzhnaya et al., 2006)</w:t>
            </w:r>
            <w:r w:rsidRPr="00D30754">
              <w:rPr>
                <w:rFonts w:ascii="Times" w:hAnsi="Times" w:cs="Courier New"/>
                <w:sz w:val="22"/>
                <w:szCs w:val="22"/>
              </w:rPr>
              <w:fldChar w:fldCharType="end"/>
            </w:r>
          </w:p>
        </w:tc>
        <w:tc>
          <w:tcPr>
            <w:tcW w:w="6327" w:type="dxa"/>
          </w:tcPr>
          <w:p w14:paraId="7AC2233C" w14:textId="77777777" w:rsidR="00E75C1B" w:rsidRPr="00D30754" w:rsidRDefault="00E75C1B" w:rsidP="00F12840">
            <w:pPr>
              <w:pStyle w:val="PlainText"/>
              <w:rPr>
                <w:rFonts w:ascii="Times" w:hAnsi="Times" w:cs="Courier New"/>
                <w:sz w:val="22"/>
                <w:szCs w:val="22"/>
              </w:rPr>
            </w:pPr>
            <w:r w:rsidRPr="00D30754">
              <w:rPr>
                <w:rFonts w:ascii="Times" w:hAnsi="Times" w:cs="Courier New"/>
                <w:sz w:val="22"/>
                <w:szCs w:val="22"/>
              </w:rPr>
              <w:t xml:space="preserve">use methylamine as sole N source </w:t>
            </w:r>
          </w:p>
        </w:tc>
      </w:tr>
      <w:tr w:rsidR="00E75C1B" w:rsidRPr="00D30754" w14:paraId="70322455" w14:textId="77777777" w:rsidTr="001746D5">
        <w:tc>
          <w:tcPr>
            <w:tcW w:w="1909" w:type="dxa"/>
          </w:tcPr>
          <w:p w14:paraId="08E022B0"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Methylothermus</w:t>
            </w:r>
          </w:p>
        </w:tc>
        <w:tc>
          <w:tcPr>
            <w:tcW w:w="1285" w:type="dxa"/>
          </w:tcPr>
          <w:p w14:paraId="199F7A3B"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can use nitrate or ammonia as N source</w:t>
            </w:r>
          </w:p>
        </w:tc>
        <w:tc>
          <w:tcPr>
            <w:tcW w:w="1631" w:type="dxa"/>
          </w:tcPr>
          <w:p w14:paraId="1620D711"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04E77268" w14:textId="77777777" w:rsidR="00E75C1B" w:rsidRPr="00D30754" w:rsidRDefault="00E75C1B"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Tsubota&lt;/Author&gt;&lt;Year&gt;2005&lt;/Year&gt;&lt;RecNum&gt;704&lt;/RecNum&gt;&lt;DisplayText&gt;(Tsubota et al., 2005)&lt;/DisplayText&gt;&lt;record&gt;&lt;rec-number&gt;704&lt;/rec-number&gt;&lt;foreign-keys&gt;&lt;key app="EN" db-id="0daw0xdz1a9decevx5ov5pwgpd0a5d929tzd" timestamp="1477517197"&gt;704&lt;/key&gt;&lt;/foreign-keys&gt;&lt;ref-type name="Journal Article"&gt;17&lt;/ref-type&gt;&lt;contributors&gt;&lt;authors&gt;&lt;author&gt;Tsubota, Jun&lt;/author&gt;&lt;author&gt;Eshinimaev, Bulat Ts&lt;/author&gt;&lt;author&gt;Khmelenina, Valentina N&lt;/author&gt;&lt;author&gt;Trotsenko, Yuri A&lt;/author&gt;&lt;/authors&gt;&lt;/contributors&gt;&lt;titles&gt;&lt;title&gt;Methylothermus thermalis gen. nov., sp. nov., a novel moderately thermophilic obligate methanotroph from a hot spring in Japan&lt;/title&gt;&lt;secondary-title&gt;International journal of systematic and evolutionary microbiology&lt;/secondary-title&gt;&lt;/titles&gt;&lt;periodical&gt;&lt;full-title&gt;International journal of systematic and evolutionary microbiology&lt;/full-title&gt;&lt;/periodical&gt;&lt;pages&gt;1877-1884&lt;/pages&gt;&lt;volume&gt;55&lt;/volume&gt;&lt;number&gt;5&lt;/number&gt;&lt;dates&gt;&lt;year&gt;200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Tsubota et al., 2005)</w:t>
            </w:r>
            <w:r w:rsidRPr="00D30754">
              <w:rPr>
                <w:rFonts w:ascii="Times" w:hAnsi="Times" w:cs="Courier New"/>
                <w:sz w:val="22"/>
                <w:szCs w:val="22"/>
              </w:rPr>
              <w:fldChar w:fldCharType="end"/>
            </w:r>
          </w:p>
        </w:tc>
        <w:tc>
          <w:tcPr>
            <w:tcW w:w="6327" w:type="dxa"/>
          </w:tcPr>
          <w:p w14:paraId="3E1CC158" w14:textId="77777777" w:rsidR="00E75C1B" w:rsidRPr="00D30754" w:rsidRDefault="00E75C1B" w:rsidP="00F12840">
            <w:pPr>
              <w:pStyle w:val="PlainText"/>
              <w:rPr>
                <w:rFonts w:ascii="Times" w:hAnsi="Times" w:cs="Courier New"/>
                <w:sz w:val="22"/>
                <w:szCs w:val="22"/>
              </w:rPr>
            </w:pPr>
            <w:r w:rsidRPr="00D30754">
              <w:rPr>
                <w:rFonts w:ascii="Times" w:hAnsi="Times" w:cs="Courier New"/>
                <w:sz w:val="22"/>
                <w:szCs w:val="22"/>
              </w:rPr>
              <w:t xml:space="preserve">methanotroph </w:t>
            </w:r>
          </w:p>
        </w:tc>
      </w:tr>
      <w:tr w:rsidR="00E75C1B" w:rsidRPr="00D30754" w14:paraId="26C2F49B" w14:textId="77777777" w:rsidTr="001746D5">
        <w:tc>
          <w:tcPr>
            <w:tcW w:w="1909" w:type="dxa"/>
          </w:tcPr>
          <w:p w14:paraId="4EA8C923"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Methyloversatilis</w:t>
            </w:r>
          </w:p>
        </w:tc>
        <w:tc>
          <w:tcPr>
            <w:tcW w:w="1285" w:type="dxa"/>
          </w:tcPr>
          <w:p w14:paraId="3C393216" w14:textId="77777777" w:rsidR="00E75C1B" w:rsidRPr="00D30754" w:rsidRDefault="00E75C1B" w:rsidP="00CD20C9">
            <w:pPr>
              <w:pStyle w:val="PlainText"/>
              <w:rPr>
                <w:rFonts w:ascii="Times" w:hAnsi="Times" w:cs="Courier New"/>
                <w:sz w:val="15"/>
                <w:szCs w:val="22"/>
              </w:rPr>
            </w:pPr>
          </w:p>
        </w:tc>
        <w:tc>
          <w:tcPr>
            <w:tcW w:w="1631" w:type="dxa"/>
          </w:tcPr>
          <w:p w14:paraId="79433ED2"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3CDED69"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alyuzhnaya&lt;/Author&gt;&lt;Year&gt;2006&lt;/Year&gt;&lt;RecNum&gt;875&lt;/RecNum&gt;&lt;DisplayText&gt;(Kalyuzhnaya et al., 2006)&lt;/DisplayText&gt;&lt;record&gt;&lt;rec-number&gt;875&lt;/rec-number&gt;&lt;foreign-keys&gt;&lt;key app="EN" db-id="0daw0xdz1a9decevx5ov5pwgpd0a5d929tzd" timestamp="1490725009"&gt;875&lt;/key&gt;&lt;/foreign-keys&gt;&lt;ref-type name="Journal Article"&gt;17&lt;/ref-type&gt;&lt;contributors&gt;&lt;authors&gt;&lt;author&gt;Kalyuzhnaya, Marina G&lt;/author&gt;&lt;author&gt;Bowerman, Sarah&lt;/author&gt;&lt;author&gt;Lara, Jimmie C&lt;/author&gt;&lt;author&gt;Lidstrom, Mary E&lt;/author&gt;&lt;author&gt;Chistoserdova, Ludmila&lt;/author&gt;&lt;/authors&gt;&lt;/contributors&gt;&lt;titles&gt;&lt;title&gt;Methylotenera mobilis gen. nov., sp. nov., an obligately methylamine-utilizing bacterium within the family Methylophilaceae&lt;/title&gt;&lt;secondary-title&gt;International Journal of Systematic and Evolutionary Microbiology&lt;/secondary-title&gt;&lt;/titles&gt;&lt;periodical&gt;&lt;full-title&gt;International journal of systematic and evolutionary microbiology&lt;/full-title&gt;&lt;/periodical&gt;&lt;pages&gt;2819-2823&lt;/pages&gt;&lt;volume&gt;56&lt;/volume&gt;&lt;number&gt;12&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alyuzhnaya et al., 2006)</w:t>
            </w:r>
            <w:r w:rsidRPr="00D30754">
              <w:rPr>
                <w:rFonts w:ascii="Times" w:hAnsi="Times" w:cs="Courier New"/>
                <w:sz w:val="22"/>
                <w:szCs w:val="22"/>
              </w:rPr>
              <w:fldChar w:fldCharType="end"/>
            </w:r>
          </w:p>
        </w:tc>
        <w:tc>
          <w:tcPr>
            <w:tcW w:w="6327" w:type="dxa"/>
          </w:tcPr>
          <w:p w14:paraId="2E199702" w14:textId="77777777" w:rsidR="00E75C1B" w:rsidRPr="00D30754" w:rsidRDefault="00E75C1B" w:rsidP="00F12840">
            <w:pPr>
              <w:pStyle w:val="PlainText"/>
              <w:rPr>
                <w:rFonts w:ascii="Times" w:hAnsi="Times" w:cs="Courier New"/>
                <w:sz w:val="22"/>
                <w:szCs w:val="22"/>
              </w:rPr>
            </w:pPr>
            <w:r w:rsidRPr="00D30754">
              <w:rPr>
                <w:rFonts w:ascii="Times" w:hAnsi="Times" w:cs="Courier New"/>
                <w:sz w:val="22"/>
                <w:szCs w:val="22"/>
              </w:rPr>
              <w:t xml:space="preserve">methylotroph, closest relationship to denitrifier </w:t>
            </w:r>
          </w:p>
        </w:tc>
      </w:tr>
      <w:tr w:rsidR="00E75C1B" w:rsidRPr="00D30754" w14:paraId="157324B0" w14:textId="77777777" w:rsidTr="001746D5">
        <w:tc>
          <w:tcPr>
            <w:tcW w:w="1909" w:type="dxa"/>
          </w:tcPr>
          <w:p w14:paraId="202E9FB9" w14:textId="77777777" w:rsidR="00E75C1B" w:rsidRPr="00D30754" w:rsidRDefault="00E75C1B" w:rsidP="00780587">
            <w:pPr>
              <w:pStyle w:val="PlainText"/>
              <w:rPr>
                <w:rFonts w:ascii="Times" w:hAnsi="Times" w:cs="Courier New"/>
                <w:i/>
                <w:sz w:val="22"/>
                <w:szCs w:val="22"/>
              </w:rPr>
            </w:pPr>
            <w:r>
              <w:rPr>
                <w:rFonts w:ascii="Times" w:hAnsi="Times" w:cs="Courier New"/>
                <w:i/>
                <w:sz w:val="22"/>
                <w:szCs w:val="22"/>
              </w:rPr>
              <w:t>Methylovulum</w:t>
            </w:r>
          </w:p>
        </w:tc>
        <w:tc>
          <w:tcPr>
            <w:tcW w:w="1285" w:type="dxa"/>
          </w:tcPr>
          <w:p w14:paraId="37B245A3" w14:textId="77777777" w:rsidR="00E75C1B" w:rsidRPr="00D30754" w:rsidRDefault="00E75C1B" w:rsidP="00CD20C9">
            <w:pPr>
              <w:pStyle w:val="PlainText"/>
              <w:rPr>
                <w:rFonts w:ascii="Times" w:hAnsi="Times" w:cs="Courier New"/>
                <w:sz w:val="15"/>
                <w:szCs w:val="22"/>
              </w:rPr>
            </w:pPr>
          </w:p>
        </w:tc>
        <w:tc>
          <w:tcPr>
            <w:tcW w:w="1631" w:type="dxa"/>
          </w:tcPr>
          <w:p w14:paraId="4D26585A" w14:textId="77777777" w:rsidR="00E75C1B" w:rsidRPr="00780587" w:rsidRDefault="00E75C1B" w:rsidP="00CD20C9">
            <w:pPr>
              <w:pStyle w:val="PlainText"/>
              <w:rPr>
                <w:rFonts w:ascii="Times" w:hAnsi="Times" w:cs="Courier New"/>
                <w:sz w:val="22"/>
                <w:szCs w:val="22"/>
              </w:rPr>
            </w:pPr>
            <w:r w:rsidRPr="00780587">
              <w:rPr>
                <w:rFonts w:ascii="Times" w:hAnsi="Times" w:cs="Courier New"/>
                <w:sz w:val="22"/>
                <w:szCs w:val="22"/>
              </w:rPr>
              <w:t>Methanotroph</w:t>
            </w:r>
            <w:r w:rsidRPr="00780587">
              <w:rPr>
                <w:rFonts w:ascii="Times" w:hAnsi="Times" w:cs="Courier New"/>
                <w:sz w:val="22"/>
                <w:szCs w:val="22"/>
              </w:rPr>
              <w:tab/>
            </w:r>
          </w:p>
        </w:tc>
        <w:tc>
          <w:tcPr>
            <w:tcW w:w="2112" w:type="dxa"/>
          </w:tcPr>
          <w:p w14:paraId="5318623D" w14:textId="77777777" w:rsidR="00E75C1B" w:rsidRPr="00780587" w:rsidRDefault="00E75C1B" w:rsidP="00780587">
            <w:pPr>
              <w:pStyle w:val="PlainText"/>
              <w:rPr>
                <w:rFonts w:ascii="Times" w:hAnsi="Times" w:cs="Courier New"/>
                <w:sz w:val="22"/>
                <w:szCs w:val="22"/>
              </w:rPr>
            </w:pPr>
            <w:r>
              <w:rPr>
                <w:rFonts w:ascii="Times" w:hAnsi="Times" w:cs="Courier New"/>
                <w:sz w:val="22"/>
                <w:szCs w:val="22"/>
              </w:rPr>
              <w:fldChar w:fldCharType="begin"/>
            </w:r>
            <w:r>
              <w:rPr>
                <w:rFonts w:ascii="Times" w:hAnsi="Times" w:cs="Courier New"/>
                <w:sz w:val="22"/>
                <w:szCs w:val="22"/>
              </w:rPr>
              <w:instrText xml:space="preserve"> ADDIN EN.CITE &lt;EndNote&gt;&lt;Cite&gt;&lt;Author&gt;Iguchi&lt;/Author&gt;&lt;Year&gt;2011&lt;/Year&gt;&lt;RecNum&gt;1108&lt;/RecNum&gt;&lt;IDText&gt;et al. (2011)&lt;/IDText&gt;&lt;DisplayText&gt;(Iguchi et al., 2011)&lt;/DisplayText&gt;&lt;record&gt;&lt;rec-number&gt;1108&lt;/rec-number&gt;&lt;foreign-keys&gt;&lt;key app="EN" db-id="0daw0xdz1a9decevx5ov5pwgpd0a5d929tzd" timestamp="1522873733"&gt;1108&lt;/key&gt;&lt;/foreign-keys&gt;&lt;ref-type name="Journal Article"&gt;17&lt;/ref-type&gt;&lt;contributors&gt;&lt;authors&gt;&lt;author&gt;Iguchi, Hiroyuki&lt;/author&gt;&lt;author&gt;Yurimoto, Hiroya&lt;/author&gt;&lt;author&gt;Sakai, Yasuyoshi&lt;/author&gt;&lt;/authors&gt;&lt;/contributors&gt;&lt;titles&gt;&lt;title&gt;Methylovulum miyakonense gen. nov., sp. nov., a type I methanotroph isolated from forest soil&lt;/title&gt;&lt;secondary-title&gt;International journal of systematic and evolutionary microbiology&lt;/secondary-title&gt;&lt;/titles&gt;&lt;periodical&gt;&lt;full-title&gt;International journal of systematic and evolutionary microbiology&lt;/full-title&gt;&lt;/periodical&gt;&lt;pages&gt;810-815&lt;/pages&gt;&lt;volume&gt;61&lt;/volume&gt;&lt;number&gt;4&lt;/number&gt;&lt;dates&gt;&lt;year&gt;2011&lt;/year&gt;&lt;/dates&gt;&lt;isbn&gt;1466-5034&lt;/isbn&gt;&lt;urls&gt;&lt;/urls&gt;&lt;/record&gt;&lt;/Cite&gt;&lt;/EndNote&gt;</w:instrText>
            </w:r>
            <w:r>
              <w:rPr>
                <w:rFonts w:ascii="Times" w:hAnsi="Times" w:cs="Courier New"/>
                <w:sz w:val="22"/>
                <w:szCs w:val="22"/>
              </w:rPr>
              <w:fldChar w:fldCharType="separate"/>
            </w:r>
            <w:r>
              <w:rPr>
                <w:rFonts w:ascii="Times" w:hAnsi="Times" w:cs="Courier New"/>
                <w:noProof/>
                <w:sz w:val="22"/>
                <w:szCs w:val="22"/>
              </w:rPr>
              <w:t>(Iguchi et al., 2011)</w:t>
            </w:r>
            <w:r>
              <w:rPr>
                <w:rFonts w:ascii="Times" w:hAnsi="Times" w:cs="Courier New"/>
                <w:sz w:val="22"/>
                <w:szCs w:val="22"/>
              </w:rPr>
              <w:fldChar w:fldCharType="end"/>
            </w:r>
          </w:p>
        </w:tc>
        <w:tc>
          <w:tcPr>
            <w:tcW w:w="6327" w:type="dxa"/>
          </w:tcPr>
          <w:p w14:paraId="697DAD6D" w14:textId="77777777" w:rsidR="00E75C1B" w:rsidRPr="00D30754" w:rsidRDefault="00E75C1B" w:rsidP="00F12840">
            <w:pPr>
              <w:pStyle w:val="PlainText"/>
              <w:rPr>
                <w:rFonts w:ascii="Times" w:hAnsi="Times" w:cs="Courier New"/>
                <w:sz w:val="22"/>
                <w:szCs w:val="22"/>
              </w:rPr>
            </w:pPr>
          </w:p>
        </w:tc>
      </w:tr>
      <w:tr w:rsidR="00E75C1B" w:rsidRPr="00D30754" w14:paraId="1387DFDD" w14:textId="77777777" w:rsidTr="001746D5">
        <w:tc>
          <w:tcPr>
            <w:tcW w:w="1909" w:type="dxa"/>
          </w:tcPr>
          <w:p w14:paraId="7D53319A"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Micromonospora</w:t>
            </w:r>
          </w:p>
        </w:tc>
        <w:tc>
          <w:tcPr>
            <w:tcW w:w="1285" w:type="dxa"/>
          </w:tcPr>
          <w:p w14:paraId="7BA2CD97" w14:textId="77777777" w:rsidR="00E75C1B" w:rsidRPr="00D30754" w:rsidRDefault="00E75C1B" w:rsidP="00CD20C9">
            <w:pPr>
              <w:pStyle w:val="PlainText"/>
              <w:rPr>
                <w:rFonts w:ascii="Times" w:hAnsi="Times" w:cs="Courier New"/>
                <w:sz w:val="15"/>
                <w:szCs w:val="22"/>
              </w:rPr>
            </w:pPr>
          </w:p>
        </w:tc>
        <w:tc>
          <w:tcPr>
            <w:tcW w:w="1631" w:type="dxa"/>
          </w:tcPr>
          <w:p w14:paraId="2FB60262"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4862C0F" w14:textId="77777777" w:rsidR="00E75C1B" w:rsidRPr="00D30754" w:rsidRDefault="00E75C1B" w:rsidP="00CD20C9">
            <w:pPr>
              <w:pStyle w:val="PlainText"/>
              <w:rPr>
                <w:rFonts w:ascii="Times" w:hAnsi="Times" w:cs="Courier New"/>
                <w:sz w:val="22"/>
                <w:szCs w:val="22"/>
              </w:rPr>
            </w:pPr>
          </w:p>
        </w:tc>
        <w:tc>
          <w:tcPr>
            <w:tcW w:w="6327" w:type="dxa"/>
          </w:tcPr>
          <w:p w14:paraId="5A554012"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wikipedia</w:t>
            </w:r>
          </w:p>
        </w:tc>
      </w:tr>
      <w:tr w:rsidR="00E75C1B" w:rsidRPr="00D30754" w14:paraId="659CF5E0" w14:textId="77777777" w:rsidTr="001746D5">
        <w:tc>
          <w:tcPr>
            <w:tcW w:w="1909" w:type="dxa"/>
          </w:tcPr>
          <w:p w14:paraId="5EA3D549"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Mucilaginibacter</w:t>
            </w:r>
          </w:p>
        </w:tc>
        <w:tc>
          <w:tcPr>
            <w:tcW w:w="1285" w:type="dxa"/>
          </w:tcPr>
          <w:p w14:paraId="4E3A2D9B" w14:textId="77777777" w:rsidR="00E75C1B" w:rsidRPr="00D30754" w:rsidRDefault="00E75C1B" w:rsidP="00CD20C9">
            <w:pPr>
              <w:pStyle w:val="PlainText"/>
              <w:rPr>
                <w:rFonts w:ascii="Times" w:hAnsi="Times" w:cs="Courier New"/>
                <w:sz w:val="15"/>
                <w:szCs w:val="22"/>
              </w:rPr>
            </w:pPr>
          </w:p>
        </w:tc>
        <w:tc>
          <w:tcPr>
            <w:tcW w:w="1631" w:type="dxa"/>
          </w:tcPr>
          <w:p w14:paraId="28F4763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567ECD4"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Pankratov&lt;/Author&gt;&lt;Year&gt;2007&lt;/Year&gt;&lt;RecNum&gt;974&lt;/RecNum&gt;&lt;DisplayText&gt;(Pankratov et al., 2007)&lt;/DisplayText&gt;&lt;record&gt;&lt;rec-number&gt;974&lt;/rec-number&gt;&lt;foreign-keys&gt;&lt;key app="EN" db-id="0daw0xdz1a9decevx5ov5pwgpd0a5d929tzd" timestamp="1495679068"&gt;974&lt;/key&gt;&lt;/foreign-keys&gt;&lt;ref-type name="Journal Article"&gt;17&lt;/ref-type&gt;&lt;contributors&gt;&lt;authors&gt;&lt;author&gt;Pankratov, Timofei A&lt;/author&gt;&lt;author&gt;Tindall, Brian J&lt;/author&gt;&lt;author&gt;Liesack, Werner&lt;/author&gt;&lt;author&gt;Dedysh, Svetlana N&lt;/author&gt;&lt;/authors&gt;&lt;/contributors&gt;&lt;titles&gt;&lt;title&gt;Mucilaginibacter paludis gen. nov., sp. nov. and Mucilaginibacter gracilis sp. nov., pectin-, xylan-and laminarin-degrading members of the family Sphingobacteriaceae from acidic Sphagnum peat bog&lt;/title&gt;&lt;secondary-title&gt;International journal of systematic and evolutionary microbiology&lt;/secondary-title&gt;&lt;/titles&gt;&lt;periodical&gt;&lt;full-title&gt;International journal of systematic and evolutionary microbiology&lt;/full-title&gt;&lt;/periodical&gt;&lt;pages&gt;2349-2354&lt;/pages&gt;&lt;volume&gt;57&lt;/volume&gt;&lt;number&gt;10&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Pankratov et al., 2007)</w:t>
            </w:r>
            <w:r w:rsidRPr="00D30754">
              <w:rPr>
                <w:rFonts w:ascii="Times" w:hAnsi="Times" w:cs="Courier New"/>
                <w:sz w:val="22"/>
                <w:szCs w:val="22"/>
              </w:rPr>
              <w:fldChar w:fldCharType="end"/>
            </w:r>
          </w:p>
        </w:tc>
        <w:tc>
          <w:tcPr>
            <w:tcW w:w="6327" w:type="dxa"/>
          </w:tcPr>
          <w:p w14:paraId="3EF55A7B" w14:textId="77777777" w:rsidR="00E75C1B" w:rsidRPr="00D30754" w:rsidRDefault="00E75C1B" w:rsidP="003F40A7">
            <w:pPr>
              <w:pStyle w:val="PlainText"/>
              <w:rPr>
                <w:rFonts w:ascii="Times" w:hAnsi="Times" w:cs="Courier New"/>
                <w:sz w:val="22"/>
                <w:szCs w:val="22"/>
              </w:rPr>
            </w:pPr>
          </w:p>
        </w:tc>
      </w:tr>
      <w:tr w:rsidR="00E75C1B" w:rsidRPr="00D30754" w14:paraId="444EB5A0" w14:textId="77777777" w:rsidTr="001746D5">
        <w:tc>
          <w:tcPr>
            <w:tcW w:w="1909" w:type="dxa"/>
          </w:tcPr>
          <w:p w14:paraId="5191805E"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Mycobacterium</w:t>
            </w:r>
          </w:p>
        </w:tc>
        <w:tc>
          <w:tcPr>
            <w:tcW w:w="1285" w:type="dxa"/>
          </w:tcPr>
          <w:p w14:paraId="55F688DD" w14:textId="77777777" w:rsidR="00E75C1B" w:rsidRPr="00D30754" w:rsidRDefault="00E75C1B" w:rsidP="00CD20C9">
            <w:pPr>
              <w:pStyle w:val="PlainText"/>
              <w:rPr>
                <w:rFonts w:ascii="Times" w:hAnsi="Times" w:cs="Courier New"/>
                <w:sz w:val="15"/>
                <w:szCs w:val="22"/>
              </w:rPr>
            </w:pPr>
          </w:p>
        </w:tc>
        <w:tc>
          <w:tcPr>
            <w:tcW w:w="1631" w:type="dxa"/>
          </w:tcPr>
          <w:p w14:paraId="6DED63A5"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7149738"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utler&lt;/Author&gt;&lt;Year&gt;1993&lt;/Year&gt;&lt;RecNum&gt;884&lt;/RecNum&gt;&lt;DisplayText&gt;(Butler et al., 1993)&lt;/DisplayText&gt;&lt;record&gt;&lt;rec-number&gt;884&lt;/rec-number&gt;&lt;foreign-keys&gt;&lt;key app="EN" db-id="0daw0xdz1a9decevx5ov5pwgpd0a5d929tzd" timestamp="1490727422"&gt;884&lt;/key&gt;&lt;/foreign-keys&gt;&lt;ref-type name="Journal Article"&gt;17&lt;/ref-type&gt;&lt;contributors&gt;&lt;authors&gt;&lt;author&gt;Butler, WR&lt;/author&gt;&lt;author&gt;O&amp;apos;connor, Steven P&lt;/author&gt;&lt;author&gt;Yakrus, MA&lt;/author&gt;&lt;author&gt;Smithwick, RW&lt;/author&gt;&lt;author&gt;Plikaytis, BB&lt;/author&gt;&lt;author&gt;Moss, CW&lt;/author&gt;&lt;author&gt;Floyd, MM&lt;/author&gt;&lt;author&gt;Woodley, CL&lt;/author&gt;&lt;author&gt;Kilburn, JO&lt;/author&gt;&lt;author&gt;Vadney, FS&lt;/author&gt;&lt;/authors&gt;&lt;/contributors&gt;&lt;titles&gt;&lt;title&gt;Mycobacterium celatum sp. nov&lt;/title&gt;&lt;secondary-title&gt;International Journal of Systematic and Evolutionary Microbiology&lt;/secondary-title&gt;&lt;/titles&gt;&lt;periodical&gt;&lt;full-title&gt;International journal of systematic and evolutionary microbiology&lt;/full-title&gt;&lt;/periodical&gt;&lt;pages&gt;539-548&lt;/pages&gt;&lt;volume&gt;43&lt;/volume&gt;&lt;number&gt;3&lt;/number&gt;&lt;dates&gt;&lt;year&gt;199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utler et al., 1993)</w:t>
            </w:r>
            <w:r w:rsidRPr="00D30754">
              <w:rPr>
                <w:rFonts w:ascii="Times" w:hAnsi="Times" w:cs="Courier New"/>
                <w:sz w:val="22"/>
                <w:szCs w:val="22"/>
              </w:rPr>
              <w:fldChar w:fldCharType="end"/>
            </w:r>
          </w:p>
        </w:tc>
        <w:tc>
          <w:tcPr>
            <w:tcW w:w="6327" w:type="dxa"/>
          </w:tcPr>
          <w:p w14:paraId="7BFA16EE" w14:textId="77777777" w:rsidR="00E75C1B" w:rsidRPr="00D30754" w:rsidRDefault="00E75C1B" w:rsidP="00F12840">
            <w:pPr>
              <w:pStyle w:val="PlainText"/>
              <w:rPr>
                <w:rFonts w:ascii="Times" w:hAnsi="Times" w:cs="Courier New"/>
                <w:sz w:val="22"/>
                <w:szCs w:val="22"/>
              </w:rPr>
            </w:pPr>
            <w:r w:rsidRPr="00D30754">
              <w:rPr>
                <w:rFonts w:ascii="Times" w:hAnsi="Times" w:cs="Courier New"/>
                <w:sz w:val="22"/>
                <w:szCs w:val="22"/>
              </w:rPr>
              <w:t xml:space="preserve">potentially disease causing </w:t>
            </w:r>
          </w:p>
        </w:tc>
      </w:tr>
      <w:tr w:rsidR="00E75C1B" w:rsidRPr="00D30754" w14:paraId="05E37B92" w14:textId="77777777" w:rsidTr="001746D5">
        <w:tc>
          <w:tcPr>
            <w:tcW w:w="1909" w:type="dxa"/>
          </w:tcPr>
          <w:p w14:paraId="1A9A9D0F"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lastRenderedPageBreak/>
              <w:t>Mycoplasma</w:t>
            </w:r>
          </w:p>
        </w:tc>
        <w:tc>
          <w:tcPr>
            <w:tcW w:w="1285" w:type="dxa"/>
          </w:tcPr>
          <w:p w14:paraId="38880B70" w14:textId="77777777" w:rsidR="00E75C1B" w:rsidRPr="00D30754" w:rsidRDefault="00E75C1B" w:rsidP="00CD20C9">
            <w:pPr>
              <w:pStyle w:val="PlainText"/>
              <w:rPr>
                <w:rFonts w:ascii="Times" w:hAnsi="Times" w:cs="Courier New"/>
                <w:sz w:val="15"/>
                <w:szCs w:val="22"/>
              </w:rPr>
            </w:pPr>
          </w:p>
        </w:tc>
        <w:tc>
          <w:tcPr>
            <w:tcW w:w="1631" w:type="dxa"/>
          </w:tcPr>
          <w:p w14:paraId="562B89FF"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F59F252"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odke&lt;/Author&gt;&lt;Year&gt;2013&lt;/Year&gt;&lt;RecNum&gt;688&lt;/RecNum&gt;&lt;DisplayText&gt;(Wodke et al., 2013)&lt;/DisplayText&gt;&lt;record&gt;&lt;rec-number&gt;688&lt;/rec-number&gt;&lt;foreign-keys&gt;&lt;key app="EN" db-id="0daw0xdz1a9decevx5ov5pwgpd0a5d929tzd" timestamp="1477432713"&gt;688&lt;/key&gt;&lt;/foreign-keys&gt;&lt;ref-type name="Journal Article"&gt;17&lt;/ref-type&gt;&lt;contributors&gt;&lt;authors&gt;&lt;author&gt;Wodke, Judith AH&lt;/author&gt;&lt;author&gt;Pucha</w:instrText>
            </w:r>
            <w:r w:rsidRPr="00D30754">
              <w:rPr>
                <w:rFonts w:ascii="Times" w:hAnsi="Times" w:cs="Courier New" w:hint="eastAsia"/>
                <w:sz w:val="22"/>
                <w:szCs w:val="22"/>
              </w:rPr>
              <w:instrText>ł</w:instrText>
            </w:r>
            <w:r w:rsidRPr="00D30754">
              <w:rPr>
                <w:rFonts w:ascii="Times" w:hAnsi="Times" w:cs="Courier New"/>
                <w:sz w:val="22"/>
                <w:szCs w:val="22"/>
              </w:rPr>
              <w:instrText>ka, Jacek&lt;/author&gt;&lt;author&gt;Lluch</w:instrText>
            </w:r>
            <w:r w:rsidRPr="00D30754">
              <w:rPr>
                <w:rFonts w:ascii="Calibri" w:eastAsia="Calibri" w:hAnsi="Calibri" w:cs="Calibri"/>
                <w:sz w:val="22"/>
                <w:szCs w:val="22"/>
              </w:rPr>
              <w:instrText>‐</w:instrText>
            </w:r>
            <w:r w:rsidRPr="00D30754">
              <w:rPr>
                <w:rFonts w:ascii="Times" w:hAnsi="Times" w:cs="Courier New"/>
                <w:sz w:val="22"/>
                <w:szCs w:val="22"/>
              </w:rPr>
              <w:instrText>Senar, Maria&lt;/author&gt;&lt;author&gt;Marcos, Josep&lt;/author&gt;&lt;author&gt;Yus, Eva&lt;/author&gt;&lt;author&gt;Godinho, Miguel&lt;/author&gt;&lt;author&gt;Gutiérrez</w:instrText>
            </w:r>
            <w:r w:rsidRPr="00D30754">
              <w:rPr>
                <w:rFonts w:ascii="Calibri" w:eastAsia="Calibri" w:hAnsi="Calibri" w:cs="Calibri"/>
                <w:sz w:val="22"/>
                <w:szCs w:val="22"/>
              </w:rPr>
              <w:instrText>‐</w:instrText>
            </w:r>
            <w:r w:rsidRPr="00D30754">
              <w:rPr>
                <w:rFonts w:ascii="Times" w:hAnsi="Times" w:cs="Courier New"/>
                <w:sz w:val="22"/>
                <w:szCs w:val="22"/>
              </w:rPr>
              <w:instrText>Gallego, Ricardo&lt;/author&gt;&lt;author&gt;dos Santos, Vitor AP Martins&lt;/author&gt;&lt;author&gt;Serrano, Luis&lt;/author&gt;&lt;author&gt;Klipp, Edda&lt;/author&gt;&lt;/authors&gt;&lt;/contributors&gt;&lt;titles&gt;&lt;title&gt;Dissecting the energy metabolism in Mycoplasma pneumoniae through genome</w:instrText>
            </w:r>
            <w:r w:rsidRPr="00D30754">
              <w:rPr>
                <w:rFonts w:ascii="Calibri" w:eastAsia="Calibri" w:hAnsi="Calibri" w:cs="Calibri"/>
                <w:sz w:val="22"/>
                <w:szCs w:val="22"/>
              </w:rPr>
              <w:instrText>‐</w:instrText>
            </w:r>
            <w:r w:rsidRPr="00D30754">
              <w:rPr>
                <w:rFonts w:ascii="Times" w:hAnsi="Times" w:cs="Courier New"/>
                <w:sz w:val="22"/>
                <w:szCs w:val="22"/>
              </w:rPr>
              <w:instrText>scale metabolic modeling&lt;/title&gt;&lt;secondary-title&gt;Molecular systems biology&lt;/secondary-title&gt;&lt;/titles&gt;&lt;periodical&gt;&lt;full-title&gt;Molecular systems biology&lt;/full-title&gt;&lt;/periodical&gt;&lt;pages&gt;653&lt;/pages&gt;&lt;volume&gt;9&lt;/volume&gt;&lt;number&gt;1&lt;/number&gt;&lt;dates&gt;&lt;year&gt;2013&lt;/year&gt;&lt;/dates&gt;&lt;isbn&gt;1744-4292&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odke et al., 2013)</w:t>
            </w:r>
            <w:r w:rsidRPr="00D30754">
              <w:rPr>
                <w:rFonts w:ascii="Times" w:hAnsi="Times" w:cs="Courier New"/>
                <w:sz w:val="22"/>
                <w:szCs w:val="22"/>
              </w:rPr>
              <w:fldChar w:fldCharType="end"/>
            </w:r>
          </w:p>
        </w:tc>
        <w:tc>
          <w:tcPr>
            <w:tcW w:w="6327" w:type="dxa"/>
          </w:tcPr>
          <w:p w14:paraId="18B22934" w14:textId="77777777" w:rsidR="00E75C1B" w:rsidRPr="00D30754" w:rsidRDefault="00E75C1B" w:rsidP="00F12840">
            <w:pPr>
              <w:pStyle w:val="PlainText"/>
              <w:rPr>
                <w:rFonts w:ascii="Times" w:hAnsi="Times" w:cs="Courier New"/>
                <w:sz w:val="22"/>
                <w:szCs w:val="22"/>
              </w:rPr>
            </w:pPr>
          </w:p>
        </w:tc>
      </w:tr>
      <w:tr w:rsidR="00E75C1B" w:rsidRPr="00103266" w14:paraId="11398AC0" w14:textId="77777777" w:rsidTr="001746D5">
        <w:trPr>
          <w:trHeight w:val="621"/>
        </w:trPr>
        <w:tc>
          <w:tcPr>
            <w:tcW w:w="1909" w:type="dxa"/>
            <w:noWrap/>
            <w:hideMark/>
          </w:tcPr>
          <w:p w14:paraId="0308550D"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Neochlamydia </w:t>
            </w:r>
          </w:p>
        </w:tc>
        <w:tc>
          <w:tcPr>
            <w:tcW w:w="1285" w:type="dxa"/>
            <w:noWrap/>
            <w:hideMark/>
          </w:tcPr>
          <w:p w14:paraId="71B3925C"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1102CDEF"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obligate parasite</w:t>
            </w:r>
          </w:p>
        </w:tc>
        <w:tc>
          <w:tcPr>
            <w:tcW w:w="2112" w:type="dxa"/>
            <w:noWrap/>
            <w:hideMark/>
          </w:tcPr>
          <w:p w14:paraId="33A313A1"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Horn&lt;/Author&gt;&lt;Year&gt;2000&lt;/Year&gt;&lt;RecNum&gt;1151&lt;/RecNum&gt;&lt;IDText&gt;et al. (2000)&lt;/IDText&gt;&lt;DisplayText&gt;(Horn et al., 2000)&lt;/DisplayText&gt;&lt;record&gt;&lt;rec-number&gt;1151&lt;/rec-number&gt;&lt;foreign-keys&gt;&lt;key app="EN" db-id="0daw0xdz1a9decevx5ov5pwgpd0a5d929tzd" timestamp="1525981320"&gt;1151&lt;/key&gt;&lt;/foreign-keys&gt;&lt;ref-type name="Journal Article"&gt;17&lt;/ref-type&gt;&lt;contributors&gt;&lt;authors&gt;&lt;author&gt;Horn, Matthias&lt;/author&gt;&lt;author&gt;Wagner, Michael&lt;/author&gt;&lt;author&gt;Müller, Karl-Dieter&lt;/author&gt;&lt;author&gt;Schmid, Ernst N&lt;/author&gt;&lt;author&gt;Fritsche, Thomas R&lt;/author&gt;&lt;author&gt;Schleifer, Karl-Heinz&lt;/author&gt;&lt;author&gt;Michel, Rolf&lt;/author&gt;&lt;/authors&gt;&lt;/contributors&gt;&lt;titles&gt;&lt;title&gt;Neochlamydia hartmannellae gen. nov., sp. nov.(Parachlamydiaceae), an endoparasite of the amoeba Hartmannella vermiformis&lt;/title&gt;&lt;secondary-title&gt;Microbiology&lt;/secondary-title&gt;&lt;/titles&gt;&lt;periodical&gt;&lt;full-title&gt;Microbiology&lt;/full-title&gt;&lt;/periodical&gt;&lt;pages&gt;1231-1239&lt;/pages&gt;&lt;volume&gt;146&lt;/volume&gt;&lt;number&gt;5&lt;/number&gt;&lt;dates&gt;&lt;year&gt;2000&lt;/year&gt;&lt;/dates&gt;&lt;isbn&gt;1465-2080&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Horn et al., 2000)</w:t>
            </w:r>
            <w:r>
              <w:rPr>
                <w:rFonts w:eastAsia="Times New Roman" w:cs="Times New Roman"/>
                <w:sz w:val="22"/>
                <w:szCs w:val="22"/>
              </w:rPr>
              <w:fldChar w:fldCharType="end"/>
            </w:r>
          </w:p>
        </w:tc>
        <w:tc>
          <w:tcPr>
            <w:tcW w:w="6327" w:type="dxa"/>
            <w:hideMark/>
          </w:tcPr>
          <w:p w14:paraId="1234DE1C"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obligate intracytoplasmatic parasite of H. vermiformis</w:t>
            </w:r>
          </w:p>
        </w:tc>
      </w:tr>
      <w:tr w:rsidR="00E75C1B" w:rsidRPr="00103266" w14:paraId="2C2D899B" w14:textId="77777777" w:rsidTr="001746D5">
        <w:trPr>
          <w:trHeight w:val="237"/>
        </w:trPr>
        <w:tc>
          <w:tcPr>
            <w:tcW w:w="1909" w:type="dxa"/>
            <w:noWrap/>
            <w:hideMark/>
          </w:tcPr>
          <w:p w14:paraId="678CB287"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Nevskia </w:t>
            </w:r>
          </w:p>
        </w:tc>
        <w:tc>
          <w:tcPr>
            <w:tcW w:w="1285" w:type="dxa"/>
            <w:noWrap/>
            <w:hideMark/>
          </w:tcPr>
          <w:p w14:paraId="1BA9C986"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5BA4E368"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5FB502CB"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Kim&lt;/Author&gt;&lt;Year&gt;2011&lt;/Year&gt;&lt;RecNum&gt;120&lt;/RecNum&gt;&lt;IDText&gt;et al. (2011)&lt;/IDText&gt;&lt;DisplayText&gt;(Kim et al., 2011)&lt;/DisplayText&gt;&lt;record&gt;&lt;rec-number&gt;120&lt;/rec-number&gt;&lt;foreign-keys&gt;&lt;key app="EN" db-id="0daw0xdz1a9decevx5ov5pwgpd0a5d929tzd" timestamp="1431819067"&gt;120&lt;/key&gt;&lt;/foreign-keys&gt;&lt;ref-type name="Journal Article"&gt;17&lt;/ref-type&gt;&lt;contributors&gt;&lt;authors&gt;&lt;author&gt;Kim, Ja</w:instrText>
            </w:r>
            <w:r>
              <w:rPr>
                <w:rFonts w:ascii="Calibri" w:eastAsia="Calibri" w:hAnsi="Calibri" w:cs="Calibri"/>
                <w:sz w:val="22"/>
                <w:szCs w:val="22"/>
              </w:rPr>
              <w:instrText>‐</w:instrText>
            </w:r>
            <w:r>
              <w:rPr>
                <w:rFonts w:eastAsia="Times New Roman" w:cs="Times New Roman"/>
                <w:sz w:val="22"/>
                <w:szCs w:val="22"/>
              </w:rPr>
              <w:instrText>Myung&lt;/author&gt;&lt;author&gt;Lee, Kitack&lt;/author&gt;&lt;author&gt;Shin, Kyungsoon&lt;/author&gt;&lt;author&gt;Yang, Eun Jin&lt;/author&gt;&lt;author&gt;Engel, Anja&lt;/author&gt;&lt;author&gt;Karl, David M&lt;/author&gt;&lt;author&gt;Kim, Hyun</w:instrText>
            </w:r>
            <w:r>
              <w:rPr>
                <w:rFonts w:ascii="Calibri" w:eastAsia="Calibri" w:hAnsi="Calibri" w:cs="Calibri"/>
                <w:sz w:val="22"/>
                <w:szCs w:val="22"/>
              </w:rPr>
              <w:instrText>‐</w:instrText>
            </w:r>
            <w:r>
              <w:rPr>
                <w:rFonts w:eastAsia="Times New Roman" w:cs="Times New Roman"/>
                <w:sz w:val="22"/>
                <w:szCs w:val="22"/>
              </w:rPr>
              <w:instrText>Cheol&lt;/author&gt;&lt;/authors&gt;&lt;/contributors&gt;&lt;titles&gt;&lt;title&gt;Shifts in biogenic carbon flow from particulate to dissolved forms under high carbon dioxide and warm ocean conditions&lt;/title&gt;&lt;secondary-title&gt;Geophysical Research Letters&lt;/secondary-title&gt;&lt;/titles&gt;&lt;periodical&gt;&lt;full-title&gt;Geophysical Research Letters&lt;/full-title&gt;&lt;/periodical&gt;&lt;volume&gt;38&lt;/volume&gt;&lt;number&gt;8&lt;/number&gt;&lt;dates&gt;&lt;year&gt;2011&lt;/year&gt;&lt;/dates&gt;&lt;isbn&gt;1944-8007&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Kim et al., 2011)</w:t>
            </w:r>
            <w:r>
              <w:rPr>
                <w:rFonts w:eastAsia="Times New Roman" w:cs="Times New Roman"/>
                <w:sz w:val="22"/>
                <w:szCs w:val="22"/>
              </w:rPr>
              <w:fldChar w:fldCharType="end"/>
            </w:r>
          </w:p>
        </w:tc>
        <w:tc>
          <w:tcPr>
            <w:tcW w:w="6327" w:type="dxa"/>
            <w:hideMark/>
          </w:tcPr>
          <w:p w14:paraId="3E3902CF"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r>
      <w:tr w:rsidR="00E75C1B" w:rsidRPr="00D30754" w14:paraId="781E7A67" w14:textId="77777777" w:rsidTr="001746D5">
        <w:tc>
          <w:tcPr>
            <w:tcW w:w="1909" w:type="dxa"/>
          </w:tcPr>
          <w:p w14:paraId="6A04C0F2"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Niabella</w:t>
            </w:r>
          </w:p>
        </w:tc>
        <w:tc>
          <w:tcPr>
            <w:tcW w:w="1285" w:type="dxa"/>
          </w:tcPr>
          <w:p w14:paraId="536AE23F" w14:textId="77777777" w:rsidR="00E75C1B" w:rsidRPr="00D30754" w:rsidRDefault="00E75C1B" w:rsidP="00CD20C9">
            <w:pPr>
              <w:pStyle w:val="PlainText"/>
              <w:rPr>
                <w:rFonts w:ascii="Times" w:hAnsi="Times" w:cs="Courier New"/>
                <w:sz w:val="15"/>
                <w:szCs w:val="22"/>
              </w:rPr>
            </w:pPr>
          </w:p>
        </w:tc>
        <w:tc>
          <w:tcPr>
            <w:tcW w:w="1631" w:type="dxa"/>
          </w:tcPr>
          <w:p w14:paraId="46767F0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AF3F7D9"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im&lt;/Author&gt;&lt;Year&gt;2007&lt;/Year&gt;&lt;RecNum&gt;961&lt;/RecNum&gt;&lt;DisplayText&gt;(Kim et al., 2007)&lt;/DisplayText&gt;&lt;record&gt;&lt;rec-number&gt;961&lt;/rec-number&gt;&lt;foreign-keys&gt;&lt;key app="EN" db-id="0daw0xdz1a9decevx5ov5pwgpd0a5d929tzd" timestamp="1495667814"&gt;961&lt;/key&gt;&lt;/foreign-keys&gt;&lt;ref-type name="Journal Article"&gt;17&lt;/ref-type&gt;&lt;contributors&gt;&lt;authors&gt;&lt;author&gt;Kim, Byung-Yong&lt;/author&gt;&lt;author&gt;Weon, Hang-Yeon&lt;/author&gt;&lt;author&gt;Yoo, Seung-Hee&lt;/author&gt;&lt;author&gt;Hong, Seung-Beom&lt;/author&gt;&lt;author&gt;Kwon, Soon-Wo&lt;/author&gt;&lt;author&gt;Stackebrandt, Erko&lt;/author&gt;&lt;author&gt;Go, Seung-Joo&lt;/author&gt;&lt;/authors&gt;&lt;/contributors&gt;&lt;titles&gt;&lt;title&gt;Niabella aurantiaca gen. nov., sp. nov., isolated from a greenhouse soil in Korea&lt;/title&gt;&lt;secondary-title&gt;International journal of systematic and evolutionary microbiology&lt;/secondary-title&gt;&lt;/titles&gt;&lt;periodical&gt;&lt;full-title&gt;International journal of systematic and evolutionary microbiology&lt;/full-title&gt;&lt;/periodical&gt;&lt;pages&gt;538-541&lt;/pages&gt;&lt;volume&gt;57&lt;/volume&gt;&lt;number&gt;3&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im et al., 2007)</w:t>
            </w:r>
            <w:r w:rsidRPr="00D30754">
              <w:rPr>
                <w:rFonts w:ascii="Times" w:hAnsi="Times" w:cs="Courier New"/>
                <w:sz w:val="22"/>
                <w:szCs w:val="22"/>
              </w:rPr>
              <w:fldChar w:fldCharType="end"/>
            </w:r>
          </w:p>
        </w:tc>
        <w:tc>
          <w:tcPr>
            <w:tcW w:w="6327" w:type="dxa"/>
          </w:tcPr>
          <w:p w14:paraId="0C78248A" w14:textId="77777777" w:rsidR="00E75C1B" w:rsidRPr="00D30754" w:rsidRDefault="00E75C1B" w:rsidP="00F12840">
            <w:pPr>
              <w:pStyle w:val="PlainText"/>
              <w:rPr>
                <w:rFonts w:ascii="Times" w:hAnsi="Times" w:cs="Courier New"/>
                <w:sz w:val="22"/>
                <w:szCs w:val="22"/>
              </w:rPr>
            </w:pPr>
          </w:p>
        </w:tc>
      </w:tr>
      <w:tr w:rsidR="00E75C1B" w:rsidRPr="00D30754" w14:paraId="3F65D0E3" w14:textId="77777777" w:rsidTr="001746D5">
        <w:tc>
          <w:tcPr>
            <w:tcW w:w="1909" w:type="dxa"/>
          </w:tcPr>
          <w:p w14:paraId="444AAB11"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Nitratifractor</w:t>
            </w:r>
          </w:p>
        </w:tc>
        <w:tc>
          <w:tcPr>
            <w:tcW w:w="1285" w:type="dxa"/>
          </w:tcPr>
          <w:p w14:paraId="7F918982"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denitrification </w:t>
            </w:r>
          </w:p>
        </w:tc>
        <w:tc>
          <w:tcPr>
            <w:tcW w:w="1631" w:type="dxa"/>
          </w:tcPr>
          <w:p w14:paraId="0D55345E"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8C6C29B" w14:textId="77777777" w:rsidR="00E75C1B" w:rsidRPr="00D30754" w:rsidRDefault="00E75C1B"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Nakagawa&lt;/Author&gt;&lt;Year&gt;2005&lt;/Year&gt;&lt;RecNum&gt;714&lt;/RecNum&gt;&lt;DisplayText&gt;(Nakagawa et al., 2005)&lt;/DisplayText&gt;&lt;record&gt;&lt;rec-number&gt;714&lt;/rec-number&gt;&lt;foreign-keys&gt;&lt;key app="EN" db-id="0daw0xdz1a9decevx5ov5pwgpd0a5d929tzd" timestamp="1477601608"&gt;714&lt;/key&gt;&lt;/foreign-keys&gt;&lt;ref-type name="Journal Article"&gt;17&lt;/ref-type&gt;&lt;contributors&gt;&lt;authors&gt;&lt;author&gt;Nakagawa, Satoshi&lt;/author&gt;&lt;author&gt;Takai, Ken&lt;/author&gt;&lt;author&gt;Inagaki, Fumio&lt;/author&gt;&lt;author&gt;Horikoshi, Koki&lt;/author&gt;&lt;author&gt;Sako, Yoshihiko&lt;/author&gt;&lt;/authors&gt;&lt;/contributors&gt;&lt;titles&gt;&lt;title&gt;Nitratiruptor tergarcus gen. nov., sp. nov. and Nitratifractor salsuginis gen. nov., sp. nov., nitrate-reducing chemolithoautotrophs of the </w:instrText>
            </w:r>
            <w:r w:rsidRPr="00D30754">
              <w:rPr>
                <w:rFonts w:ascii="Times" w:hAnsi="Times" w:cs="Courier New" w:hint="eastAsia"/>
                <w:sz w:val="22"/>
                <w:szCs w:val="22"/>
              </w:rPr>
              <w:instrText>ε</w:instrText>
            </w:r>
            <w:r w:rsidRPr="00D30754">
              <w:rPr>
                <w:rFonts w:ascii="Times" w:hAnsi="Times" w:cs="Courier New"/>
                <w:sz w:val="22"/>
                <w:szCs w:val="22"/>
              </w:rPr>
              <w:instrText>-Proteobacteria isolated from a deep-sea hydrothermal system in the Mid-Okinawa Trough&lt;/title&gt;&lt;secondary-title&gt;International journal of systematic and evolutionary microbiology&lt;/secondary-title&gt;&lt;/titles&gt;&lt;periodical&gt;&lt;full-title&gt;International journal of systematic and evolutionary microbiology&lt;/full-title&gt;&lt;/periodical&gt;&lt;pages&gt;925-933&lt;/pages&gt;&lt;volume&gt;55&lt;/volume&gt;&lt;number&gt;2&lt;/number&gt;&lt;dates&gt;&lt;year&gt;200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Nakagawa et al., 2005)</w:t>
            </w:r>
            <w:r w:rsidRPr="00D30754">
              <w:rPr>
                <w:rFonts w:ascii="Times" w:hAnsi="Times" w:cs="Courier New"/>
                <w:sz w:val="22"/>
                <w:szCs w:val="22"/>
              </w:rPr>
              <w:fldChar w:fldCharType="end"/>
            </w:r>
          </w:p>
        </w:tc>
        <w:tc>
          <w:tcPr>
            <w:tcW w:w="6327" w:type="dxa"/>
          </w:tcPr>
          <w:p w14:paraId="1C248097" w14:textId="77777777" w:rsidR="00E75C1B" w:rsidRPr="00D30754" w:rsidRDefault="00E75C1B" w:rsidP="003F40A7">
            <w:pPr>
              <w:pStyle w:val="PlainText"/>
              <w:rPr>
                <w:rFonts w:ascii="Times" w:hAnsi="Times" w:cs="Courier New"/>
                <w:sz w:val="22"/>
                <w:szCs w:val="22"/>
              </w:rPr>
            </w:pPr>
          </w:p>
        </w:tc>
      </w:tr>
      <w:tr w:rsidR="00E75C1B" w:rsidRPr="00D30754" w14:paraId="07B84D72" w14:textId="77777777" w:rsidTr="001746D5">
        <w:tc>
          <w:tcPr>
            <w:tcW w:w="1909" w:type="dxa"/>
          </w:tcPr>
          <w:p w14:paraId="400B5880"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Nitratireductor</w:t>
            </w:r>
          </w:p>
        </w:tc>
        <w:tc>
          <w:tcPr>
            <w:tcW w:w="1285" w:type="dxa"/>
          </w:tcPr>
          <w:p w14:paraId="0E4EFDA5"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nitrate reduction to nitrite only </w:t>
            </w:r>
          </w:p>
        </w:tc>
        <w:tc>
          <w:tcPr>
            <w:tcW w:w="1631" w:type="dxa"/>
          </w:tcPr>
          <w:p w14:paraId="07655FF0"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71E281E" w14:textId="77777777" w:rsidR="00E75C1B" w:rsidRPr="00D30754" w:rsidRDefault="00E75C1B"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abbé&lt;/Author&gt;&lt;Year&gt;2004&lt;/Year&gt;&lt;RecNum&gt;712&lt;/RecNum&gt;&lt;DisplayText&gt;(Labbé et al., 2004)&lt;/DisplayText&gt;&lt;record&gt;&lt;rec-number&gt;712&lt;/rec-number&gt;&lt;foreign-keys&gt;&lt;key app="EN" db-id="0daw0xdz1a9decevx5ov5pwgpd0a5d929tzd" timestamp="1477601401"&gt;712&lt;/key&gt;&lt;/foreign-keys&gt;&lt;ref-type name="Journal Article"&gt;17&lt;/ref-type&gt;&lt;contributors&gt;&lt;authors&gt;&lt;author&gt;Labbé, Normand&lt;/author&gt;&lt;author&gt;Parent, Serge&lt;/author&gt;&lt;author&gt;Villemur, Richard&lt;/author&gt;&lt;/authors&gt;&lt;/contributors&gt;&lt;titles&gt;&lt;title&gt;Nitratireductor aquibiodomus gen. nov., sp. nov., a novel </w:instrText>
            </w:r>
            <w:r w:rsidRPr="00D30754">
              <w:rPr>
                <w:rFonts w:ascii="Times" w:hAnsi="Times" w:cs="Courier New" w:hint="eastAsia"/>
                <w:sz w:val="22"/>
                <w:szCs w:val="22"/>
              </w:rPr>
              <w:instrText>α</w:instrText>
            </w:r>
            <w:r w:rsidRPr="00D30754">
              <w:rPr>
                <w:rFonts w:ascii="Times" w:hAnsi="Times" w:cs="Courier New"/>
                <w:sz w:val="22"/>
                <w:szCs w:val="22"/>
              </w:rPr>
              <w:instrText>-proteobacterium from the marine denitrification system of the Montreal Biodome (Canada)&lt;/title&gt;&lt;secondary-title&gt;International journal of systematic and evolutionary microbiology&lt;/secondary-title&gt;&lt;/titles&gt;&lt;periodical&gt;&lt;full-title&gt;International journal of systematic and evolutionary microbiology&lt;/full-title&gt;&lt;/periodical&gt;&lt;pages&gt;269-273&lt;/pages&gt;&lt;volume&gt;54&lt;/volume&gt;&lt;number&gt;1&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abbé et al., 2004)</w:t>
            </w:r>
            <w:r w:rsidRPr="00D30754">
              <w:rPr>
                <w:rFonts w:ascii="Times" w:hAnsi="Times" w:cs="Courier New"/>
                <w:sz w:val="22"/>
                <w:szCs w:val="22"/>
              </w:rPr>
              <w:fldChar w:fldCharType="end"/>
            </w:r>
          </w:p>
        </w:tc>
        <w:tc>
          <w:tcPr>
            <w:tcW w:w="6327" w:type="dxa"/>
          </w:tcPr>
          <w:p w14:paraId="3AF5EE00" w14:textId="77777777" w:rsidR="00E75C1B" w:rsidRPr="00D30754" w:rsidRDefault="00E75C1B" w:rsidP="003F40A7">
            <w:pPr>
              <w:pStyle w:val="PlainText"/>
              <w:rPr>
                <w:rFonts w:ascii="Times" w:hAnsi="Times" w:cs="Courier New"/>
                <w:sz w:val="22"/>
                <w:szCs w:val="22"/>
              </w:rPr>
            </w:pPr>
          </w:p>
        </w:tc>
      </w:tr>
      <w:tr w:rsidR="00E75C1B" w:rsidRPr="00D30754" w14:paraId="19CF5F2C" w14:textId="77777777" w:rsidTr="001746D5">
        <w:tc>
          <w:tcPr>
            <w:tcW w:w="1909" w:type="dxa"/>
          </w:tcPr>
          <w:p w14:paraId="447FC0EA"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Nitratiruptor</w:t>
            </w:r>
          </w:p>
        </w:tc>
        <w:tc>
          <w:tcPr>
            <w:tcW w:w="1285" w:type="dxa"/>
          </w:tcPr>
          <w:p w14:paraId="7418BB2E"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nitrate as electron acceptor </w:t>
            </w:r>
          </w:p>
        </w:tc>
        <w:tc>
          <w:tcPr>
            <w:tcW w:w="1631" w:type="dxa"/>
          </w:tcPr>
          <w:p w14:paraId="73D1BC4F"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032126B" w14:textId="77777777" w:rsidR="00E75C1B" w:rsidRPr="00D30754" w:rsidRDefault="00E75C1B"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Nakagawa&lt;/Author&gt;&lt;Year&gt;2005&lt;/Year&gt;&lt;RecNum&gt;714&lt;/RecNum&gt;&lt;DisplayText&gt;(Nakagawa et al., 2005)&lt;/DisplayText&gt;&lt;record&gt;&lt;rec-number&gt;714&lt;/rec-number&gt;&lt;foreign-keys&gt;&lt;key app="EN" db-id="0daw0xdz1a9decevx5ov5pwgpd0a5d929tzd" timestamp="1477601608"&gt;714&lt;/key&gt;&lt;/foreign-keys&gt;&lt;ref-type name="Journal Article"&gt;17&lt;/ref-type&gt;&lt;contributors&gt;&lt;authors&gt;&lt;author&gt;Nakagawa, Satoshi&lt;/author&gt;&lt;author&gt;Takai, Ken&lt;/author&gt;&lt;author&gt;Inagaki, Fumio&lt;/author&gt;&lt;author&gt;Horikoshi, Koki&lt;/author&gt;&lt;author&gt;Sako, Yoshihiko&lt;/author&gt;&lt;/authors&gt;&lt;/contributors&gt;&lt;titles&gt;&lt;title&gt;Nitratiruptor tergarcus gen. nov., sp. nov. and Nitratifractor salsuginis gen. nov., sp. nov., nitrate-reducing chemolithoautotrophs of the </w:instrText>
            </w:r>
            <w:r w:rsidRPr="00D30754">
              <w:rPr>
                <w:rFonts w:ascii="Times" w:hAnsi="Times" w:cs="Courier New" w:hint="eastAsia"/>
                <w:sz w:val="22"/>
                <w:szCs w:val="22"/>
              </w:rPr>
              <w:instrText>ε</w:instrText>
            </w:r>
            <w:r w:rsidRPr="00D30754">
              <w:rPr>
                <w:rFonts w:ascii="Times" w:hAnsi="Times" w:cs="Courier New"/>
                <w:sz w:val="22"/>
                <w:szCs w:val="22"/>
              </w:rPr>
              <w:instrText>-Proteobacteria isolated from a deep-sea hydrothermal system in the Mid-Okinawa Trough&lt;/title&gt;&lt;secondary-title&gt;International journal of systematic and evolutionary microbiology&lt;/secondary-title&gt;&lt;/titles&gt;&lt;periodical&gt;&lt;full-title&gt;International journal of systematic and evolutionary microbiology&lt;/full-title&gt;&lt;/periodical&gt;&lt;pages&gt;925-933&lt;/pages&gt;&lt;volume&gt;55&lt;/volume&gt;&lt;number&gt;2&lt;/number&gt;&lt;dates&gt;&lt;year&gt;200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Nakagawa et al., 2005)</w:t>
            </w:r>
            <w:r w:rsidRPr="00D30754">
              <w:rPr>
                <w:rFonts w:ascii="Times" w:hAnsi="Times" w:cs="Courier New"/>
                <w:sz w:val="22"/>
                <w:szCs w:val="22"/>
              </w:rPr>
              <w:fldChar w:fldCharType="end"/>
            </w:r>
          </w:p>
        </w:tc>
        <w:tc>
          <w:tcPr>
            <w:tcW w:w="6327" w:type="dxa"/>
          </w:tcPr>
          <w:p w14:paraId="2BF9661E" w14:textId="77777777" w:rsidR="00E75C1B" w:rsidRPr="00D30754" w:rsidRDefault="00E75C1B" w:rsidP="003F40A7">
            <w:pPr>
              <w:pStyle w:val="PlainText"/>
              <w:rPr>
                <w:rFonts w:ascii="Times" w:hAnsi="Times" w:cs="Courier New"/>
                <w:sz w:val="22"/>
                <w:szCs w:val="22"/>
              </w:rPr>
            </w:pPr>
          </w:p>
        </w:tc>
      </w:tr>
      <w:tr w:rsidR="00E75C1B" w:rsidRPr="00D30754" w14:paraId="218ED12E" w14:textId="77777777" w:rsidTr="001746D5">
        <w:tc>
          <w:tcPr>
            <w:tcW w:w="1909" w:type="dxa"/>
          </w:tcPr>
          <w:p w14:paraId="4382DF65"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Nitrobacter</w:t>
            </w:r>
          </w:p>
        </w:tc>
        <w:tc>
          <w:tcPr>
            <w:tcW w:w="1285" w:type="dxa"/>
          </w:tcPr>
          <w:p w14:paraId="0EC0F951"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nitrite oxidation </w:t>
            </w:r>
          </w:p>
        </w:tc>
        <w:tc>
          <w:tcPr>
            <w:tcW w:w="1631" w:type="dxa"/>
          </w:tcPr>
          <w:p w14:paraId="1C2940D1"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itrite oxidation</w:t>
            </w:r>
          </w:p>
        </w:tc>
        <w:tc>
          <w:tcPr>
            <w:tcW w:w="2112" w:type="dxa"/>
          </w:tcPr>
          <w:p w14:paraId="75A841BA" w14:textId="77777777" w:rsidR="00E75C1B" w:rsidRPr="00D30754" w:rsidRDefault="00E75C1B" w:rsidP="00CD20C9">
            <w:pPr>
              <w:pStyle w:val="PlainText"/>
              <w:rPr>
                <w:rFonts w:ascii="Times" w:hAnsi="Times" w:cs="Courier New"/>
                <w:sz w:val="22"/>
                <w:szCs w:val="22"/>
              </w:rPr>
            </w:pPr>
          </w:p>
        </w:tc>
        <w:tc>
          <w:tcPr>
            <w:tcW w:w="6327" w:type="dxa"/>
          </w:tcPr>
          <w:p w14:paraId="52EE786D" w14:textId="77777777" w:rsidR="00E75C1B" w:rsidRPr="00D30754" w:rsidRDefault="00E75C1B" w:rsidP="00CD20C9">
            <w:pPr>
              <w:pStyle w:val="PlainText"/>
              <w:rPr>
                <w:rFonts w:ascii="Times" w:hAnsi="Times" w:cs="Courier New"/>
                <w:sz w:val="22"/>
                <w:szCs w:val="22"/>
              </w:rPr>
            </w:pPr>
          </w:p>
        </w:tc>
      </w:tr>
      <w:tr w:rsidR="00E75C1B" w:rsidRPr="00D30754" w14:paraId="55D5668A" w14:textId="77777777" w:rsidTr="001746D5">
        <w:tc>
          <w:tcPr>
            <w:tcW w:w="1909" w:type="dxa"/>
          </w:tcPr>
          <w:p w14:paraId="7EFB948B"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Nitrosococcus</w:t>
            </w:r>
          </w:p>
        </w:tc>
        <w:tc>
          <w:tcPr>
            <w:tcW w:w="1285" w:type="dxa"/>
          </w:tcPr>
          <w:p w14:paraId="147E999A" w14:textId="77777777" w:rsidR="00E75C1B" w:rsidRPr="00D30754" w:rsidRDefault="00E75C1B" w:rsidP="00CD20C9">
            <w:pPr>
              <w:pStyle w:val="PlainText"/>
              <w:rPr>
                <w:rFonts w:ascii="Times" w:hAnsi="Times" w:cs="Courier New"/>
                <w:sz w:val="15"/>
                <w:szCs w:val="22"/>
              </w:rPr>
            </w:pPr>
            <w:r>
              <w:rPr>
                <w:rFonts w:ascii="Times" w:hAnsi="Times" w:cs="Courier New"/>
                <w:sz w:val="15"/>
                <w:szCs w:val="22"/>
              </w:rPr>
              <w:t>Nitrite oxidization</w:t>
            </w:r>
          </w:p>
        </w:tc>
        <w:tc>
          <w:tcPr>
            <w:tcW w:w="1631" w:type="dxa"/>
          </w:tcPr>
          <w:p w14:paraId="57D75B39" w14:textId="77777777" w:rsidR="00E75C1B" w:rsidRPr="00D30754" w:rsidRDefault="00E75C1B" w:rsidP="00CD20C9">
            <w:pPr>
              <w:pStyle w:val="PlainText"/>
              <w:rPr>
                <w:rFonts w:ascii="Times" w:hAnsi="Times" w:cs="Courier New"/>
                <w:sz w:val="22"/>
                <w:szCs w:val="22"/>
              </w:rPr>
            </w:pPr>
            <w:r>
              <w:rPr>
                <w:rFonts w:ascii="Times" w:hAnsi="Times" w:cs="Courier New"/>
                <w:sz w:val="22"/>
                <w:szCs w:val="22"/>
              </w:rPr>
              <w:t>Nitrite oxidation</w:t>
            </w:r>
          </w:p>
        </w:tc>
        <w:tc>
          <w:tcPr>
            <w:tcW w:w="2112" w:type="dxa"/>
          </w:tcPr>
          <w:p w14:paraId="7BD36EF9" w14:textId="77777777" w:rsidR="00E75C1B" w:rsidRPr="00D30754" w:rsidRDefault="00E75C1B" w:rsidP="00CD20C9">
            <w:pPr>
              <w:pStyle w:val="PlainText"/>
              <w:rPr>
                <w:rFonts w:ascii="Times" w:hAnsi="Times" w:cs="Courier New"/>
                <w:sz w:val="22"/>
                <w:szCs w:val="22"/>
              </w:rPr>
            </w:pPr>
          </w:p>
        </w:tc>
        <w:tc>
          <w:tcPr>
            <w:tcW w:w="6327" w:type="dxa"/>
          </w:tcPr>
          <w:p w14:paraId="79553B6B" w14:textId="77777777" w:rsidR="00E75C1B" w:rsidRPr="00D30754" w:rsidRDefault="00E75C1B" w:rsidP="00CD20C9">
            <w:pPr>
              <w:pStyle w:val="PlainText"/>
              <w:rPr>
                <w:rFonts w:ascii="Times" w:hAnsi="Times" w:cs="Courier New"/>
                <w:sz w:val="22"/>
                <w:szCs w:val="22"/>
              </w:rPr>
            </w:pPr>
          </w:p>
        </w:tc>
      </w:tr>
      <w:tr w:rsidR="00E75C1B" w:rsidRPr="00D30754" w14:paraId="3ACF3AC1" w14:textId="77777777" w:rsidTr="001746D5">
        <w:tc>
          <w:tcPr>
            <w:tcW w:w="1909" w:type="dxa"/>
          </w:tcPr>
          <w:p w14:paraId="76CBA0E9" w14:textId="77777777" w:rsidR="00E75C1B" w:rsidRPr="00D30754" w:rsidRDefault="00E75C1B" w:rsidP="009D4433">
            <w:pPr>
              <w:pStyle w:val="PlainText"/>
              <w:rPr>
                <w:rFonts w:ascii="Times" w:hAnsi="Times" w:cs="Courier New"/>
                <w:i/>
                <w:sz w:val="22"/>
                <w:szCs w:val="22"/>
              </w:rPr>
            </w:pPr>
            <w:r w:rsidRPr="009D4433">
              <w:rPr>
                <w:rFonts w:ascii="Times" w:hAnsi="Times" w:cs="Courier New"/>
                <w:i/>
                <w:sz w:val="22"/>
                <w:szCs w:val="22"/>
              </w:rPr>
              <w:t>Nitrosocosmicus</w:t>
            </w:r>
          </w:p>
        </w:tc>
        <w:tc>
          <w:tcPr>
            <w:tcW w:w="1285" w:type="dxa"/>
          </w:tcPr>
          <w:p w14:paraId="7CE8F03E" w14:textId="77777777" w:rsidR="00E75C1B" w:rsidRDefault="00E75C1B" w:rsidP="00CD20C9">
            <w:pPr>
              <w:pStyle w:val="PlainText"/>
              <w:rPr>
                <w:rFonts w:ascii="Times" w:hAnsi="Times" w:cs="Courier New"/>
                <w:sz w:val="15"/>
                <w:szCs w:val="22"/>
              </w:rPr>
            </w:pPr>
          </w:p>
        </w:tc>
        <w:tc>
          <w:tcPr>
            <w:tcW w:w="1631" w:type="dxa"/>
          </w:tcPr>
          <w:p w14:paraId="0F55866B" w14:textId="77777777" w:rsidR="00E75C1B" w:rsidRPr="009D4433" w:rsidRDefault="00E75C1B" w:rsidP="00CD20C9">
            <w:pPr>
              <w:pStyle w:val="PlainText"/>
              <w:rPr>
                <w:rFonts w:ascii="Times" w:hAnsi="Times" w:cs="Courier New"/>
                <w:sz w:val="22"/>
                <w:szCs w:val="22"/>
              </w:rPr>
            </w:pPr>
            <w:r w:rsidRPr="009D4433">
              <w:rPr>
                <w:rFonts w:ascii="Times" w:hAnsi="Times" w:cs="Courier New"/>
                <w:sz w:val="22"/>
                <w:szCs w:val="22"/>
              </w:rPr>
              <w:t>Ammonia oxidation</w:t>
            </w:r>
          </w:p>
        </w:tc>
        <w:tc>
          <w:tcPr>
            <w:tcW w:w="2112" w:type="dxa"/>
          </w:tcPr>
          <w:p w14:paraId="5F126F24" w14:textId="77777777" w:rsidR="00E75C1B" w:rsidRPr="009D4433" w:rsidRDefault="00E75C1B" w:rsidP="00CD20C9">
            <w:pPr>
              <w:pStyle w:val="PlainText"/>
              <w:rPr>
                <w:rFonts w:ascii="Times" w:hAnsi="Times" w:cs="Courier New"/>
                <w:sz w:val="22"/>
                <w:szCs w:val="22"/>
              </w:rPr>
            </w:pPr>
            <w:r w:rsidRPr="009D4433">
              <w:rPr>
                <w:rFonts w:ascii="Times" w:hAnsi="Times" w:cs="Courier New"/>
                <w:sz w:val="22"/>
                <w:szCs w:val="22"/>
              </w:rPr>
              <w:fldChar w:fldCharType="begin"/>
            </w:r>
            <w:r w:rsidRPr="009D4433">
              <w:rPr>
                <w:rFonts w:ascii="Times" w:hAnsi="Times" w:cs="Courier New"/>
                <w:sz w:val="22"/>
                <w:szCs w:val="22"/>
              </w:rPr>
              <w:instrText xml:space="preserve"> ADDIN EN.CITE &lt;EndNote&gt;&lt;Cite&gt;&lt;Author&gt;Sauder&lt;/Author&gt;&lt;Year&gt;2017&lt;/Year&gt;&lt;RecNum&gt;1109&lt;/RecNum&gt;&lt;IDText&gt;et al. (2017)&lt;/IDText&gt;&lt;DisplayText&gt;(Sauder et al., 2017)&lt;/DisplayText&gt;&lt;record&gt;&lt;rec-number&gt;1109&lt;/rec-number&gt;&lt;foreign-keys&gt;&lt;key app="EN" db-id="0daw0xdz1a9decevx5ov5pwgpd0a5d929tzd" timestamp="1522873774"&gt;1109&lt;/key&gt;&lt;/foreign-keys&gt;&lt;ref-type name="Journal Article"&gt;17&lt;/ref-type&gt;&lt;contributors&gt;&lt;authors&gt;&lt;author&gt;Sauder, Laura A&lt;/author&gt;&lt;author&gt;Albertsen, Mads&lt;/author&gt;&lt;author&gt;Engel, Katja&lt;/author&gt;&lt;author&gt;Schwarz, Jasmin&lt;/author&gt;&lt;author&gt;Nielsen, Per H&lt;/author&gt;&lt;author&gt;Wagner, Michael&lt;/author&gt;&lt;author&gt;Neufeld, Josh D&lt;/author&gt;&lt;/authors&gt;&lt;/contributors&gt;&lt;titles&gt;&lt;title&gt;Cultivation and characterization of Candidatus Nitrosocosmicus exaquare, an ammonia-oxidizing archaeon from a municipal wastewater treatment system&lt;/title&gt;&lt;secondary-title&gt;The ISME journal&lt;/secondary-title&gt;&lt;/titles&gt;&lt;periodical&gt;&lt;full-title&gt;ISME J&lt;/full-title&gt;&lt;abbr-1&gt;The ISME journal&lt;/abbr-1&gt;&lt;/periodical&gt;&lt;pages&gt;1142&lt;/pages&gt;&lt;volume&gt;11&lt;/volume&gt;&lt;number&gt;5&lt;/number&gt;&lt;dates&gt;&lt;year&gt;2017&lt;/year&gt;&lt;/dates&gt;&lt;isbn&gt;1751-7370&lt;/isbn&gt;&lt;urls&gt;&lt;/urls&gt;&lt;/record&gt;&lt;/Cite&gt;&lt;/EndNote&gt;</w:instrText>
            </w:r>
            <w:r w:rsidRPr="009D4433">
              <w:rPr>
                <w:rFonts w:ascii="Times" w:hAnsi="Times" w:cs="Courier New"/>
                <w:sz w:val="22"/>
                <w:szCs w:val="22"/>
              </w:rPr>
              <w:fldChar w:fldCharType="separate"/>
            </w:r>
            <w:r w:rsidRPr="009D4433">
              <w:rPr>
                <w:rFonts w:ascii="Times" w:hAnsi="Times" w:cs="Courier New"/>
                <w:noProof/>
                <w:sz w:val="22"/>
                <w:szCs w:val="22"/>
              </w:rPr>
              <w:t>(Sauder et al., 2017)</w:t>
            </w:r>
            <w:r w:rsidRPr="009D4433">
              <w:rPr>
                <w:rFonts w:ascii="Times" w:hAnsi="Times" w:cs="Courier New"/>
                <w:sz w:val="22"/>
                <w:szCs w:val="22"/>
              </w:rPr>
              <w:fldChar w:fldCharType="end"/>
            </w:r>
          </w:p>
        </w:tc>
        <w:tc>
          <w:tcPr>
            <w:tcW w:w="6327" w:type="dxa"/>
          </w:tcPr>
          <w:p w14:paraId="613EA1BA" w14:textId="77777777" w:rsidR="00E75C1B" w:rsidRDefault="00E75C1B" w:rsidP="009D4433">
            <w:pPr>
              <w:pStyle w:val="PlainText"/>
              <w:rPr>
                <w:rFonts w:ascii="Times" w:hAnsi="Times" w:cs="Courier New"/>
                <w:sz w:val="22"/>
                <w:szCs w:val="22"/>
              </w:rPr>
            </w:pPr>
          </w:p>
        </w:tc>
      </w:tr>
      <w:tr w:rsidR="00E75C1B" w:rsidRPr="00103266" w14:paraId="25C73890" w14:textId="77777777" w:rsidTr="001746D5">
        <w:trPr>
          <w:trHeight w:val="475"/>
        </w:trPr>
        <w:tc>
          <w:tcPr>
            <w:tcW w:w="1909" w:type="dxa"/>
            <w:noWrap/>
            <w:hideMark/>
          </w:tcPr>
          <w:p w14:paraId="3B0DE451"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Nitrosomona</w:t>
            </w:r>
            <w:r>
              <w:rPr>
                <w:rFonts w:eastAsia="Times New Roman" w:cs="Times New Roman"/>
                <w:i/>
                <w:iCs/>
                <w:sz w:val="22"/>
                <w:szCs w:val="22"/>
              </w:rPr>
              <w:t>-</w:t>
            </w:r>
            <w:r w:rsidRPr="00103266">
              <w:rPr>
                <w:rFonts w:eastAsia="Times New Roman" w:cs="Times New Roman"/>
                <w:i/>
                <w:iCs/>
                <w:sz w:val="22"/>
                <w:szCs w:val="22"/>
              </w:rPr>
              <w:t>daceae_</w:t>
            </w:r>
          </w:p>
          <w:p w14:paraId="1EFCC7FA"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family_GOUTA6 </w:t>
            </w:r>
          </w:p>
        </w:tc>
        <w:tc>
          <w:tcPr>
            <w:tcW w:w="1285" w:type="dxa"/>
            <w:noWrap/>
            <w:hideMark/>
          </w:tcPr>
          <w:p w14:paraId="62907F69"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5C74C4D2"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 xml:space="preserve">Ammonia oxidation </w:t>
            </w:r>
          </w:p>
        </w:tc>
        <w:tc>
          <w:tcPr>
            <w:tcW w:w="2112" w:type="dxa"/>
            <w:noWrap/>
            <w:hideMark/>
          </w:tcPr>
          <w:p w14:paraId="06AF98CA"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6327" w:type="dxa"/>
            <w:hideMark/>
          </w:tcPr>
          <w:p w14:paraId="19853176"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type genus is Nitrosomonas</w:t>
            </w:r>
          </w:p>
        </w:tc>
      </w:tr>
      <w:tr w:rsidR="00E75C1B" w:rsidRPr="00103266" w14:paraId="1BF8211A" w14:textId="77777777" w:rsidTr="001746D5">
        <w:trPr>
          <w:trHeight w:val="475"/>
        </w:trPr>
        <w:tc>
          <w:tcPr>
            <w:tcW w:w="1909" w:type="dxa"/>
            <w:noWrap/>
            <w:hideMark/>
          </w:tcPr>
          <w:p w14:paraId="66D1A4BB"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Nitrosomona</w:t>
            </w:r>
            <w:r>
              <w:rPr>
                <w:rFonts w:eastAsia="Times New Roman" w:cs="Times New Roman"/>
                <w:i/>
                <w:iCs/>
                <w:sz w:val="22"/>
                <w:szCs w:val="22"/>
              </w:rPr>
              <w:t>-</w:t>
            </w:r>
            <w:r w:rsidRPr="00103266">
              <w:rPr>
                <w:rFonts w:eastAsia="Times New Roman" w:cs="Times New Roman"/>
                <w:i/>
                <w:iCs/>
                <w:sz w:val="22"/>
                <w:szCs w:val="22"/>
              </w:rPr>
              <w:t>daceae_</w:t>
            </w:r>
          </w:p>
          <w:p w14:paraId="13A99186"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family_MND1 </w:t>
            </w:r>
          </w:p>
        </w:tc>
        <w:tc>
          <w:tcPr>
            <w:tcW w:w="1285" w:type="dxa"/>
            <w:noWrap/>
            <w:hideMark/>
          </w:tcPr>
          <w:p w14:paraId="6B407142"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2245D7EE"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 xml:space="preserve">Ammonia oxidation </w:t>
            </w:r>
          </w:p>
        </w:tc>
        <w:tc>
          <w:tcPr>
            <w:tcW w:w="2112" w:type="dxa"/>
            <w:noWrap/>
            <w:hideMark/>
          </w:tcPr>
          <w:p w14:paraId="6C798F1D"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6327" w:type="dxa"/>
            <w:hideMark/>
          </w:tcPr>
          <w:p w14:paraId="0E743A95"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type genus is Nitrosomonas</w:t>
            </w:r>
          </w:p>
        </w:tc>
      </w:tr>
      <w:tr w:rsidR="00E75C1B" w:rsidRPr="00D30754" w14:paraId="617D87D4" w14:textId="77777777" w:rsidTr="001746D5">
        <w:tc>
          <w:tcPr>
            <w:tcW w:w="1909" w:type="dxa"/>
          </w:tcPr>
          <w:p w14:paraId="191A940D"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Nitrosomonas</w:t>
            </w:r>
          </w:p>
        </w:tc>
        <w:tc>
          <w:tcPr>
            <w:tcW w:w="1285" w:type="dxa"/>
          </w:tcPr>
          <w:p w14:paraId="2BAE73A4"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ammonia oxidation </w:t>
            </w:r>
          </w:p>
        </w:tc>
        <w:tc>
          <w:tcPr>
            <w:tcW w:w="1631" w:type="dxa"/>
          </w:tcPr>
          <w:p w14:paraId="5E9727E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67E2B423" w14:textId="77777777" w:rsidR="00E75C1B" w:rsidRPr="00D30754" w:rsidRDefault="00E75C1B" w:rsidP="00CD20C9">
            <w:pPr>
              <w:pStyle w:val="PlainText"/>
              <w:rPr>
                <w:rFonts w:ascii="Times" w:hAnsi="Times" w:cs="Courier New"/>
                <w:sz w:val="22"/>
                <w:szCs w:val="22"/>
              </w:rPr>
            </w:pPr>
          </w:p>
        </w:tc>
        <w:tc>
          <w:tcPr>
            <w:tcW w:w="6327" w:type="dxa"/>
          </w:tcPr>
          <w:p w14:paraId="7F25A024" w14:textId="77777777" w:rsidR="00E75C1B" w:rsidRPr="00D30754" w:rsidRDefault="00E75C1B" w:rsidP="00CD20C9">
            <w:pPr>
              <w:pStyle w:val="PlainText"/>
              <w:rPr>
                <w:rFonts w:ascii="Times" w:hAnsi="Times" w:cs="Courier New"/>
                <w:sz w:val="22"/>
                <w:szCs w:val="22"/>
              </w:rPr>
            </w:pPr>
          </w:p>
        </w:tc>
      </w:tr>
      <w:tr w:rsidR="00E75C1B" w:rsidRPr="00D30754" w14:paraId="6CEF546F" w14:textId="77777777" w:rsidTr="001746D5">
        <w:tc>
          <w:tcPr>
            <w:tcW w:w="1909" w:type="dxa"/>
          </w:tcPr>
          <w:p w14:paraId="27D0A882"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Nitrosopumilus</w:t>
            </w:r>
          </w:p>
        </w:tc>
        <w:tc>
          <w:tcPr>
            <w:tcW w:w="1285" w:type="dxa"/>
          </w:tcPr>
          <w:p w14:paraId="0ADD4A90"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ammonia oxidation</w:t>
            </w:r>
          </w:p>
        </w:tc>
        <w:tc>
          <w:tcPr>
            <w:tcW w:w="1631" w:type="dxa"/>
          </w:tcPr>
          <w:p w14:paraId="668226C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2A17013B" w14:textId="77777777" w:rsidR="00E75C1B" w:rsidRPr="00D30754" w:rsidRDefault="00E75C1B" w:rsidP="00CD20C9">
            <w:pPr>
              <w:pStyle w:val="PlainText"/>
              <w:rPr>
                <w:rFonts w:ascii="Times" w:hAnsi="Times" w:cs="Courier New"/>
                <w:sz w:val="22"/>
                <w:szCs w:val="22"/>
              </w:rPr>
            </w:pPr>
          </w:p>
        </w:tc>
        <w:tc>
          <w:tcPr>
            <w:tcW w:w="6327" w:type="dxa"/>
          </w:tcPr>
          <w:p w14:paraId="4F96F2D9" w14:textId="77777777" w:rsidR="00E75C1B" w:rsidRPr="00D30754" w:rsidRDefault="00E75C1B" w:rsidP="00CD20C9">
            <w:pPr>
              <w:pStyle w:val="PlainText"/>
              <w:rPr>
                <w:rFonts w:ascii="Times" w:hAnsi="Times" w:cs="Courier New"/>
                <w:sz w:val="22"/>
                <w:szCs w:val="22"/>
              </w:rPr>
            </w:pPr>
          </w:p>
        </w:tc>
      </w:tr>
      <w:tr w:rsidR="00E75C1B" w:rsidRPr="00D30754" w14:paraId="0DF390AA" w14:textId="77777777" w:rsidTr="001746D5">
        <w:tc>
          <w:tcPr>
            <w:tcW w:w="1909" w:type="dxa"/>
          </w:tcPr>
          <w:p w14:paraId="34870BDA"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Nitrososphaera</w:t>
            </w:r>
          </w:p>
        </w:tc>
        <w:tc>
          <w:tcPr>
            <w:tcW w:w="1285" w:type="dxa"/>
          </w:tcPr>
          <w:p w14:paraId="3BDE88D5"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ammonia oxidation </w:t>
            </w:r>
          </w:p>
        </w:tc>
        <w:tc>
          <w:tcPr>
            <w:tcW w:w="1631" w:type="dxa"/>
          </w:tcPr>
          <w:p w14:paraId="633416A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605655F1" w14:textId="77777777" w:rsidR="00E75C1B" w:rsidRPr="00D30754" w:rsidRDefault="00E75C1B" w:rsidP="00CD20C9">
            <w:pPr>
              <w:pStyle w:val="PlainText"/>
              <w:rPr>
                <w:rFonts w:ascii="Times" w:hAnsi="Times" w:cs="Courier New"/>
                <w:sz w:val="22"/>
                <w:szCs w:val="22"/>
              </w:rPr>
            </w:pPr>
          </w:p>
        </w:tc>
        <w:tc>
          <w:tcPr>
            <w:tcW w:w="6327" w:type="dxa"/>
          </w:tcPr>
          <w:p w14:paraId="6B2BE4C0" w14:textId="77777777" w:rsidR="00E75C1B" w:rsidRPr="00D30754" w:rsidRDefault="00E75C1B" w:rsidP="00CD20C9">
            <w:pPr>
              <w:pStyle w:val="PlainText"/>
              <w:rPr>
                <w:rFonts w:ascii="Times" w:hAnsi="Times" w:cs="Courier New"/>
                <w:sz w:val="22"/>
                <w:szCs w:val="22"/>
              </w:rPr>
            </w:pPr>
          </w:p>
        </w:tc>
      </w:tr>
      <w:tr w:rsidR="00E75C1B" w:rsidRPr="00D30754" w14:paraId="0BD080E8" w14:textId="77777777" w:rsidTr="001746D5">
        <w:tc>
          <w:tcPr>
            <w:tcW w:w="1909" w:type="dxa"/>
          </w:tcPr>
          <w:p w14:paraId="5401876C"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Nitrosospira</w:t>
            </w:r>
          </w:p>
        </w:tc>
        <w:tc>
          <w:tcPr>
            <w:tcW w:w="1285" w:type="dxa"/>
          </w:tcPr>
          <w:p w14:paraId="59B526E1"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ammonia oxidizing</w:t>
            </w:r>
          </w:p>
        </w:tc>
        <w:tc>
          <w:tcPr>
            <w:tcW w:w="1631" w:type="dxa"/>
          </w:tcPr>
          <w:p w14:paraId="15A16E1E"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6D0A2959"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Meincke&lt;/Author&gt;&lt;Year&gt;1989&lt;/Year&gt;&lt;RecNum&gt;681&lt;/RecNum&gt;&lt;DisplayText&gt;(Meincke et al., 1989)&lt;/DisplayText&gt;&lt;record&gt;&lt;rec-number&gt;681&lt;/rec-number&gt;&lt;foreign-keys&gt;&lt;key app="EN" db-id="0daw0xdz1a9decevx5ov5pwgpd0a5d929tzd" timestamp="1477421887"&gt;681&lt;/key&gt;&lt;/foreign-keys&gt;&lt;ref-type name="Journal Article"&gt;17&lt;/ref-type&gt;&lt;contributors&gt;&lt;authors&gt;&lt;author&gt;Meincke, M&lt;/author&gt;&lt;author&gt;Krieg, E&lt;/author&gt;&lt;author&gt;Bock, E&lt;/author&gt;&lt;/authors&gt;&lt;/contributors&gt;&lt;titles&gt;&lt;title&gt;Nitrosovibrio spp., the dominant ammonia-oxidizing bacteria in building sandstone&lt;/title&gt;&lt;secondary-title&gt;Applied and environmental microbiology&lt;/secondary-title&gt;&lt;/titles&gt;&lt;periodical&gt;&lt;full-title&gt;Applied and environmental microbiology&lt;/full-title&gt;&lt;/periodical&gt;&lt;pages&gt;2108-2110&lt;/pages&gt;&lt;volume&gt;55&lt;/volume&gt;&lt;number&gt;8&lt;/number&gt;&lt;dates&gt;&lt;year&gt;1989&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Meincke et al., 1989)</w:t>
            </w:r>
            <w:r w:rsidRPr="00D30754">
              <w:rPr>
                <w:rFonts w:ascii="Times" w:hAnsi="Times" w:cs="Courier New"/>
                <w:sz w:val="22"/>
                <w:szCs w:val="22"/>
              </w:rPr>
              <w:fldChar w:fldCharType="end"/>
            </w:r>
          </w:p>
        </w:tc>
        <w:tc>
          <w:tcPr>
            <w:tcW w:w="6327" w:type="dxa"/>
          </w:tcPr>
          <w:p w14:paraId="39E11ADE" w14:textId="77777777" w:rsidR="00E75C1B" w:rsidRPr="00D30754" w:rsidRDefault="00E75C1B" w:rsidP="00F12840">
            <w:pPr>
              <w:pStyle w:val="PlainText"/>
              <w:rPr>
                <w:rFonts w:ascii="Times" w:hAnsi="Times" w:cs="Courier New"/>
                <w:sz w:val="22"/>
                <w:szCs w:val="22"/>
              </w:rPr>
            </w:pPr>
          </w:p>
        </w:tc>
      </w:tr>
      <w:tr w:rsidR="00E75C1B" w:rsidRPr="00D30754" w14:paraId="74AB9453" w14:textId="77777777" w:rsidTr="001746D5">
        <w:tc>
          <w:tcPr>
            <w:tcW w:w="1909" w:type="dxa"/>
          </w:tcPr>
          <w:p w14:paraId="58EDF7FB"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Nitrosovibrio</w:t>
            </w:r>
          </w:p>
        </w:tc>
        <w:tc>
          <w:tcPr>
            <w:tcW w:w="1285" w:type="dxa"/>
          </w:tcPr>
          <w:p w14:paraId="3C4F3EC3" w14:textId="77777777" w:rsidR="00E75C1B" w:rsidRPr="00D30754" w:rsidRDefault="00E75C1B" w:rsidP="00CD20C9">
            <w:pPr>
              <w:pStyle w:val="PlainText"/>
              <w:rPr>
                <w:rFonts w:ascii="Times" w:hAnsi="Times" w:cs="Courier New"/>
                <w:sz w:val="15"/>
                <w:szCs w:val="22"/>
              </w:rPr>
            </w:pPr>
            <w:r>
              <w:rPr>
                <w:rFonts w:ascii="Times" w:hAnsi="Times" w:cs="Courier New"/>
                <w:sz w:val="15"/>
                <w:szCs w:val="22"/>
              </w:rPr>
              <w:t>Ammonia oxidizing</w:t>
            </w:r>
          </w:p>
        </w:tc>
        <w:tc>
          <w:tcPr>
            <w:tcW w:w="1631" w:type="dxa"/>
          </w:tcPr>
          <w:p w14:paraId="47278BDE"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532D92FF" w14:textId="77777777" w:rsidR="00E75C1B" w:rsidRPr="00D30754" w:rsidRDefault="00E75C1B" w:rsidP="00CD20C9">
            <w:pPr>
              <w:pStyle w:val="PlainText"/>
              <w:rPr>
                <w:rFonts w:ascii="Times" w:hAnsi="Times" w:cs="Courier New"/>
                <w:sz w:val="22"/>
                <w:szCs w:val="22"/>
              </w:rPr>
            </w:pPr>
          </w:p>
        </w:tc>
        <w:tc>
          <w:tcPr>
            <w:tcW w:w="6327" w:type="dxa"/>
          </w:tcPr>
          <w:p w14:paraId="166D2831" w14:textId="77777777" w:rsidR="00E75C1B" w:rsidRPr="00D30754" w:rsidRDefault="00E75C1B" w:rsidP="00CD20C9">
            <w:pPr>
              <w:pStyle w:val="PlainText"/>
              <w:rPr>
                <w:rFonts w:ascii="Times" w:hAnsi="Times" w:cs="Courier New"/>
                <w:sz w:val="22"/>
                <w:szCs w:val="22"/>
              </w:rPr>
            </w:pPr>
          </w:p>
        </w:tc>
      </w:tr>
      <w:tr w:rsidR="00E75C1B" w:rsidRPr="00D30754" w14:paraId="4E8FEC9E" w14:textId="77777777" w:rsidTr="001746D5">
        <w:tc>
          <w:tcPr>
            <w:tcW w:w="1909" w:type="dxa"/>
          </w:tcPr>
          <w:p w14:paraId="75661AA7"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Nitrospina</w:t>
            </w:r>
          </w:p>
        </w:tc>
        <w:tc>
          <w:tcPr>
            <w:tcW w:w="1285" w:type="dxa"/>
          </w:tcPr>
          <w:p w14:paraId="69196516"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nitrite oxidizing </w:t>
            </w:r>
          </w:p>
        </w:tc>
        <w:tc>
          <w:tcPr>
            <w:tcW w:w="1631" w:type="dxa"/>
          </w:tcPr>
          <w:p w14:paraId="0E47F6E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itrite oxidation</w:t>
            </w:r>
          </w:p>
        </w:tc>
        <w:tc>
          <w:tcPr>
            <w:tcW w:w="2112" w:type="dxa"/>
          </w:tcPr>
          <w:p w14:paraId="79D7C3B2" w14:textId="77777777" w:rsidR="00E75C1B" w:rsidRPr="00D30754" w:rsidRDefault="00E75C1B" w:rsidP="00CD20C9">
            <w:pPr>
              <w:pStyle w:val="PlainText"/>
              <w:rPr>
                <w:rFonts w:ascii="Times" w:hAnsi="Times" w:cs="Courier New"/>
                <w:sz w:val="22"/>
                <w:szCs w:val="22"/>
              </w:rPr>
            </w:pPr>
          </w:p>
        </w:tc>
        <w:tc>
          <w:tcPr>
            <w:tcW w:w="6327" w:type="dxa"/>
          </w:tcPr>
          <w:p w14:paraId="657B8450" w14:textId="77777777" w:rsidR="00E75C1B" w:rsidRPr="00D30754" w:rsidRDefault="00E75C1B" w:rsidP="00CD20C9">
            <w:pPr>
              <w:pStyle w:val="PlainText"/>
              <w:rPr>
                <w:rFonts w:ascii="Times" w:hAnsi="Times" w:cs="Courier New"/>
                <w:sz w:val="22"/>
                <w:szCs w:val="22"/>
              </w:rPr>
            </w:pPr>
          </w:p>
        </w:tc>
      </w:tr>
      <w:tr w:rsidR="00E75C1B" w:rsidRPr="00D30754" w14:paraId="43A74ABE" w14:textId="77777777" w:rsidTr="001746D5">
        <w:tc>
          <w:tcPr>
            <w:tcW w:w="1909" w:type="dxa"/>
          </w:tcPr>
          <w:p w14:paraId="02755766"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Nitrospira</w:t>
            </w:r>
          </w:p>
        </w:tc>
        <w:tc>
          <w:tcPr>
            <w:tcW w:w="1285" w:type="dxa"/>
          </w:tcPr>
          <w:p w14:paraId="6AA68A0B"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nitrite oxidizing</w:t>
            </w:r>
          </w:p>
        </w:tc>
        <w:tc>
          <w:tcPr>
            <w:tcW w:w="1631" w:type="dxa"/>
          </w:tcPr>
          <w:p w14:paraId="120AA55D"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itrite oxidation</w:t>
            </w:r>
          </w:p>
        </w:tc>
        <w:tc>
          <w:tcPr>
            <w:tcW w:w="2112" w:type="dxa"/>
          </w:tcPr>
          <w:p w14:paraId="3D769157" w14:textId="77777777" w:rsidR="00E75C1B" w:rsidRPr="00D30754" w:rsidRDefault="00E75C1B" w:rsidP="00CD20C9">
            <w:pPr>
              <w:pStyle w:val="PlainText"/>
              <w:rPr>
                <w:rFonts w:ascii="Times" w:hAnsi="Times" w:cs="Courier New"/>
                <w:sz w:val="22"/>
                <w:szCs w:val="22"/>
              </w:rPr>
            </w:pPr>
          </w:p>
        </w:tc>
        <w:tc>
          <w:tcPr>
            <w:tcW w:w="6327" w:type="dxa"/>
          </w:tcPr>
          <w:p w14:paraId="08B2850F" w14:textId="77777777" w:rsidR="00E75C1B" w:rsidRPr="00D30754" w:rsidRDefault="00E75C1B" w:rsidP="00CD20C9">
            <w:pPr>
              <w:pStyle w:val="PlainText"/>
              <w:rPr>
                <w:rFonts w:ascii="Times" w:hAnsi="Times" w:cs="Courier New"/>
                <w:sz w:val="22"/>
                <w:szCs w:val="22"/>
              </w:rPr>
            </w:pPr>
          </w:p>
        </w:tc>
      </w:tr>
      <w:tr w:rsidR="00E75C1B" w:rsidRPr="00D30754" w14:paraId="0320F257" w14:textId="77777777" w:rsidTr="001746D5">
        <w:tc>
          <w:tcPr>
            <w:tcW w:w="1909" w:type="dxa"/>
          </w:tcPr>
          <w:p w14:paraId="03EB4101"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Nitrospirillum</w:t>
            </w:r>
          </w:p>
        </w:tc>
        <w:tc>
          <w:tcPr>
            <w:tcW w:w="1285" w:type="dxa"/>
          </w:tcPr>
          <w:p w14:paraId="73297F01"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N fixation </w:t>
            </w:r>
          </w:p>
        </w:tc>
        <w:tc>
          <w:tcPr>
            <w:tcW w:w="1631" w:type="dxa"/>
          </w:tcPr>
          <w:p w14:paraId="19FA39AF"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 fixation</w:t>
            </w:r>
          </w:p>
        </w:tc>
        <w:tc>
          <w:tcPr>
            <w:tcW w:w="2112" w:type="dxa"/>
          </w:tcPr>
          <w:p w14:paraId="2F83ACD7" w14:textId="77777777" w:rsidR="00E75C1B" w:rsidRPr="00D30754" w:rsidRDefault="00E75C1B"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hung&lt;/Author&gt;&lt;Year&gt;2015&lt;/Year&gt;&lt;RecNum&gt;715&lt;/RecNum&gt;&lt;DisplayText&gt;(Chung et al., 2015)&lt;/DisplayText&gt;&lt;record&gt;&lt;rec-number&gt;715&lt;/rec-number&gt;&lt;foreign-keys&gt;&lt;key app="EN" db-id="0daw0xdz1a9decevx5ov5pwgpd0a5d929tzd" timestamp="1477601821"&gt;715&lt;/key&gt;&lt;/foreign-keys&gt;&lt;ref-type name="Journal Article"&gt;17&lt;/ref-type&gt;&lt;contributors&gt;&lt;authors&gt;&lt;author&gt;Chung, Eu Jin&lt;/author&gt;&lt;author&gt;Park, Tae Soon&lt;/author&gt;&lt;author&gt;Kim, Kyung Hyun&lt;/author&gt;&lt;author&gt;Jeon, Che Ok&lt;/author&gt;&lt;author&gt;Lee, Hae-In&lt;/author&gt;&lt;author&gt;Chang, Woo-Suk&lt;/author&gt;&lt;author&gt;Aslam, Zubair&lt;/author&gt;&lt;author&gt;Chung, Young Ryun&lt;/author&gt;&lt;/authors&gt;&lt;/contributors&gt;&lt;titles&gt;&lt;title&gt;Nitrospirillum irinus sp. nov., a diazotrophic bacterium isolated from the rhizosphere soil of Iris and emended description of the genus Nitrospirillum&lt;/title&gt;&lt;secondary-title&gt;Antonie van Leeuwenhoek&lt;/secondary-title&gt;&lt;/titles&gt;&lt;periodical&gt;&lt;full-title&gt;Antonie van Leeuwenhoek&lt;/full-title&gt;&lt;/periodical&gt;&lt;pages&gt;721-729&lt;/pages&gt;&lt;volume&gt;108&lt;/volume&gt;&lt;number&gt;3&lt;/number&gt;&lt;dates&gt;&lt;year&gt;2015&lt;/year&gt;&lt;/dates&gt;&lt;isbn&gt;0003-6072&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hung et al., 2015)</w:t>
            </w:r>
            <w:r w:rsidRPr="00D30754">
              <w:rPr>
                <w:rFonts w:ascii="Times" w:hAnsi="Times" w:cs="Courier New"/>
                <w:sz w:val="22"/>
                <w:szCs w:val="22"/>
              </w:rPr>
              <w:fldChar w:fldCharType="end"/>
            </w:r>
          </w:p>
        </w:tc>
        <w:tc>
          <w:tcPr>
            <w:tcW w:w="6327" w:type="dxa"/>
          </w:tcPr>
          <w:p w14:paraId="698A8BC5" w14:textId="77777777" w:rsidR="00E75C1B" w:rsidRPr="00D30754" w:rsidRDefault="00E75C1B" w:rsidP="003F40A7">
            <w:pPr>
              <w:pStyle w:val="PlainText"/>
              <w:rPr>
                <w:rFonts w:ascii="Times" w:hAnsi="Times" w:cs="Courier New"/>
                <w:sz w:val="22"/>
                <w:szCs w:val="22"/>
              </w:rPr>
            </w:pPr>
          </w:p>
        </w:tc>
      </w:tr>
      <w:tr w:rsidR="00E75C1B" w:rsidRPr="00D30754" w14:paraId="72D917BC" w14:textId="77777777" w:rsidTr="001746D5">
        <w:tc>
          <w:tcPr>
            <w:tcW w:w="1909" w:type="dxa"/>
          </w:tcPr>
          <w:p w14:paraId="21FDAB0E"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Novosphingobium</w:t>
            </w:r>
          </w:p>
        </w:tc>
        <w:tc>
          <w:tcPr>
            <w:tcW w:w="1285" w:type="dxa"/>
          </w:tcPr>
          <w:p w14:paraId="1B97FB74" w14:textId="77777777" w:rsidR="00E75C1B" w:rsidRPr="00D30754" w:rsidRDefault="00E75C1B" w:rsidP="00CD20C9">
            <w:pPr>
              <w:pStyle w:val="PlainText"/>
              <w:rPr>
                <w:rFonts w:ascii="Times" w:hAnsi="Times" w:cs="Courier New"/>
                <w:sz w:val="15"/>
                <w:szCs w:val="22"/>
              </w:rPr>
            </w:pPr>
          </w:p>
        </w:tc>
        <w:tc>
          <w:tcPr>
            <w:tcW w:w="1631" w:type="dxa"/>
          </w:tcPr>
          <w:p w14:paraId="30964092"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F37FA0F" w14:textId="77777777" w:rsidR="00E75C1B" w:rsidRPr="00D30754" w:rsidRDefault="00E75C1B" w:rsidP="00CD20C9">
            <w:pPr>
              <w:pStyle w:val="PlainText"/>
              <w:rPr>
                <w:rFonts w:ascii="Times" w:hAnsi="Times" w:cs="Courier New"/>
                <w:sz w:val="22"/>
                <w:szCs w:val="22"/>
              </w:rPr>
            </w:pPr>
          </w:p>
        </w:tc>
        <w:tc>
          <w:tcPr>
            <w:tcW w:w="6327" w:type="dxa"/>
          </w:tcPr>
          <w:p w14:paraId="7180BCD4"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http://genome.jgi.doe.gov/novar/novar.home.html</w:t>
            </w:r>
          </w:p>
        </w:tc>
      </w:tr>
      <w:tr w:rsidR="00E75C1B" w:rsidRPr="00D30754" w14:paraId="3E98C148" w14:textId="77777777" w:rsidTr="001746D5">
        <w:tc>
          <w:tcPr>
            <w:tcW w:w="1909" w:type="dxa"/>
          </w:tcPr>
          <w:p w14:paraId="0D7077EB"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lastRenderedPageBreak/>
              <w:t>Opitutus</w:t>
            </w:r>
          </w:p>
        </w:tc>
        <w:tc>
          <w:tcPr>
            <w:tcW w:w="1285" w:type="dxa"/>
          </w:tcPr>
          <w:p w14:paraId="2EB52626"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nitrate reduction to nitrite</w:t>
            </w:r>
          </w:p>
        </w:tc>
        <w:tc>
          <w:tcPr>
            <w:tcW w:w="1631" w:type="dxa"/>
          </w:tcPr>
          <w:p w14:paraId="768546F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20120D0" w14:textId="77777777" w:rsidR="00E75C1B" w:rsidRPr="00D30754" w:rsidRDefault="00E75C1B"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hin&lt;/Author&gt;&lt;Year&gt;2001&lt;/Year&gt;&lt;RecNum&gt;685&lt;/RecNum&gt;&lt;DisplayText&gt;(Chin et al., 2001)&lt;/DisplayText&gt;&lt;record&gt;&lt;rec-number&gt;685&lt;/rec-number&gt;&lt;foreign-keys&gt;&lt;key app="EN" db-id="0daw0xdz1a9decevx5ov5pwgpd0a5d929tzd" timestamp="1477432138"&gt;685&lt;/key&gt;&lt;/foreign-keys&gt;&lt;ref-type name="Journal Article"&gt;17&lt;/ref-type&gt;&lt;contributors&gt;&lt;authors&gt;&lt;author&gt;Chin, Kuk-Jeong&lt;/author&gt;&lt;author&gt;Liesack, Werner&lt;/author&gt;&lt;author&gt;Janssen, Peter H&lt;/author&gt;&lt;/authors&gt;&lt;/contributors&gt;&lt;titles&gt;&lt;title&gt;Opitutus terrae gen. nov., sp. nov., to accommodate novel strains of the division&amp;apos;Verrucomicrobia&amp;apos;isolated from rice paddy soil&lt;/title&gt;&lt;secondary-title&gt;International Journal of Systematic and Evolutionary Microbiology&lt;/secondary-title&gt;&lt;/titles&gt;&lt;periodical&gt;&lt;full-title&gt;International journal of systematic and evolutionary microbiology&lt;/full-title&gt;&lt;/periodical&gt;&lt;pages&gt;1965-1968&lt;/pages&gt;&lt;volume&gt;51&lt;/volume&gt;&lt;number&gt;6&lt;/number&gt;&lt;dates&gt;&lt;year&gt;200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hin et al., 2001)</w:t>
            </w:r>
            <w:r w:rsidRPr="00D30754">
              <w:rPr>
                <w:rFonts w:ascii="Times" w:hAnsi="Times" w:cs="Courier New"/>
                <w:sz w:val="22"/>
                <w:szCs w:val="22"/>
              </w:rPr>
              <w:fldChar w:fldCharType="end"/>
            </w:r>
          </w:p>
        </w:tc>
        <w:tc>
          <w:tcPr>
            <w:tcW w:w="6327" w:type="dxa"/>
          </w:tcPr>
          <w:p w14:paraId="3054C1BA" w14:textId="77777777" w:rsidR="00E75C1B" w:rsidRPr="00D30754" w:rsidRDefault="00E75C1B" w:rsidP="00F12840">
            <w:pPr>
              <w:pStyle w:val="PlainText"/>
              <w:rPr>
                <w:rFonts w:ascii="Times" w:hAnsi="Times" w:cs="Courier New"/>
                <w:sz w:val="22"/>
                <w:szCs w:val="22"/>
              </w:rPr>
            </w:pPr>
            <w:r w:rsidRPr="00D30754">
              <w:rPr>
                <w:rFonts w:ascii="Times" w:hAnsi="Times" w:cs="Courier New"/>
                <w:sz w:val="22"/>
                <w:szCs w:val="22"/>
              </w:rPr>
              <w:t xml:space="preserve">isolated from anoxic rice paddies, grow better in syntrophic assembalges with methanogens </w:t>
            </w:r>
          </w:p>
        </w:tc>
      </w:tr>
      <w:tr w:rsidR="00E75C1B" w:rsidRPr="00D30754" w14:paraId="72A97CCF" w14:textId="77777777" w:rsidTr="001746D5">
        <w:tc>
          <w:tcPr>
            <w:tcW w:w="1909" w:type="dxa"/>
          </w:tcPr>
          <w:p w14:paraId="053BB04A"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Or-59</w:t>
            </w:r>
          </w:p>
        </w:tc>
        <w:tc>
          <w:tcPr>
            <w:tcW w:w="1285" w:type="dxa"/>
          </w:tcPr>
          <w:p w14:paraId="5DE6C526" w14:textId="77777777" w:rsidR="00E75C1B" w:rsidRPr="00D30754" w:rsidRDefault="00E75C1B" w:rsidP="00CD20C9">
            <w:pPr>
              <w:pStyle w:val="PlainText"/>
              <w:rPr>
                <w:rFonts w:ascii="Times" w:hAnsi="Times" w:cs="Courier New"/>
                <w:sz w:val="15"/>
                <w:szCs w:val="22"/>
              </w:rPr>
            </w:pPr>
          </w:p>
        </w:tc>
        <w:tc>
          <w:tcPr>
            <w:tcW w:w="1631" w:type="dxa"/>
          </w:tcPr>
          <w:p w14:paraId="79261A7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5D25B5D"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angwan&lt;/Author&gt;&lt;Year&gt;2004&lt;/Year&gt;&lt;RecNum&gt;949&lt;/RecNum&gt;&lt;DisplayText&gt;(Sangwan et al., 2004)&lt;/DisplayText&gt;&lt;record&gt;&lt;rec-number&gt;949&lt;/rec-number&gt;&lt;foreign-keys&gt;&lt;key app="EN" db-id="0daw0xdz1a9decevx5ov5pwgpd0a5d929tzd" timestamp="1495663731"&gt;949&lt;/key&gt;&lt;/foreign-keys&gt;&lt;ref-type name="Journal Article"&gt;17&lt;/ref-type&gt;&lt;contributors&gt;&lt;authors&gt;&lt;author&gt;Sangwan, Parveen&lt;/author&gt;&lt;author&gt;Chen, Xiaolei&lt;/author&gt;&lt;author&gt;Hugenholtz, Philip&lt;/author&gt;&lt;author&gt;Janssen, Peter H&lt;/author&gt;&lt;/authors&gt;&lt;/contributors&gt;&lt;titles&gt;&lt;title&gt;Chthoniobacter flavus gen. nov., sp. nov., the first pure-culture representative of subdivision two, Spartobacteria classis nov., of the phylum Verrucomicrobia&lt;/title&gt;&lt;secondary-title&gt;Applied and environmental microbiology&lt;/secondary-title&gt;&lt;/titles&gt;&lt;periodical&gt;&lt;full-title&gt;Applied and environmental microbiology&lt;/full-title&gt;&lt;/periodical&gt;&lt;pages&gt;5875-5881&lt;/pages&gt;&lt;volume&gt;70&lt;/volume&gt;&lt;number&gt;10&lt;/number&gt;&lt;dates&gt;&lt;year&gt;2004&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angwan et al., 2004)</w:t>
            </w:r>
            <w:r w:rsidRPr="00D30754">
              <w:rPr>
                <w:rFonts w:ascii="Times" w:hAnsi="Times" w:cs="Courier New"/>
                <w:sz w:val="22"/>
                <w:szCs w:val="22"/>
              </w:rPr>
              <w:fldChar w:fldCharType="end"/>
            </w:r>
          </w:p>
        </w:tc>
        <w:tc>
          <w:tcPr>
            <w:tcW w:w="6327" w:type="dxa"/>
          </w:tcPr>
          <w:p w14:paraId="3207DCAC" w14:textId="77777777" w:rsidR="00E75C1B" w:rsidRPr="00D30754" w:rsidRDefault="00E75C1B" w:rsidP="00F12840">
            <w:pPr>
              <w:pStyle w:val="PlainText"/>
              <w:rPr>
                <w:rFonts w:ascii="Times" w:hAnsi="Times" w:cs="Courier New"/>
                <w:sz w:val="22"/>
                <w:szCs w:val="22"/>
              </w:rPr>
            </w:pPr>
            <w:r w:rsidRPr="00D30754">
              <w:rPr>
                <w:rFonts w:ascii="Times" w:hAnsi="Times" w:cs="Courier New"/>
                <w:sz w:val="22"/>
                <w:szCs w:val="22"/>
              </w:rPr>
              <w:t xml:space="preserve">same family as Chthoniobacter </w:t>
            </w:r>
          </w:p>
        </w:tc>
      </w:tr>
      <w:tr w:rsidR="00E75C1B" w:rsidRPr="00D30754" w14:paraId="2FAFB3B2" w14:textId="77777777" w:rsidTr="001746D5">
        <w:tc>
          <w:tcPr>
            <w:tcW w:w="1909" w:type="dxa"/>
          </w:tcPr>
          <w:p w14:paraId="6B261898"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Paenibacillus</w:t>
            </w:r>
          </w:p>
        </w:tc>
        <w:tc>
          <w:tcPr>
            <w:tcW w:w="1285" w:type="dxa"/>
          </w:tcPr>
          <w:p w14:paraId="2F8A61C0" w14:textId="77777777" w:rsidR="00E75C1B" w:rsidRPr="00D30754" w:rsidRDefault="00E75C1B" w:rsidP="00CD20C9">
            <w:pPr>
              <w:pStyle w:val="PlainText"/>
              <w:rPr>
                <w:rFonts w:ascii="Times" w:hAnsi="Times" w:cs="Courier New"/>
                <w:sz w:val="15"/>
                <w:szCs w:val="22"/>
              </w:rPr>
            </w:pPr>
          </w:p>
        </w:tc>
        <w:tc>
          <w:tcPr>
            <w:tcW w:w="1631" w:type="dxa"/>
          </w:tcPr>
          <w:p w14:paraId="6AD4D731"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fix N</w:t>
            </w:r>
          </w:p>
        </w:tc>
        <w:tc>
          <w:tcPr>
            <w:tcW w:w="2112" w:type="dxa"/>
          </w:tcPr>
          <w:p w14:paraId="025067D8" w14:textId="77777777" w:rsidR="00E75C1B" w:rsidRPr="00D30754" w:rsidRDefault="00E75C1B" w:rsidP="00CD20C9">
            <w:pPr>
              <w:pStyle w:val="PlainText"/>
              <w:rPr>
                <w:rFonts w:ascii="Times" w:hAnsi="Times" w:cs="Courier New"/>
                <w:sz w:val="22"/>
                <w:szCs w:val="22"/>
              </w:rPr>
            </w:pPr>
          </w:p>
        </w:tc>
        <w:tc>
          <w:tcPr>
            <w:tcW w:w="6327" w:type="dxa"/>
          </w:tcPr>
          <w:p w14:paraId="61AC7274"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wikipedia</w:t>
            </w:r>
          </w:p>
        </w:tc>
      </w:tr>
      <w:tr w:rsidR="00E75C1B" w:rsidRPr="00D30754" w14:paraId="495D517B" w14:textId="77777777" w:rsidTr="001746D5">
        <w:tc>
          <w:tcPr>
            <w:tcW w:w="1909" w:type="dxa"/>
          </w:tcPr>
          <w:p w14:paraId="028D7F32"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Pajaroellobacter </w:t>
            </w:r>
          </w:p>
        </w:tc>
        <w:tc>
          <w:tcPr>
            <w:tcW w:w="1285" w:type="dxa"/>
          </w:tcPr>
          <w:p w14:paraId="0955583D"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2A26E30C"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bligate parasite</w:t>
            </w:r>
          </w:p>
        </w:tc>
        <w:tc>
          <w:tcPr>
            <w:tcW w:w="2112" w:type="dxa"/>
          </w:tcPr>
          <w:p w14:paraId="30E10763" w14:textId="77777777" w:rsidR="00E75C1B" w:rsidRPr="001F5B70" w:rsidRDefault="00E75C1B"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Brooks&lt;/Author&gt;&lt;Year&gt;2016&lt;/Year&gt;&lt;RecNum&gt;1168&lt;/RecNum&gt;&lt;IDText&gt;et al. (2016)&lt;/IDText&gt;&lt;DisplayText&gt;(Brooks et al., 2016)&lt;/DisplayText&gt;&lt;record&gt;&lt;rec-number&gt;1168&lt;/rec-number&gt;&lt;foreign-keys&gt;&lt;key app="EN" db-id="0daw0xdz1a9decevx5ov5pwgpd0a5d929tzd" timestamp="1526314626"&gt;1168&lt;/key&gt;&lt;/foreign-keys&gt;&lt;ref-type name="Journal Article"&gt;17&lt;/ref-type&gt;&lt;contributors&gt;&lt;authors&gt;&lt;author&gt;Brooks, Roxann S&lt;/author&gt;&lt;author&gt;Blanchard, Myra T&lt;/author&gt;&lt;author&gt;Clothier, Kristin A&lt;/author&gt;&lt;author&gt;Fish, Scott&lt;/author&gt;&lt;author&gt;Anderson, Mark L&lt;/author&gt;&lt;author&gt;Stott, Jeffery L&lt;/author&gt;&lt;/authors&gt;&lt;/contributors&gt;&lt;titles&gt;&lt;title&gt;Characterization of Pajaroellobacter abortibovis, the etiologic agent of epizootic bovine abortion&lt;/title&gt;&lt;secondary-title&gt;Veterinary microbiology&lt;/secondary-title&gt;&lt;/titles&gt;&lt;periodical&gt;&lt;full-title&gt;Veterinary microbiology&lt;/full-title&gt;&lt;/periodical&gt;&lt;pages&gt;73-80&lt;/pages&gt;&lt;volume&gt;192&lt;/volume&gt;&lt;dates&gt;&lt;year&gt;2016&lt;/year&gt;&lt;/dates&gt;&lt;isbn&gt;0378-1135&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Brooks et al., 2016)</w:t>
            </w:r>
            <w:r>
              <w:rPr>
                <w:rFonts w:ascii="Times New Roman" w:hAnsi="Times New Roman" w:cs="Times New Roman"/>
                <w:color w:val="000000"/>
                <w:sz w:val="22"/>
                <w:szCs w:val="22"/>
              </w:rPr>
              <w:fldChar w:fldCharType="end"/>
            </w:r>
          </w:p>
        </w:tc>
        <w:tc>
          <w:tcPr>
            <w:tcW w:w="6327" w:type="dxa"/>
          </w:tcPr>
          <w:p w14:paraId="43E528DC"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cause of bovine abortion </w:t>
            </w:r>
          </w:p>
        </w:tc>
      </w:tr>
      <w:tr w:rsidR="00E75C1B" w:rsidRPr="00D30754" w14:paraId="38EC6CAD" w14:textId="77777777" w:rsidTr="001746D5">
        <w:tc>
          <w:tcPr>
            <w:tcW w:w="1909" w:type="dxa"/>
          </w:tcPr>
          <w:p w14:paraId="1C0BBDD8"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Paludibacter</w:t>
            </w:r>
          </w:p>
        </w:tc>
        <w:tc>
          <w:tcPr>
            <w:tcW w:w="1285" w:type="dxa"/>
          </w:tcPr>
          <w:p w14:paraId="097EB900" w14:textId="77777777" w:rsidR="00E75C1B" w:rsidRPr="00D30754" w:rsidRDefault="00E75C1B" w:rsidP="00CD20C9">
            <w:pPr>
              <w:pStyle w:val="PlainText"/>
              <w:rPr>
                <w:rFonts w:ascii="Times" w:hAnsi="Times" w:cs="Courier New"/>
                <w:sz w:val="15"/>
                <w:szCs w:val="22"/>
              </w:rPr>
            </w:pPr>
          </w:p>
        </w:tc>
        <w:tc>
          <w:tcPr>
            <w:tcW w:w="1631" w:type="dxa"/>
          </w:tcPr>
          <w:p w14:paraId="5D8BEAF2"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BC13DB9"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Ueki&lt;/Author&gt;&lt;Year&gt;2006&lt;/Year&gt;&lt;RecNum&gt;780&lt;/RecNum&gt;&lt;DisplayText&gt;(Ueki et al., 2006)&lt;/DisplayText&gt;&lt;record&gt;&lt;rec-number&gt;780&lt;/rec-number&gt;&lt;foreign-keys&gt;&lt;key app="EN" db-id="0daw0xdz1a9decevx5ov5pwgpd0a5d929tzd" timestamp="1484683778"&gt;780&lt;/key&gt;&lt;/foreign-keys&gt;&lt;ref-type name="Journal Article"&gt;17&lt;/ref-type&gt;&lt;contributors&gt;&lt;authors&gt;&lt;author&gt;Ueki, Atsuko&lt;/author&gt;&lt;author&gt;Akasaka, Hiroshi&lt;/author&gt;&lt;author&gt;Suzuki, Daisuke&lt;/author&gt;&lt;author&gt;Ueki, Katsuji&lt;/author&gt;&lt;/authors&gt;&lt;/contributors&gt;&lt;titles&gt;&lt;title&gt;Paludibacter propionicigenes gen. nov., sp. nov., a novel strictly anaerobic, Gram-negative, propionate-producing bacterium isolated from plant residue in irrigated rice-field soil in Japan&lt;/title&gt;&lt;secondary-title&gt;International journal of systematic and evolutionary microbiology&lt;/secondary-title&gt;&lt;/titles&gt;&lt;periodical&gt;&lt;full-title&gt;International journal of systematic and evolutionary microbiology&lt;/full-title&gt;&lt;/periodical&gt;&lt;pages&gt;39-44&lt;/pages&gt;&lt;volume&gt;56&lt;/volume&gt;&lt;number&gt;1&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Ueki et al., 2006)</w:t>
            </w:r>
            <w:r w:rsidRPr="00D30754">
              <w:rPr>
                <w:rFonts w:ascii="Times" w:hAnsi="Times" w:cs="Courier New"/>
                <w:sz w:val="22"/>
                <w:szCs w:val="22"/>
              </w:rPr>
              <w:fldChar w:fldCharType="end"/>
            </w:r>
          </w:p>
        </w:tc>
        <w:tc>
          <w:tcPr>
            <w:tcW w:w="6327" w:type="dxa"/>
          </w:tcPr>
          <w:p w14:paraId="1F69CD0F" w14:textId="77777777" w:rsidR="00E75C1B" w:rsidRPr="00D30754" w:rsidRDefault="00E75C1B" w:rsidP="003F40A7">
            <w:pPr>
              <w:pStyle w:val="PlainText"/>
              <w:rPr>
                <w:rFonts w:ascii="Times" w:hAnsi="Times" w:cs="Courier New"/>
                <w:sz w:val="22"/>
                <w:szCs w:val="22"/>
              </w:rPr>
            </w:pPr>
          </w:p>
        </w:tc>
      </w:tr>
      <w:tr w:rsidR="00E75C1B" w:rsidRPr="00D30754" w14:paraId="0F8AA3F0" w14:textId="77777777" w:rsidTr="001746D5">
        <w:tc>
          <w:tcPr>
            <w:tcW w:w="1909" w:type="dxa"/>
          </w:tcPr>
          <w:p w14:paraId="6111F379"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Paludibaculum </w:t>
            </w:r>
          </w:p>
        </w:tc>
        <w:tc>
          <w:tcPr>
            <w:tcW w:w="1285" w:type="dxa"/>
          </w:tcPr>
          <w:p w14:paraId="08B665DE"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586EA141"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Fe3 reduction</w:t>
            </w:r>
          </w:p>
        </w:tc>
        <w:tc>
          <w:tcPr>
            <w:tcW w:w="2112" w:type="dxa"/>
          </w:tcPr>
          <w:p w14:paraId="272D2FE1" w14:textId="77777777" w:rsidR="00E75C1B" w:rsidRPr="001F5B70" w:rsidRDefault="00E75C1B"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Kulichevskaya&lt;/Author&gt;&lt;Year&gt;2014&lt;/Year&gt;&lt;RecNum&gt;1167&lt;/RecNum&gt;&lt;IDText&gt;et al. (2014)&lt;/IDText&gt;&lt;DisplayText&gt;(Kulichevskaya et al., 2014)&lt;/DisplayText&gt;&lt;record&gt;&lt;rec-number&gt;1167&lt;/rec-number&gt;&lt;foreign-keys&gt;&lt;key app="EN" db-id="0daw0xdz1a9decevx5ov5pwgpd0a5d929tzd" timestamp="1526314377"&gt;1167&lt;/key&gt;&lt;/foreign-keys&gt;&lt;ref-type name="Journal Article"&gt;17&lt;/ref-type&gt;&lt;contributors&gt;&lt;authors&gt;&lt;author&gt;Kulichevskaya, Irina S&lt;/author&gt;&lt;author&gt;Suzina, Natalia E&lt;/author&gt;&lt;author&gt;Rijpstra, W Irene C&lt;/author&gt;&lt;author&gt;Damsté, Jaap S Sinninghe&lt;/author&gt;&lt;author&gt;Dedysh, Svetlana N&lt;/author&gt;&lt;/authors&gt;&lt;/contributors&gt;&lt;titles&gt;&lt;title&gt;Paludibaculum fermentans gen. nov., sp. nov., a facultative anaerobe capable of dissimilatory iron reduction from subdivision 3 of the Acidobacteria&lt;/title&gt;&lt;secondary-title&gt;International journal of systematic and evolutionary microbiology&lt;/secondary-title&gt;&lt;/titles&gt;&lt;periodical&gt;&lt;full-title&gt;International journal of systematic and evolutionary microbiology&lt;/full-title&gt;&lt;/periodical&gt;&lt;pages&gt;2857-2864&lt;/pages&gt;&lt;volume&gt;64&lt;/volume&gt;&lt;number&gt;8&lt;/number&gt;&lt;dates&gt;&lt;year&gt;2014&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Kulichevskaya et al., 2014)</w:t>
            </w:r>
            <w:r>
              <w:rPr>
                <w:rFonts w:ascii="Times New Roman" w:hAnsi="Times New Roman" w:cs="Times New Roman"/>
                <w:color w:val="000000"/>
                <w:sz w:val="22"/>
                <w:szCs w:val="22"/>
              </w:rPr>
              <w:fldChar w:fldCharType="end"/>
            </w:r>
          </w:p>
        </w:tc>
        <w:tc>
          <w:tcPr>
            <w:tcW w:w="6327" w:type="dxa"/>
          </w:tcPr>
          <w:p w14:paraId="0B92887C"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facultative anaerobe, can reduce nitrate, produce CO2, acetate</w:t>
            </w:r>
          </w:p>
        </w:tc>
      </w:tr>
      <w:tr w:rsidR="00E75C1B" w:rsidRPr="00D30754" w14:paraId="17CB0B63" w14:textId="77777777" w:rsidTr="001746D5">
        <w:tc>
          <w:tcPr>
            <w:tcW w:w="1909" w:type="dxa"/>
          </w:tcPr>
          <w:p w14:paraId="54BFEC14"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Parcubacteria_family_Candidatus Magasanikbacteria bacterium </w:t>
            </w:r>
          </w:p>
        </w:tc>
        <w:tc>
          <w:tcPr>
            <w:tcW w:w="1285" w:type="dxa"/>
          </w:tcPr>
          <w:p w14:paraId="61D09674"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1A28BC28"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D-1</w:t>
            </w:r>
          </w:p>
        </w:tc>
        <w:tc>
          <w:tcPr>
            <w:tcW w:w="2112" w:type="dxa"/>
          </w:tcPr>
          <w:p w14:paraId="27C7001B"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http://www.uniprot.org/taxonomy/1752731</w:t>
            </w:r>
          </w:p>
        </w:tc>
        <w:tc>
          <w:tcPr>
            <w:tcW w:w="6327" w:type="dxa"/>
          </w:tcPr>
          <w:p w14:paraId="185BE0C8" w14:textId="77777777" w:rsidR="00E75C1B" w:rsidRPr="001F5B70" w:rsidRDefault="00E75C1B" w:rsidP="00CD20C9">
            <w:pPr>
              <w:pStyle w:val="PlainText"/>
              <w:rPr>
                <w:rFonts w:ascii="Times New Roman" w:hAnsi="Times New Roman" w:cs="Times New Roman"/>
                <w:sz w:val="22"/>
                <w:szCs w:val="22"/>
              </w:rPr>
            </w:pPr>
          </w:p>
        </w:tc>
      </w:tr>
      <w:tr w:rsidR="00E75C1B" w:rsidRPr="00D30754" w14:paraId="0F5D5606" w14:textId="77777777" w:rsidTr="001746D5">
        <w:tc>
          <w:tcPr>
            <w:tcW w:w="1909" w:type="dxa"/>
          </w:tcPr>
          <w:p w14:paraId="63808751"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Parvibaculum</w:t>
            </w:r>
          </w:p>
        </w:tc>
        <w:tc>
          <w:tcPr>
            <w:tcW w:w="1285" w:type="dxa"/>
          </w:tcPr>
          <w:p w14:paraId="54D40AA9" w14:textId="77777777" w:rsidR="00E75C1B" w:rsidRPr="00D30754" w:rsidRDefault="00E75C1B" w:rsidP="00CD20C9">
            <w:pPr>
              <w:pStyle w:val="PlainText"/>
              <w:rPr>
                <w:rFonts w:ascii="Times" w:hAnsi="Times" w:cs="Courier New"/>
                <w:sz w:val="15"/>
                <w:szCs w:val="22"/>
              </w:rPr>
            </w:pPr>
          </w:p>
        </w:tc>
        <w:tc>
          <w:tcPr>
            <w:tcW w:w="1631" w:type="dxa"/>
          </w:tcPr>
          <w:p w14:paraId="65A9E63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Oxidize surfactants</w:t>
            </w:r>
          </w:p>
        </w:tc>
        <w:tc>
          <w:tcPr>
            <w:tcW w:w="2112" w:type="dxa"/>
          </w:tcPr>
          <w:p w14:paraId="41F27AC4"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chleheck&lt;/Author&gt;&lt;Year&gt;2004&lt;/Year&gt;&lt;RecNum&gt;962&lt;/RecNum&gt;&lt;DisplayText&gt;(Schleheck et al., 2004)&lt;/DisplayText&gt;&lt;record&gt;&lt;rec-number&gt;962&lt;/rec-number&gt;&lt;foreign-keys&gt;&lt;key app="EN" db-id="0daw0xdz1a9decevx5ov5pwgpd0a5d929tzd" timestamp="1495668119"&gt;962&lt;/key&gt;&lt;/foreign-keys&gt;&lt;ref-type name="Journal Article"&gt;17&lt;/ref-type&gt;&lt;contributors&gt;&lt;authors&gt;&lt;author&gt;Schleheck, David&lt;/author&gt;&lt;author&gt;Tindall, Brian J&lt;/author&gt;&lt;author&gt;Rossello-Mora, Ramon&lt;/author&gt;&lt;author&gt;Cook, Alasdair M&lt;/author&gt;&lt;/authors&gt;&lt;/contributors&gt;&lt;titles&gt;&lt;title&gt;Parvibaculum lavamentivorans gen. nov., sp. nov., a novel heterotroph that initiates catabolism of linear alkylbenzenesulfonate&lt;/title&gt;&lt;secondary-title&gt;International journal of systematic and evolutionary microbiology&lt;/secondary-title&gt;&lt;/titles&gt;&lt;periodical&gt;&lt;full-title&gt;International journal of systematic and evolutionary microbiology&lt;/full-title&gt;&lt;/periodical&gt;&lt;pages&gt;1489-1497&lt;/pages&gt;&lt;volume&gt;54&lt;/volume&gt;&lt;number&gt;5&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chleheck et al., 2004)</w:t>
            </w:r>
            <w:r w:rsidRPr="00D30754">
              <w:rPr>
                <w:rFonts w:ascii="Times" w:hAnsi="Times" w:cs="Courier New"/>
                <w:sz w:val="22"/>
                <w:szCs w:val="22"/>
              </w:rPr>
              <w:fldChar w:fldCharType="end"/>
            </w:r>
          </w:p>
        </w:tc>
        <w:tc>
          <w:tcPr>
            <w:tcW w:w="6327" w:type="dxa"/>
          </w:tcPr>
          <w:p w14:paraId="0E5C8B6C" w14:textId="77777777" w:rsidR="00E75C1B" w:rsidRPr="00D30754" w:rsidRDefault="00E75C1B" w:rsidP="00F12840">
            <w:pPr>
              <w:pStyle w:val="PlainText"/>
              <w:rPr>
                <w:rFonts w:ascii="Times" w:hAnsi="Times" w:cs="Courier New"/>
                <w:sz w:val="22"/>
                <w:szCs w:val="22"/>
              </w:rPr>
            </w:pPr>
          </w:p>
        </w:tc>
      </w:tr>
      <w:tr w:rsidR="00E75C1B" w:rsidRPr="00D30754" w14:paraId="563E5AEC" w14:textId="77777777" w:rsidTr="001746D5">
        <w:tc>
          <w:tcPr>
            <w:tcW w:w="1909" w:type="dxa"/>
          </w:tcPr>
          <w:p w14:paraId="0AB9E8F8"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Pedobacter</w:t>
            </w:r>
          </w:p>
        </w:tc>
        <w:tc>
          <w:tcPr>
            <w:tcW w:w="1285" w:type="dxa"/>
          </w:tcPr>
          <w:p w14:paraId="192B1BD5" w14:textId="77777777" w:rsidR="00E75C1B" w:rsidRPr="00D30754" w:rsidRDefault="00E75C1B" w:rsidP="00CD20C9">
            <w:pPr>
              <w:pStyle w:val="PlainText"/>
              <w:rPr>
                <w:rFonts w:ascii="Times" w:hAnsi="Times" w:cs="Courier New"/>
                <w:sz w:val="15"/>
                <w:szCs w:val="22"/>
              </w:rPr>
            </w:pPr>
          </w:p>
        </w:tc>
        <w:tc>
          <w:tcPr>
            <w:tcW w:w="1631" w:type="dxa"/>
          </w:tcPr>
          <w:p w14:paraId="25D77486"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59E10B8"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teyn&lt;/Author&gt;&lt;Year&gt;1998&lt;/Year&gt;&lt;RecNum&gt;775&lt;/RecNum&gt;&lt;DisplayText&gt;(Steyn et al., 1998)&lt;/DisplayText&gt;&lt;record&gt;&lt;rec-number&gt;775&lt;/rec-number&gt;&lt;foreign-keys&gt;&lt;key app="EN" db-id="0daw0xdz1a9decevx5ov5pwgpd0a5d929tzd" timestamp="1484678566"&gt;775&lt;/key&gt;&lt;/foreign-keys&gt;&lt;ref-type name="Journal Article"&gt;17&lt;/ref-type&gt;&lt;contributors&gt;&lt;authors&gt;&lt;author&gt;Steyn, PL&lt;/author&gt;&lt;author&gt;Segers, Paul&lt;/author&gt;&lt;author&gt;Vancanneyt, Marc&lt;/author&gt;&lt;author&gt;Sandra, Patrick&lt;/author&gt;&lt;author&gt;Kersters, Karel&lt;/author&gt;&lt;author&gt;Joubert, JJ&lt;/author&gt;&lt;/authors&gt;&lt;/contributors&gt;&lt;titles&gt;&lt;title&gt;Classification of heparinolytic bacteria into a new genus, Pedobacter, comprising four species: Pedobacter heparinus comb. nov., Pedobacter piscium comb. nov., Pedobacter africanus sp. nov. and Pedobacter saltans sp. nov. proposal of the family Sphingobacteriaceae fam. nov&lt;/title&gt;&lt;secondary-title&gt;International Journal of Systematic and Evolutionary Microbiology&lt;/secondary-title&gt;&lt;/titles&gt;&lt;periodical&gt;&lt;full-title&gt;International journal of systematic and evolutionary microbiology&lt;/full-title&gt;&lt;/periodical&gt;&lt;pages&gt;165-177&lt;/pages&gt;&lt;volume&gt;48&lt;/volume&gt;&lt;number&gt;1&lt;/number&gt;&lt;dates&gt;&lt;year&gt;199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teyn et al., 1998)</w:t>
            </w:r>
            <w:r w:rsidRPr="00D30754">
              <w:rPr>
                <w:rFonts w:ascii="Times" w:hAnsi="Times" w:cs="Courier New"/>
                <w:sz w:val="22"/>
                <w:szCs w:val="22"/>
              </w:rPr>
              <w:fldChar w:fldCharType="end"/>
            </w:r>
          </w:p>
        </w:tc>
        <w:tc>
          <w:tcPr>
            <w:tcW w:w="6327" w:type="dxa"/>
          </w:tcPr>
          <w:p w14:paraId="2BF44D18" w14:textId="77777777" w:rsidR="00E75C1B" w:rsidRPr="00D30754" w:rsidRDefault="00E75C1B" w:rsidP="003F40A7">
            <w:pPr>
              <w:pStyle w:val="PlainText"/>
              <w:rPr>
                <w:rFonts w:ascii="Times" w:hAnsi="Times" w:cs="Courier New"/>
                <w:sz w:val="22"/>
                <w:szCs w:val="22"/>
              </w:rPr>
            </w:pPr>
          </w:p>
        </w:tc>
      </w:tr>
      <w:tr w:rsidR="00E75C1B" w:rsidRPr="00D30754" w14:paraId="689C16EB" w14:textId="77777777" w:rsidTr="001746D5">
        <w:tc>
          <w:tcPr>
            <w:tcW w:w="1909" w:type="dxa"/>
          </w:tcPr>
          <w:p w14:paraId="3132FB55"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Pedomicrobium</w:t>
            </w:r>
          </w:p>
        </w:tc>
        <w:tc>
          <w:tcPr>
            <w:tcW w:w="1285" w:type="dxa"/>
          </w:tcPr>
          <w:p w14:paraId="0BE0BF6D"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nitrate reduction </w:t>
            </w:r>
          </w:p>
        </w:tc>
        <w:tc>
          <w:tcPr>
            <w:tcW w:w="1631" w:type="dxa"/>
          </w:tcPr>
          <w:p w14:paraId="481C8061"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0875E388"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ebers&lt;/Author&gt;&lt;Year&gt;1988&lt;/Year&gt;&lt;RecNum&gt;783&lt;/RecNum&gt;&lt;DisplayText&gt;(Gebers and Beese, 1988)&lt;/DisplayText&gt;&lt;record&gt;&lt;rec-number&gt;783&lt;/rec-number&gt;&lt;foreign-keys&gt;&lt;key app="EN" db-id="0daw0xdz1a9decevx5ov5pwgpd0a5d929tzd" timestamp="1484684421"&gt;783&lt;/key&gt;&lt;/foreign-keys&gt;&lt;ref-type name="Journal Article"&gt;17&lt;/ref-type&gt;&lt;contributors&gt;&lt;authors&gt;&lt;author&gt;Gebers, Rainer&lt;/author&gt;&lt;author&gt;Beese, Marita&lt;/author&gt;&lt;/authors&gt;&lt;/contributors&gt;&lt;titles&gt;&lt;title&gt;Pedomicrobium americanum sp. nov. and Pedomicrobium australicum sp. nov. from Aquatic Habitats, Pedomicrobium gen. emend., and Pedomicrobium ferrugineum sp. emend.†&lt;/title&gt;&lt;secondary-title&gt;International Journal of Systematic and Evolutionary Microbiology&lt;/secondary-title&gt;&lt;/titles&gt;&lt;periodical&gt;&lt;full-title&gt;International journal of systematic and evolutionary microbiology&lt;/full-title&gt;&lt;/periodical&gt;&lt;pages&gt;303-315&lt;/pages&gt;&lt;volume&gt;38&lt;/volume&gt;&lt;number&gt;3&lt;/number&gt;&lt;dates&gt;&lt;year&gt;198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ebers and Beese, 1988)</w:t>
            </w:r>
            <w:r w:rsidRPr="00D30754">
              <w:rPr>
                <w:rFonts w:ascii="Times" w:hAnsi="Times" w:cs="Courier New"/>
                <w:sz w:val="22"/>
                <w:szCs w:val="22"/>
              </w:rPr>
              <w:fldChar w:fldCharType="end"/>
            </w:r>
          </w:p>
        </w:tc>
        <w:tc>
          <w:tcPr>
            <w:tcW w:w="6327" w:type="dxa"/>
          </w:tcPr>
          <w:p w14:paraId="2DA6872A" w14:textId="77777777" w:rsidR="00E75C1B" w:rsidRPr="00D30754" w:rsidRDefault="00E75C1B" w:rsidP="00D857B5">
            <w:pPr>
              <w:pStyle w:val="PlainText"/>
              <w:rPr>
                <w:rFonts w:ascii="Times" w:hAnsi="Times" w:cs="Courier New"/>
                <w:sz w:val="22"/>
                <w:szCs w:val="22"/>
              </w:rPr>
            </w:pPr>
            <w:r w:rsidRPr="00D30754">
              <w:rPr>
                <w:rFonts w:ascii="Times" w:hAnsi="Times" w:cs="Courier New"/>
                <w:sz w:val="22"/>
                <w:szCs w:val="22"/>
              </w:rPr>
              <w:t xml:space="preserve">found on biofilms, can oxidize manganese </w:t>
            </w:r>
          </w:p>
        </w:tc>
      </w:tr>
      <w:tr w:rsidR="00E75C1B" w:rsidRPr="00D30754" w14:paraId="27E8D6CB" w14:textId="77777777" w:rsidTr="001746D5">
        <w:tc>
          <w:tcPr>
            <w:tcW w:w="1909" w:type="dxa"/>
          </w:tcPr>
          <w:p w14:paraId="47282C35"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Pedosphaera</w:t>
            </w:r>
          </w:p>
        </w:tc>
        <w:tc>
          <w:tcPr>
            <w:tcW w:w="1285" w:type="dxa"/>
          </w:tcPr>
          <w:p w14:paraId="6B34CA3D" w14:textId="77777777" w:rsidR="00E75C1B" w:rsidRPr="00D30754" w:rsidRDefault="00E75C1B" w:rsidP="00CD20C9">
            <w:pPr>
              <w:pStyle w:val="PlainText"/>
              <w:rPr>
                <w:rFonts w:ascii="Times" w:hAnsi="Times" w:cs="Courier New"/>
                <w:sz w:val="15"/>
                <w:szCs w:val="22"/>
              </w:rPr>
            </w:pPr>
          </w:p>
        </w:tc>
        <w:tc>
          <w:tcPr>
            <w:tcW w:w="1631" w:type="dxa"/>
          </w:tcPr>
          <w:p w14:paraId="633F6FF5"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3B6F621"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ant&lt;/Author&gt;&lt;Year&gt;2011&lt;/Year&gt;&lt;RecNum&gt;657&lt;/RecNum&gt;&lt;DisplayText&gt;(Kant et al., 2011)&lt;/DisplayText&gt;&lt;record&gt;&lt;rec-number&gt;657&lt;/rec-number&gt;&lt;foreign-keys&gt;&lt;key app="EN" db-id="0daw0xdz1a9decevx5ov5pwgpd0a5d929tzd" timestamp="1474235634"&gt;657&lt;/key&gt;&lt;/foreign-keys&gt;&lt;ref-type name="Journal Article"&gt;17&lt;/ref-type&gt;&lt;contributors&gt;&lt;authors&gt;&lt;author&gt;Kant, Ravi&lt;/author&gt;&lt;author&gt;Van Passel, Mark WJ&lt;/author&gt;&lt;author&gt;Sangwan, Parveen&lt;/author&gt;&lt;author&gt;Palva, Airi&lt;/author&gt;&lt;author&gt;Lucas, Susan&lt;/author&gt;&lt;author&gt;Copeland, Alex&lt;/author&gt;&lt;author&gt;Lapidus, Alla&lt;/author&gt;&lt;author&gt;del Rio, Tijana Glavina&lt;/author&gt;&lt;author&gt;Dalin, Eileen&lt;/author&gt;&lt;author&gt;Tice, Hope&lt;/author&gt;&lt;/authors&gt;&lt;/contributors&gt;&lt;titles&gt;&lt;title&gt;Genome sequence of Pedosphaera parvula Ellin514, an aerobic verrucomicrobial isolate from pasture soil&lt;/title&gt;&lt;secondary-title&gt;Journal of bacteriology&lt;/secondary-title&gt;&lt;/titles&gt;&lt;periodical&gt;&lt;full-title&gt;Journal of bacteriology&lt;/full-title&gt;&lt;/periodical&gt;&lt;dates&gt;&lt;year&gt;2011&lt;/year&gt;&lt;/dates&gt;&lt;isbn&gt;0021-9193&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ant et al., 2011)</w:t>
            </w:r>
            <w:r w:rsidRPr="00D30754">
              <w:rPr>
                <w:rFonts w:ascii="Times" w:hAnsi="Times" w:cs="Courier New"/>
                <w:sz w:val="22"/>
                <w:szCs w:val="22"/>
              </w:rPr>
              <w:fldChar w:fldCharType="end"/>
            </w:r>
          </w:p>
        </w:tc>
        <w:tc>
          <w:tcPr>
            <w:tcW w:w="6327" w:type="dxa"/>
          </w:tcPr>
          <w:p w14:paraId="6D0D0795" w14:textId="77777777" w:rsidR="00E75C1B" w:rsidRPr="00D30754" w:rsidRDefault="00E75C1B" w:rsidP="00D857B5">
            <w:pPr>
              <w:pStyle w:val="PlainText"/>
              <w:rPr>
                <w:rFonts w:ascii="Times" w:hAnsi="Times" w:cs="Courier New"/>
                <w:sz w:val="22"/>
                <w:szCs w:val="22"/>
              </w:rPr>
            </w:pPr>
            <w:r w:rsidRPr="00D30754">
              <w:rPr>
                <w:rFonts w:ascii="Times" w:hAnsi="Times" w:cs="Courier New"/>
                <w:sz w:val="22"/>
                <w:szCs w:val="22"/>
              </w:rPr>
              <w:t>genome sequenced</w:t>
            </w:r>
          </w:p>
        </w:tc>
      </w:tr>
      <w:tr w:rsidR="00E75C1B" w:rsidRPr="00D30754" w14:paraId="035798D9" w14:textId="77777777" w:rsidTr="001746D5">
        <w:tc>
          <w:tcPr>
            <w:tcW w:w="1909" w:type="dxa"/>
          </w:tcPr>
          <w:p w14:paraId="2A84E05F"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Pelagicoccus</w:t>
            </w:r>
          </w:p>
        </w:tc>
        <w:tc>
          <w:tcPr>
            <w:tcW w:w="1285" w:type="dxa"/>
          </w:tcPr>
          <w:p w14:paraId="46A05FF2" w14:textId="77777777" w:rsidR="00E75C1B" w:rsidRPr="00D30754" w:rsidRDefault="00E75C1B" w:rsidP="00CD20C9">
            <w:pPr>
              <w:pStyle w:val="PlainText"/>
              <w:rPr>
                <w:rFonts w:ascii="Times" w:hAnsi="Times" w:cs="Courier New"/>
                <w:sz w:val="15"/>
                <w:szCs w:val="22"/>
              </w:rPr>
            </w:pPr>
          </w:p>
        </w:tc>
        <w:tc>
          <w:tcPr>
            <w:tcW w:w="1631" w:type="dxa"/>
          </w:tcPr>
          <w:p w14:paraId="118DB30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OD-1?</w:t>
            </w:r>
          </w:p>
        </w:tc>
        <w:tc>
          <w:tcPr>
            <w:tcW w:w="2112" w:type="dxa"/>
          </w:tcPr>
          <w:p w14:paraId="041A3E3C" w14:textId="77777777" w:rsidR="00E75C1B" w:rsidRPr="00D30754" w:rsidRDefault="00E75C1B" w:rsidP="00CD20C9">
            <w:pPr>
              <w:pStyle w:val="PlainText"/>
              <w:rPr>
                <w:rFonts w:ascii="Times" w:hAnsi="Times" w:cs="Courier New"/>
                <w:sz w:val="22"/>
                <w:szCs w:val="22"/>
              </w:rPr>
            </w:pPr>
          </w:p>
        </w:tc>
        <w:tc>
          <w:tcPr>
            <w:tcW w:w="6327" w:type="dxa"/>
          </w:tcPr>
          <w:p w14:paraId="7DD22EBA" w14:textId="77777777" w:rsidR="00E75C1B" w:rsidRPr="00D30754" w:rsidRDefault="00E75C1B" w:rsidP="00CD20C9">
            <w:pPr>
              <w:pStyle w:val="PlainText"/>
              <w:rPr>
                <w:rFonts w:ascii="Times" w:hAnsi="Times" w:cs="Courier New"/>
                <w:sz w:val="22"/>
                <w:szCs w:val="22"/>
              </w:rPr>
            </w:pPr>
          </w:p>
        </w:tc>
      </w:tr>
      <w:tr w:rsidR="00E75C1B" w:rsidRPr="00D30754" w14:paraId="77424EE9" w14:textId="77777777" w:rsidTr="001746D5">
        <w:tc>
          <w:tcPr>
            <w:tcW w:w="1909" w:type="dxa"/>
          </w:tcPr>
          <w:p w14:paraId="528F794C"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Pelobacter</w:t>
            </w:r>
          </w:p>
        </w:tc>
        <w:tc>
          <w:tcPr>
            <w:tcW w:w="1285" w:type="dxa"/>
          </w:tcPr>
          <w:p w14:paraId="652D48DA" w14:textId="77777777" w:rsidR="00E75C1B" w:rsidRPr="00D30754" w:rsidRDefault="00E75C1B" w:rsidP="00CD20C9">
            <w:pPr>
              <w:pStyle w:val="PlainText"/>
              <w:rPr>
                <w:rFonts w:ascii="Times" w:hAnsi="Times" w:cs="Courier New"/>
                <w:sz w:val="15"/>
                <w:szCs w:val="22"/>
              </w:rPr>
            </w:pPr>
          </w:p>
        </w:tc>
        <w:tc>
          <w:tcPr>
            <w:tcW w:w="1631" w:type="dxa"/>
          </w:tcPr>
          <w:p w14:paraId="1550B0C9"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39ABD79" w14:textId="77777777" w:rsidR="00E75C1B" w:rsidRPr="00D30754" w:rsidRDefault="00E75C1B" w:rsidP="00CD20C9">
            <w:pPr>
              <w:pStyle w:val="PlainText"/>
              <w:rPr>
                <w:rFonts w:ascii="Times" w:hAnsi="Times" w:cs="Courier New"/>
                <w:sz w:val="22"/>
                <w:szCs w:val="22"/>
              </w:rPr>
            </w:pPr>
          </w:p>
        </w:tc>
        <w:tc>
          <w:tcPr>
            <w:tcW w:w="6327" w:type="dxa"/>
          </w:tcPr>
          <w:p w14:paraId="7263BC7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iron and sulfure reducing (microbewiki}</w:t>
            </w:r>
          </w:p>
        </w:tc>
      </w:tr>
      <w:tr w:rsidR="00E75C1B" w:rsidRPr="00D30754" w14:paraId="4CBE7706" w14:textId="77777777" w:rsidTr="001746D5">
        <w:tc>
          <w:tcPr>
            <w:tcW w:w="1909" w:type="dxa"/>
          </w:tcPr>
          <w:p w14:paraId="45DA42A5"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Pelosinus</w:t>
            </w:r>
          </w:p>
        </w:tc>
        <w:tc>
          <w:tcPr>
            <w:tcW w:w="1285" w:type="dxa"/>
          </w:tcPr>
          <w:p w14:paraId="613B9379" w14:textId="77777777" w:rsidR="00E75C1B" w:rsidRPr="00D30754" w:rsidRDefault="00E75C1B" w:rsidP="00CD20C9">
            <w:pPr>
              <w:pStyle w:val="PlainText"/>
              <w:rPr>
                <w:rFonts w:ascii="Times" w:hAnsi="Times" w:cs="Courier New"/>
                <w:sz w:val="15"/>
                <w:szCs w:val="22"/>
              </w:rPr>
            </w:pPr>
          </w:p>
        </w:tc>
        <w:tc>
          <w:tcPr>
            <w:tcW w:w="1631" w:type="dxa"/>
          </w:tcPr>
          <w:p w14:paraId="45957980"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262F699"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helobolina&lt;/Author&gt;&lt;Year&gt;2007&lt;/Year&gt;&lt;RecNum&gt;975&lt;/RecNum&gt;&lt;DisplayText&gt;(Shelobolina et al., 2007)&lt;/DisplayText&gt;&lt;record&gt;&lt;rec-number&gt;975&lt;/rec-number&gt;&lt;foreign-keys&gt;&lt;key app="EN" db-id="0daw0xdz1a9decevx5ov5pwgpd0a5d929tzd" timestamp="1495679173"&gt;975&lt;/key&gt;&lt;/foreign-keys&gt;&lt;ref-type name="Journal Article"&gt;17&lt;/ref-type&gt;&lt;contributors&gt;&lt;authors&gt;&lt;author&gt;Shelobolina, Evgenya S&lt;/author&gt;&lt;author&gt;Nevin, Kelly P&lt;/author&gt;&lt;author&gt;Blakeney-Hayward, Jessie D&lt;/author&gt;&lt;author&gt;Johnsen, Claudia V&lt;/author&gt;&lt;author&gt;Plaia, Todd W&lt;/author&gt;&lt;author&gt;Krader, Paul&lt;/author&gt;&lt;author&gt;Woodard, Trevor&lt;/author&gt;&lt;author&gt;Holmes, Dawn E&lt;/author&gt;&lt;author&gt;VanPraagh, Catherine Gaw&lt;/author&gt;&lt;author&gt;Lovley, Derek R&lt;/author&gt;&lt;/authors&gt;&lt;/contributors&gt;&lt;titles&gt;&lt;title&gt;Geobacter pickeringii sp. nov., Geobacter argillaceus sp. nov. and Pelosinus fermentans gen. nov., sp. nov., isolated from subsurface kaolin lenses&lt;/title&gt;&lt;secondary-title&gt;International Journal of Systematic and Evolutionary Microbiology&lt;/secondary-title&gt;&lt;/titles&gt;&lt;periodical&gt;&lt;full-title&gt;International journal of systematic and evolutionary microbiology&lt;/full-title&gt;&lt;/periodical&gt;&lt;pages&gt;126-135&lt;/pages&gt;&lt;volume&gt;57&lt;/volume&gt;&lt;number&gt;1&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helobolina et al., 2007)</w:t>
            </w:r>
            <w:r w:rsidRPr="00D30754">
              <w:rPr>
                <w:rFonts w:ascii="Times" w:hAnsi="Times" w:cs="Courier New"/>
                <w:sz w:val="22"/>
                <w:szCs w:val="22"/>
              </w:rPr>
              <w:fldChar w:fldCharType="end"/>
            </w:r>
          </w:p>
        </w:tc>
        <w:tc>
          <w:tcPr>
            <w:tcW w:w="6327" w:type="dxa"/>
          </w:tcPr>
          <w:p w14:paraId="799B0FEA" w14:textId="77777777" w:rsidR="00E75C1B" w:rsidRPr="00D30754" w:rsidRDefault="00E75C1B" w:rsidP="003F40A7">
            <w:pPr>
              <w:pStyle w:val="PlainText"/>
              <w:rPr>
                <w:rFonts w:ascii="Times" w:hAnsi="Times" w:cs="Courier New"/>
                <w:sz w:val="22"/>
                <w:szCs w:val="22"/>
              </w:rPr>
            </w:pPr>
          </w:p>
        </w:tc>
      </w:tr>
      <w:tr w:rsidR="00E75C1B" w:rsidRPr="00D30754" w14:paraId="7D612AE3" w14:textId="77777777" w:rsidTr="001746D5">
        <w:tc>
          <w:tcPr>
            <w:tcW w:w="1909" w:type="dxa"/>
          </w:tcPr>
          <w:p w14:paraId="41E8F420"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Pelotomaculum</w:t>
            </w:r>
          </w:p>
        </w:tc>
        <w:tc>
          <w:tcPr>
            <w:tcW w:w="1285" w:type="dxa"/>
          </w:tcPr>
          <w:p w14:paraId="20EA4C63" w14:textId="77777777" w:rsidR="00E75C1B" w:rsidRPr="00D30754" w:rsidRDefault="00E75C1B" w:rsidP="00CD20C9">
            <w:pPr>
              <w:pStyle w:val="PlainText"/>
              <w:rPr>
                <w:rFonts w:ascii="Times" w:hAnsi="Times" w:cs="Courier New"/>
                <w:sz w:val="15"/>
                <w:szCs w:val="22"/>
              </w:rPr>
            </w:pPr>
          </w:p>
        </w:tc>
        <w:tc>
          <w:tcPr>
            <w:tcW w:w="1631" w:type="dxa"/>
          </w:tcPr>
          <w:p w14:paraId="578146D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588380C"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Imachi&lt;/Author&gt;&lt;Year&gt;2007&lt;/Year&gt;&lt;RecNum&gt;553&lt;/RecNum&gt;&lt;DisplayText&gt;(Imachi et al., 2007)&lt;/DisplayText&gt;&lt;record&gt;&lt;rec-number&gt;553&lt;/rec-number&gt;&lt;foreign-keys&gt;&lt;key app="EN" db-id="0daw0xdz1a9decevx5ov5pwgpd0a5d929tzd" timestamp="1471889495"&gt;553&lt;/key&gt;&lt;/foreign-keys&gt;&lt;ref-type name="Journal Article"&gt;17&lt;/ref-type&gt;&lt;contributors&gt;&lt;authors&gt;&lt;author&gt;Imachi, Hiroyuki&lt;/author&gt;&lt;author&gt;Sakai, Sanae&lt;/author&gt;&lt;author&gt;Ohashi, Akiyoshi&lt;/author&gt;&lt;author&gt;Harada, Hideki&lt;/author&gt;&lt;author&gt;Hanada, Satoshi&lt;/author&gt;&lt;author&gt;Kamagata, Yoichi&lt;/author&gt;&lt;author&gt;Sekiguchi, Yuji&lt;/author&gt;&lt;/authors&gt;&lt;/contributors&gt;&lt;titles&gt;&lt;title&gt;Pelotomaculum propionicicum sp. nov., an anaerobic, mesophilic, obligately syntrophic, propionate-oxidizing bacterium&lt;/title&gt;&lt;secondary-title&gt;International journal of systematic and evolutionary microbiology&lt;/secondary-title&gt;&lt;/titles&gt;&lt;periodical&gt;&lt;full-title&gt;International journal of systematic and evolutionary microbiology&lt;/full-title&gt;&lt;/periodical&gt;&lt;pages&gt;1487-1492&lt;/pages&gt;&lt;volume&gt;57&lt;/volume&gt;&lt;number&gt;7&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Imachi et al., 2007)</w:t>
            </w:r>
            <w:r w:rsidRPr="00D30754">
              <w:rPr>
                <w:rFonts w:ascii="Times" w:hAnsi="Times" w:cs="Courier New"/>
                <w:sz w:val="22"/>
                <w:szCs w:val="22"/>
              </w:rPr>
              <w:fldChar w:fldCharType="end"/>
            </w:r>
            <w:r w:rsidRPr="00D30754">
              <w:rPr>
                <w:rFonts w:ascii="Times" w:hAnsi="Times" w:cs="Courier New"/>
                <w:sz w:val="22"/>
                <w:szCs w:val="22"/>
              </w:rPr>
              <w:t xml:space="preserve"> </w:t>
            </w: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Imachi&lt;/Author&gt;&lt;Year&gt;2002&lt;/Year&gt;&lt;RecNum&gt;552&lt;/RecNum&gt;&lt;DisplayText&gt;(Imachi et al., 2002)&lt;/DisplayText&gt;&lt;record&gt;&lt;rec-number&gt;552&lt;/rec-number&gt;&lt;foreign-keys&gt;&lt;key app="EN" db-id="0daw0xdz1a9decevx5ov5pwgpd0a5d929tzd" timestamp="1471889359"&gt;552&lt;/key&gt;&lt;/foreign-keys&gt;&lt;ref-type name="Journal Article"&gt;17&lt;/ref-type&gt;&lt;contributors&gt;&lt;authors&gt;&lt;author&gt;Imachi, Hiroyuki&lt;/author&gt;&lt;author&gt;Sekiguchi, Yuji&lt;/author&gt;&lt;author&gt;Kamagata, Yoichi&lt;/author&gt;&lt;author&gt;Hanada, Satoshi&lt;/author&gt;&lt;author&gt;Ohashi, Akiyoshi&lt;/author&gt;&lt;author&gt;Harada, Hideki&lt;/author&gt;&lt;/authors&gt;&lt;/contributors&gt;&lt;titles&gt;&lt;title&gt;Pelotomaculum thermopropionicum gen. nov., sp. nov., an anaerobic, thermophilic, syntrophic propionate-oxidizing bacterium&lt;/title&gt;&lt;secondary-title&gt;International journal of systematic and evolutionary microbiology&lt;/secondary-title&gt;&lt;/titles&gt;&lt;periodical&gt;&lt;full-title&gt;International journal of systematic and evolutionary microbiology&lt;/full-title&gt;&lt;/periodical&gt;&lt;pages&gt;1729-1735&lt;/pages&gt;&lt;volume&gt;52&lt;/volume&gt;&lt;number&gt;5&lt;/number&gt;&lt;dates&gt;&lt;year&gt;200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Imachi et al., 2002)</w:t>
            </w:r>
            <w:r w:rsidRPr="00D30754">
              <w:rPr>
                <w:rFonts w:ascii="Times" w:hAnsi="Times" w:cs="Courier New"/>
                <w:sz w:val="22"/>
                <w:szCs w:val="22"/>
              </w:rPr>
              <w:fldChar w:fldCharType="end"/>
            </w:r>
          </w:p>
        </w:tc>
        <w:tc>
          <w:tcPr>
            <w:tcW w:w="6327" w:type="dxa"/>
          </w:tcPr>
          <w:p w14:paraId="25DADAD6"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all publications about this genus are anerobic, syntrophic, most with methanogens</w:t>
            </w:r>
          </w:p>
          <w:p w14:paraId="5809F93D"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 xml:space="preserve"> (http://www.bacterio.net/pelotomaculum.html). Novel genus Pelotomaculum. Cannot degrade sulfur, sulfite, a</w:t>
            </w:r>
          </w:p>
          <w:p w14:paraId="11AB8D87" w14:textId="77777777" w:rsidR="00E75C1B" w:rsidRPr="00D30754" w:rsidRDefault="00E75C1B" w:rsidP="00D857B5">
            <w:pPr>
              <w:pStyle w:val="PlainText"/>
              <w:rPr>
                <w:rFonts w:ascii="Times" w:hAnsi="Times" w:cs="Courier New"/>
                <w:sz w:val="22"/>
                <w:szCs w:val="22"/>
              </w:rPr>
            </w:pPr>
            <w:r w:rsidRPr="00D30754">
              <w:rPr>
                <w:rFonts w:ascii="Times" w:hAnsi="Times" w:cs="Courier New"/>
                <w:sz w:val="22"/>
                <w:szCs w:val="22"/>
              </w:rPr>
              <w:t>nd thiosulfate</w:t>
            </w:r>
          </w:p>
        </w:tc>
      </w:tr>
      <w:tr w:rsidR="00E75C1B" w:rsidRPr="00D30754" w14:paraId="64586655" w14:textId="77777777" w:rsidTr="001746D5">
        <w:tc>
          <w:tcPr>
            <w:tcW w:w="1909" w:type="dxa"/>
          </w:tcPr>
          <w:p w14:paraId="13B7452C"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Peredibacter</w:t>
            </w:r>
          </w:p>
        </w:tc>
        <w:tc>
          <w:tcPr>
            <w:tcW w:w="1285" w:type="dxa"/>
          </w:tcPr>
          <w:p w14:paraId="78E56274" w14:textId="77777777" w:rsidR="00E75C1B" w:rsidRPr="00D30754" w:rsidRDefault="00E75C1B" w:rsidP="00CD20C9">
            <w:pPr>
              <w:pStyle w:val="PlainText"/>
              <w:rPr>
                <w:rFonts w:ascii="Times" w:hAnsi="Times" w:cs="Courier New"/>
                <w:sz w:val="15"/>
                <w:szCs w:val="22"/>
              </w:rPr>
            </w:pPr>
          </w:p>
        </w:tc>
        <w:tc>
          <w:tcPr>
            <w:tcW w:w="1631" w:type="dxa"/>
          </w:tcPr>
          <w:p w14:paraId="12FEE232"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7385AED"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avidov&lt;/Author&gt;&lt;Year&gt;2004&lt;/Year&gt;&lt;RecNum&gt;649&lt;/RecNum&gt;&lt;DisplayText&gt;(Davidov and Jurkevitch, 2004)&lt;/DisplayText&gt;&lt;record&gt;&lt;rec-number&gt;649&lt;/rec-number&gt;&lt;foreign-keys&gt;&lt;key app="EN" db-id="0daw0xdz1a9decevx5ov5pwgpd0a5d929tzd" timestamp="1474233826"&gt;649&lt;/key&gt;&lt;/foreign-keys&gt;&lt;ref-type name="Journal Article"&gt;17&lt;/ref-type&gt;&lt;contributors&gt;&lt;authors&gt;&lt;author&gt;Davidov, Yaacov&lt;/author&gt;&lt;author&gt;Jurkevitch, Edouard&lt;/author&gt;&lt;/authors&gt;&lt;/contributors&gt;&lt;titles&gt;&lt;title&gt;Diversity and evolution of Bdellovibrio-and-like organisms (BALOs), reclassification of Bacteriovorax starrii as Peredibacter starrii gen. nov., comb. nov., and description of the Bacteriovorax–Peredibacter clade as Bacteriovoracaceae fam. nov&lt;/title&gt;&lt;secondary-title&gt;International journal of systematic and evolutionary microbiology&lt;/secondary-title&gt;&lt;/titles&gt;&lt;periodical&gt;&lt;full-title&gt;International journal of systematic and evolutionary microbiology&lt;/full-title&gt;&lt;/periodical&gt;&lt;pages&gt;1439-1452&lt;/pages&gt;&lt;volume&gt;54&lt;/volume&gt;&lt;number&gt;5&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avidov and Jurkevitch, 2004)</w:t>
            </w:r>
            <w:r w:rsidRPr="00D30754">
              <w:rPr>
                <w:rFonts w:ascii="Times" w:hAnsi="Times" w:cs="Courier New"/>
                <w:sz w:val="22"/>
                <w:szCs w:val="22"/>
              </w:rPr>
              <w:fldChar w:fldCharType="end"/>
            </w:r>
          </w:p>
        </w:tc>
        <w:tc>
          <w:tcPr>
            <w:tcW w:w="6327" w:type="dxa"/>
          </w:tcPr>
          <w:p w14:paraId="280509DF" w14:textId="77777777" w:rsidR="00E75C1B" w:rsidRPr="00D30754" w:rsidRDefault="00E75C1B" w:rsidP="00D857B5">
            <w:pPr>
              <w:pStyle w:val="PlainText"/>
              <w:rPr>
                <w:rFonts w:ascii="Times" w:hAnsi="Times" w:cs="Courier New"/>
                <w:sz w:val="22"/>
                <w:szCs w:val="22"/>
              </w:rPr>
            </w:pPr>
          </w:p>
        </w:tc>
      </w:tr>
      <w:tr w:rsidR="00E75C1B" w:rsidRPr="00D30754" w14:paraId="5A4FD552" w14:textId="77777777" w:rsidTr="001746D5">
        <w:tc>
          <w:tcPr>
            <w:tcW w:w="1909" w:type="dxa"/>
          </w:tcPr>
          <w:p w14:paraId="2E5ABF2B"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Perlucidibaca</w:t>
            </w:r>
          </w:p>
        </w:tc>
        <w:tc>
          <w:tcPr>
            <w:tcW w:w="1285" w:type="dxa"/>
          </w:tcPr>
          <w:p w14:paraId="6A64AADC" w14:textId="77777777" w:rsidR="00E75C1B" w:rsidRPr="00D30754" w:rsidRDefault="00E75C1B" w:rsidP="00CD20C9">
            <w:pPr>
              <w:pStyle w:val="PlainText"/>
              <w:rPr>
                <w:rFonts w:ascii="Times" w:hAnsi="Times" w:cs="Courier New"/>
                <w:sz w:val="15"/>
                <w:szCs w:val="22"/>
              </w:rPr>
            </w:pPr>
          </w:p>
        </w:tc>
        <w:tc>
          <w:tcPr>
            <w:tcW w:w="1631" w:type="dxa"/>
          </w:tcPr>
          <w:p w14:paraId="32FBBCBF"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E84CAC4"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ong&lt;/Author&gt;&lt;Year&gt;2008&lt;/Year&gt;&lt;RecNum&gt;977&lt;/RecNum&gt;&lt;DisplayText&gt;(Song et al., 2008)&lt;/DisplayText&gt;&lt;record&gt;&lt;rec-number&gt;977&lt;/rec-number&gt;&lt;foreign-keys&gt;&lt;key app="EN" db-id="0daw0xdz1a9decevx5ov5pwgpd0a5d929tzd" timestamp="1495679337"&gt;977&lt;/key&gt;&lt;/foreign-keys&gt;&lt;ref-type name="Journal Article"&gt;17&lt;/ref-type&gt;&lt;contributors&gt;&lt;authors&gt;&lt;author&gt;Song, Jaeho&lt;/author&gt;&lt;author&gt;Choo, Yoe-Jin&lt;/author&gt;&lt;author&gt;Cho, Jang-Cheon&lt;/author&gt;&lt;/authors&gt;&lt;/contributors&gt;&lt;titles&gt;&lt;title&gt;Perlucidibaca piscinae gen. nov., sp. nov., a freshwater bacterium belonging to the family Moraxellaceae&lt;/title&gt;&lt;secondary-title&gt;International journal of systematic and evolutionary microbiology&lt;/secondary-title&gt;&lt;/titles&gt;&lt;periodical&gt;&lt;full-title&gt;International journal of systematic and evolutionary microbiology&lt;/full-title&gt;&lt;/periodical&gt;&lt;pages&gt;97-102&lt;/pages&gt;&lt;volume&gt;58&lt;/volume&gt;&lt;number&gt;1&lt;/number&gt;&lt;dates&gt;&lt;year&gt;200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ong et al., 2008)</w:t>
            </w:r>
            <w:r w:rsidRPr="00D30754">
              <w:rPr>
                <w:rFonts w:ascii="Times" w:hAnsi="Times" w:cs="Courier New"/>
                <w:sz w:val="22"/>
                <w:szCs w:val="22"/>
              </w:rPr>
              <w:fldChar w:fldCharType="end"/>
            </w:r>
            <w:r w:rsidRPr="00D30754">
              <w:rPr>
                <w:rFonts w:ascii="Times" w:hAnsi="Times" w:cs="Courier New"/>
                <w:sz w:val="22"/>
                <w:szCs w:val="22"/>
              </w:rPr>
              <w:t>.</w:t>
            </w:r>
          </w:p>
        </w:tc>
        <w:tc>
          <w:tcPr>
            <w:tcW w:w="6327" w:type="dxa"/>
          </w:tcPr>
          <w:p w14:paraId="4763CA2C" w14:textId="77777777" w:rsidR="00E75C1B" w:rsidRPr="00D30754" w:rsidRDefault="00E75C1B" w:rsidP="003F40A7">
            <w:pPr>
              <w:pStyle w:val="PlainText"/>
              <w:rPr>
                <w:rFonts w:ascii="Times" w:hAnsi="Times" w:cs="Courier New"/>
                <w:sz w:val="22"/>
                <w:szCs w:val="22"/>
              </w:rPr>
            </w:pPr>
          </w:p>
        </w:tc>
      </w:tr>
      <w:tr w:rsidR="00E75C1B" w:rsidRPr="00D30754" w14:paraId="27F82AF1" w14:textId="77777777" w:rsidTr="001746D5">
        <w:tc>
          <w:tcPr>
            <w:tcW w:w="1909" w:type="dxa"/>
          </w:tcPr>
          <w:p w14:paraId="43B794BD"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Phascolarctobacterium</w:t>
            </w:r>
          </w:p>
        </w:tc>
        <w:tc>
          <w:tcPr>
            <w:tcW w:w="1285" w:type="dxa"/>
          </w:tcPr>
          <w:p w14:paraId="74D1EA5A" w14:textId="77777777" w:rsidR="00E75C1B" w:rsidRPr="00D30754" w:rsidRDefault="00E75C1B" w:rsidP="00CD20C9">
            <w:pPr>
              <w:pStyle w:val="PlainText"/>
              <w:rPr>
                <w:rFonts w:ascii="Times" w:hAnsi="Times" w:cs="Courier New"/>
                <w:sz w:val="15"/>
                <w:szCs w:val="22"/>
              </w:rPr>
            </w:pPr>
          </w:p>
        </w:tc>
        <w:tc>
          <w:tcPr>
            <w:tcW w:w="1631" w:type="dxa"/>
          </w:tcPr>
          <w:p w14:paraId="34187AC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A2AF657"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el Dot&lt;/Author&gt;&lt;Year&gt;1993&lt;/Year&gt;&lt;RecNum&gt;878&lt;/RecNum&gt;&lt;DisplayText&gt;(Del Dot et al., 1993)&lt;/DisplayText&gt;&lt;record&gt;&lt;rec-number&gt;878&lt;/rec-number&gt;&lt;foreign-keys&gt;&lt;key app="EN" db-id="0daw0xdz1a9decevx5ov5pwgpd0a5d929tzd" timestamp="1490725702"&gt;878&lt;/key&gt;&lt;/foreign-keys&gt;&lt;ref-type name="Journal Article"&gt;17&lt;/ref-type&gt;&lt;contributors&gt;&lt;authors&gt;&lt;author&gt;Del Dot, Therese&lt;/author&gt;&lt;author&gt;Osawa, Ro&lt;/author&gt;&lt;author&gt;Stackebrandt, Erko&lt;/author&gt;&lt;/authors&gt;&lt;/contributors&gt;&lt;titles&gt;&lt;title&gt;Phascolarctobacterium faecium gen. nov, spec. nov., a novel taxon of the Sporomusa group of Bacteria&lt;/title&gt;&lt;secondary-title&gt;Systematic and applied microbiology&lt;/secondary-title&gt;&lt;/titles&gt;&lt;periodical&gt;&lt;full-title&gt;Systematic and applied microbiology&lt;/full-title&gt;&lt;/periodical&gt;&lt;pages&gt;380-384&lt;/pages&gt;&lt;volume&gt;16&lt;/volume&gt;&lt;number&gt;3&lt;/number&gt;&lt;dates&gt;&lt;year&gt;1993&lt;/year&gt;&lt;/dates&gt;&lt;isbn&gt;0723-202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el Dot et al., 1993)</w:t>
            </w:r>
            <w:r w:rsidRPr="00D30754">
              <w:rPr>
                <w:rFonts w:ascii="Times" w:hAnsi="Times" w:cs="Courier New"/>
                <w:sz w:val="22"/>
                <w:szCs w:val="22"/>
              </w:rPr>
              <w:fldChar w:fldCharType="end"/>
            </w:r>
          </w:p>
        </w:tc>
        <w:tc>
          <w:tcPr>
            <w:tcW w:w="6327" w:type="dxa"/>
          </w:tcPr>
          <w:p w14:paraId="4D393D79" w14:textId="77777777" w:rsidR="00E75C1B" w:rsidRPr="00D30754" w:rsidRDefault="00E75C1B" w:rsidP="003F40A7">
            <w:pPr>
              <w:pStyle w:val="PlainText"/>
              <w:rPr>
                <w:rFonts w:ascii="Times" w:hAnsi="Times" w:cs="Courier New"/>
                <w:sz w:val="22"/>
                <w:szCs w:val="22"/>
              </w:rPr>
            </w:pPr>
          </w:p>
        </w:tc>
      </w:tr>
      <w:tr w:rsidR="00E75C1B" w:rsidRPr="00D30754" w14:paraId="4EE7FCC7" w14:textId="77777777" w:rsidTr="001746D5">
        <w:tc>
          <w:tcPr>
            <w:tcW w:w="1909" w:type="dxa"/>
          </w:tcPr>
          <w:p w14:paraId="76942D2C"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Phenylobacterium</w:t>
            </w:r>
          </w:p>
        </w:tc>
        <w:tc>
          <w:tcPr>
            <w:tcW w:w="1285" w:type="dxa"/>
          </w:tcPr>
          <w:p w14:paraId="2D95F815" w14:textId="77777777" w:rsidR="00E75C1B" w:rsidRPr="00D30754" w:rsidRDefault="00E75C1B" w:rsidP="00CD20C9">
            <w:pPr>
              <w:pStyle w:val="PlainText"/>
              <w:rPr>
                <w:rFonts w:ascii="Times" w:hAnsi="Times" w:cs="Courier New"/>
                <w:sz w:val="15"/>
                <w:szCs w:val="22"/>
              </w:rPr>
            </w:pPr>
          </w:p>
        </w:tc>
        <w:tc>
          <w:tcPr>
            <w:tcW w:w="1631" w:type="dxa"/>
          </w:tcPr>
          <w:p w14:paraId="6D5B0449"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7C0495F"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ingens&lt;/Author&gt;&lt;Year&gt;1985&lt;/Year&gt;&lt;RecNum&gt;963&lt;/RecNum&gt;&lt;DisplayText&gt;(Lingens et al., 1985)&lt;/DisplayText&gt;&lt;record&gt;&lt;rec-number&gt;963&lt;/rec-number&gt;&lt;foreign-keys&gt;&lt;key app="EN" db-id="0daw0xdz1a9decevx5ov5pwgpd0a5d929tzd" timestamp="1495668231"&gt;963&lt;/key&gt;&lt;/foreign-keys&gt;&lt;ref-type name="Journal Article"&gt;17&lt;/ref-type&gt;&lt;contributors&gt;&lt;authors&gt;&lt;author&gt;Lingens, Franz&lt;/author&gt;&lt;author&gt;Blecher, Renate&lt;/author&gt;&lt;author&gt;Blecher, Hartmut&lt;/author&gt;&lt;author&gt;Blobel, Friedhelm&lt;/author&gt;&lt;author&gt;Eberspächer, Jürgen&lt;/author&gt;&lt;author&gt;Fröhner, Christoph&lt;/author&gt;&lt;author&gt;Görisch, Helma&lt;/author&gt;&lt;author&gt;Görisch, Helmut&lt;/author&gt;&lt;author&gt;Layh, Gerlinde&lt;/author&gt;&lt;/authors&gt;&lt;/contributors&gt;&lt;titles&gt;&lt;title&gt;Phenylobacterium immobile gen. nov., sp. nov., a gram-negative bacterium that degrades the herbicide chloridazon&lt;/title&gt;&lt;secondary-title&gt;International Journal of Systematic and Evolutionary Microbiology&lt;/secondary-title&gt;&lt;/titles&gt;&lt;periodical&gt;&lt;full-title&gt;International journal of systematic and evolutionary microbiology&lt;/full-title&gt;&lt;/periodical&gt;&lt;pages&gt;26-39&lt;/pages&gt;&lt;volume&gt;35&lt;/volume&gt;&lt;number&gt;1&lt;/number&gt;&lt;dates&gt;&lt;year&gt;198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ingens et al., 1985)</w:t>
            </w:r>
            <w:r w:rsidRPr="00D30754">
              <w:rPr>
                <w:rFonts w:ascii="Times" w:hAnsi="Times" w:cs="Courier New"/>
                <w:sz w:val="22"/>
                <w:szCs w:val="22"/>
              </w:rPr>
              <w:fldChar w:fldCharType="end"/>
            </w:r>
          </w:p>
        </w:tc>
        <w:tc>
          <w:tcPr>
            <w:tcW w:w="6327" w:type="dxa"/>
          </w:tcPr>
          <w:p w14:paraId="06CBAE3D" w14:textId="77777777" w:rsidR="00E75C1B" w:rsidRPr="00D30754" w:rsidRDefault="00E75C1B" w:rsidP="003F40A7">
            <w:pPr>
              <w:pStyle w:val="PlainText"/>
              <w:rPr>
                <w:rFonts w:ascii="Times" w:hAnsi="Times" w:cs="Courier New"/>
                <w:sz w:val="22"/>
                <w:szCs w:val="22"/>
              </w:rPr>
            </w:pPr>
          </w:p>
        </w:tc>
      </w:tr>
      <w:tr w:rsidR="00E75C1B" w:rsidRPr="00D30754" w14:paraId="3802EA69" w14:textId="77777777" w:rsidTr="001746D5">
        <w:tc>
          <w:tcPr>
            <w:tcW w:w="1909" w:type="dxa"/>
          </w:tcPr>
          <w:p w14:paraId="34D934FC"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Phycisphaeraceae_family_SM1A02 </w:t>
            </w:r>
          </w:p>
        </w:tc>
        <w:tc>
          <w:tcPr>
            <w:tcW w:w="1285" w:type="dxa"/>
          </w:tcPr>
          <w:p w14:paraId="0BD28775"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26A35A2A"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Denitrification </w:t>
            </w:r>
          </w:p>
        </w:tc>
        <w:tc>
          <w:tcPr>
            <w:tcW w:w="2112" w:type="dxa"/>
          </w:tcPr>
          <w:p w14:paraId="63C6BBBF" w14:textId="77777777" w:rsidR="00E75C1B" w:rsidRPr="001F5B70" w:rsidRDefault="00E75C1B"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Fukunaga&lt;/Author&gt;&lt;Year&gt;2009&lt;/Year&gt;&lt;RecNum&gt;1175&lt;/RecNum&gt;&lt;IDText&gt;et al. (2009)&lt;/IDText&gt;&lt;DisplayText&gt;(Fukunaga et al., 2009)&lt;/DisplayText&gt;&lt;record&gt;&lt;rec-number&gt;1175&lt;/rec-number&gt;&lt;foreign-keys&gt;&lt;key app="EN" db-id="0daw0xdz1a9decevx5ov5pwgpd0a5d929tzd" timestamp="1526318451"&gt;1175&lt;/key&gt;&lt;/foreign-keys&gt;&lt;ref-type name="Journal Article"&gt;17&lt;/ref-type&gt;&lt;contributors&gt;&lt;authors&gt;&lt;author&gt;Fukunaga, Yukiyo&lt;/author&gt;&lt;author&gt;Kurahashi, Midori&lt;/author&gt;&lt;author&gt;Sakiyama, Yayoi&lt;/author&gt;&lt;author&gt;Ohuchi, Motoyuki&lt;/author&gt;&lt;author&gt;Yokota, Akira&lt;/author&gt;&lt;author&gt;Harayama, Shigeaki&lt;/author&gt;&lt;/authors&gt;&lt;/contributors&gt;&lt;titles&gt;&lt;title&gt;Phycisphaera mikurensis gen. nov., sp. nov., isolated from a marine alga, and proposal of Phycisphaeraceae fam. nov., Phycisphaerales ord. nov. and Phycisphaerae classis nov. in the phylum Planctomycetes&lt;/title&gt;&lt;secondary-title&gt;The Journal of general and applied microbiology&lt;/secondary-title&gt;&lt;/titles&gt;&lt;periodical&gt;&lt;full-title&gt;The Journal of general and applied microbiology&lt;/full-title&gt;&lt;/periodical&gt;&lt;pages&gt;267-275&lt;/pages&gt;&lt;volume&gt;55&lt;/volume&gt;&lt;number&gt;4&lt;/number&gt;&lt;dates&gt;&lt;year&gt;2009&lt;/year&gt;&lt;/dates&gt;&lt;isbn&gt;0022-1260&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Fukunaga et al., 2009)</w:t>
            </w:r>
            <w:r>
              <w:rPr>
                <w:rFonts w:ascii="Times New Roman" w:hAnsi="Times New Roman" w:cs="Times New Roman"/>
                <w:color w:val="000000"/>
                <w:sz w:val="22"/>
                <w:szCs w:val="22"/>
              </w:rPr>
              <w:fldChar w:fldCharType="end"/>
            </w:r>
          </w:p>
        </w:tc>
        <w:tc>
          <w:tcPr>
            <w:tcW w:w="6327" w:type="dxa"/>
          </w:tcPr>
          <w:p w14:paraId="5A1D7AF5"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itrate reduction observed in type species of type genus (only description of family is type genuse)</w:t>
            </w:r>
          </w:p>
        </w:tc>
      </w:tr>
      <w:tr w:rsidR="00E75C1B" w:rsidRPr="00D30754" w14:paraId="05D27EF2" w14:textId="77777777" w:rsidTr="001746D5">
        <w:tc>
          <w:tcPr>
            <w:tcW w:w="1909" w:type="dxa"/>
          </w:tcPr>
          <w:p w14:paraId="62E79D14"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Pilimelia</w:t>
            </w:r>
          </w:p>
        </w:tc>
        <w:tc>
          <w:tcPr>
            <w:tcW w:w="1285" w:type="dxa"/>
          </w:tcPr>
          <w:p w14:paraId="6A81E76C" w14:textId="77777777" w:rsidR="00E75C1B" w:rsidRPr="00D30754" w:rsidRDefault="00E75C1B" w:rsidP="00CD20C9">
            <w:pPr>
              <w:pStyle w:val="PlainText"/>
              <w:rPr>
                <w:rFonts w:ascii="Times" w:hAnsi="Times" w:cs="Courier New"/>
                <w:sz w:val="15"/>
                <w:szCs w:val="22"/>
              </w:rPr>
            </w:pPr>
          </w:p>
        </w:tc>
        <w:tc>
          <w:tcPr>
            <w:tcW w:w="1631" w:type="dxa"/>
          </w:tcPr>
          <w:p w14:paraId="14980E4D"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8696150" w14:textId="77777777" w:rsidR="00E75C1B" w:rsidRPr="00D30754" w:rsidRDefault="00E75C1B" w:rsidP="00CD20C9">
            <w:pPr>
              <w:pStyle w:val="PlainText"/>
              <w:rPr>
                <w:rFonts w:ascii="Times" w:hAnsi="Times" w:cs="Courier New"/>
                <w:sz w:val="22"/>
                <w:szCs w:val="22"/>
              </w:rPr>
            </w:pPr>
          </w:p>
        </w:tc>
        <w:tc>
          <w:tcPr>
            <w:tcW w:w="6327" w:type="dxa"/>
          </w:tcPr>
          <w:p w14:paraId="6DC6FC85"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same family as Micromonospora, wikipedia</w:t>
            </w:r>
          </w:p>
        </w:tc>
      </w:tr>
      <w:tr w:rsidR="00E75C1B" w:rsidRPr="00D30754" w14:paraId="59337E90" w14:textId="77777777" w:rsidTr="001746D5">
        <w:tc>
          <w:tcPr>
            <w:tcW w:w="1909" w:type="dxa"/>
          </w:tcPr>
          <w:p w14:paraId="775CAA81"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lastRenderedPageBreak/>
              <w:t>Planctomyces</w:t>
            </w:r>
          </w:p>
        </w:tc>
        <w:tc>
          <w:tcPr>
            <w:tcW w:w="1285" w:type="dxa"/>
          </w:tcPr>
          <w:p w14:paraId="39061797" w14:textId="77777777" w:rsidR="00E75C1B" w:rsidRPr="00D30754" w:rsidRDefault="00E75C1B" w:rsidP="00CD20C9">
            <w:pPr>
              <w:pStyle w:val="PlainText"/>
              <w:rPr>
                <w:rFonts w:ascii="Times" w:hAnsi="Times" w:cs="Courier New"/>
                <w:sz w:val="15"/>
                <w:szCs w:val="22"/>
              </w:rPr>
            </w:pPr>
          </w:p>
        </w:tc>
        <w:tc>
          <w:tcPr>
            <w:tcW w:w="1631" w:type="dxa"/>
          </w:tcPr>
          <w:p w14:paraId="39C3D81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Anammox</w:t>
            </w:r>
          </w:p>
        </w:tc>
        <w:tc>
          <w:tcPr>
            <w:tcW w:w="2112" w:type="dxa"/>
          </w:tcPr>
          <w:p w14:paraId="2945DB33" w14:textId="77777777" w:rsidR="00E75C1B" w:rsidRPr="00D30754" w:rsidRDefault="00E75C1B" w:rsidP="00CD20C9">
            <w:pPr>
              <w:pStyle w:val="PlainText"/>
              <w:rPr>
                <w:rFonts w:ascii="Times" w:hAnsi="Times" w:cs="Courier New"/>
                <w:sz w:val="22"/>
                <w:szCs w:val="22"/>
              </w:rPr>
            </w:pPr>
          </w:p>
        </w:tc>
        <w:tc>
          <w:tcPr>
            <w:tcW w:w="6327" w:type="dxa"/>
          </w:tcPr>
          <w:p w14:paraId="77F6FC21"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microbewiki, seem to be same as Planctomycetes?</w:t>
            </w:r>
          </w:p>
        </w:tc>
      </w:tr>
      <w:tr w:rsidR="00E75C1B" w:rsidRPr="00D30754" w14:paraId="3B3EEBCE" w14:textId="77777777" w:rsidTr="001746D5">
        <w:tc>
          <w:tcPr>
            <w:tcW w:w="1909" w:type="dxa"/>
          </w:tcPr>
          <w:p w14:paraId="278B4ED4"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Polaromonas</w:t>
            </w:r>
          </w:p>
        </w:tc>
        <w:tc>
          <w:tcPr>
            <w:tcW w:w="1285" w:type="dxa"/>
          </w:tcPr>
          <w:p w14:paraId="265BDFCD" w14:textId="77777777" w:rsidR="00E75C1B" w:rsidRPr="00D30754" w:rsidRDefault="00E75C1B" w:rsidP="00CD20C9">
            <w:pPr>
              <w:pStyle w:val="PlainText"/>
              <w:rPr>
                <w:rFonts w:ascii="Times" w:hAnsi="Times" w:cs="Courier New"/>
                <w:sz w:val="15"/>
                <w:szCs w:val="22"/>
              </w:rPr>
            </w:pPr>
          </w:p>
        </w:tc>
        <w:tc>
          <w:tcPr>
            <w:tcW w:w="1631" w:type="dxa"/>
          </w:tcPr>
          <w:p w14:paraId="2DA58B93"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2E8408C"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eon&lt;/Author&gt;&lt;Year&gt;2008&lt;/Year&gt;&lt;RecNum&gt;555&lt;/RecNum&gt;&lt;DisplayText&gt;(Weon et al., 2008)&lt;/DisplayText&gt;&lt;record&gt;&lt;rec-number&gt;555&lt;/rec-number&gt;&lt;foreign-keys&gt;&lt;key app="EN" db-id="0daw0xdz1a9decevx5ov5pwgpd0a5d929tzd" timestamp="1471889983"&gt;555&lt;/key&gt;&lt;/foreign-keys&gt;&lt;ref-type name="Journal Article"&gt;17&lt;/ref-type&gt;&lt;contributors&gt;&lt;authors&gt;&lt;author&gt;Weon, Hang-Yeon&lt;/author&gt;&lt;author&gt;Yoo, Seung-Hee&lt;/author&gt;&lt;author&gt;Hong, Seung-Beom&lt;/author&gt;&lt;author&gt;Kwon, Soon-Wo&lt;/author&gt;&lt;author&gt;Stackebrandt, Erko&lt;/author&gt;&lt;author&gt;Go, Seung-Joo&lt;/author&gt;&lt;author&gt;Koo, Bon-Sung&lt;/author&gt;&lt;/authors&gt;&lt;/contributors&gt;&lt;titles&gt;&lt;title&gt;Polaromonas jejuensis sp. nov., isolated from soil in Korea&lt;/title&gt;&lt;secondary-title&gt;International journal of systematic and evolutionary microbiology&lt;/secondary-title&gt;&lt;/titles&gt;&lt;periodical&gt;&lt;full-title&gt;International journal of systematic and evolutionary microbiology&lt;/full-title&gt;&lt;/periodical&gt;&lt;pages&gt;1525-1528&lt;/pages&gt;&lt;volume&gt;58&lt;/volume&gt;&lt;number&gt;7&lt;/number&gt;&lt;dates&gt;&lt;year&gt;200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eon et al., 2008)</w:t>
            </w:r>
            <w:r w:rsidRPr="00D30754">
              <w:rPr>
                <w:rFonts w:ascii="Times" w:hAnsi="Times" w:cs="Courier New"/>
                <w:sz w:val="22"/>
                <w:szCs w:val="22"/>
              </w:rPr>
              <w:fldChar w:fldCharType="end"/>
            </w:r>
          </w:p>
        </w:tc>
        <w:tc>
          <w:tcPr>
            <w:tcW w:w="6327" w:type="dxa"/>
          </w:tcPr>
          <w:p w14:paraId="630112E6" w14:textId="77777777" w:rsidR="00E75C1B" w:rsidRPr="00D30754" w:rsidRDefault="00E75C1B" w:rsidP="00D857B5">
            <w:pPr>
              <w:pStyle w:val="PlainText"/>
              <w:rPr>
                <w:rFonts w:ascii="Times" w:hAnsi="Times" w:cs="Courier New"/>
                <w:sz w:val="22"/>
                <w:szCs w:val="22"/>
              </w:rPr>
            </w:pPr>
          </w:p>
        </w:tc>
      </w:tr>
      <w:tr w:rsidR="00E75C1B" w:rsidRPr="00D30754" w14:paraId="4977A6AD" w14:textId="77777777" w:rsidTr="001746D5">
        <w:tc>
          <w:tcPr>
            <w:tcW w:w="1909" w:type="dxa"/>
          </w:tcPr>
          <w:p w14:paraId="77E9070A"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Polynucleobacter</w:t>
            </w:r>
          </w:p>
        </w:tc>
        <w:tc>
          <w:tcPr>
            <w:tcW w:w="1285" w:type="dxa"/>
          </w:tcPr>
          <w:p w14:paraId="41BFF63B" w14:textId="77777777" w:rsidR="00E75C1B" w:rsidRPr="00D30754" w:rsidRDefault="00E75C1B" w:rsidP="00CD20C9">
            <w:pPr>
              <w:pStyle w:val="PlainText"/>
              <w:rPr>
                <w:rFonts w:ascii="Times" w:hAnsi="Times" w:cs="Courier New"/>
                <w:sz w:val="15"/>
                <w:szCs w:val="22"/>
              </w:rPr>
            </w:pPr>
          </w:p>
        </w:tc>
        <w:tc>
          <w:tcPr>
            <w:tcW w:w="1631" w:type="dxa"/>
          </w:tcPr>
          <w:p w14:paraId="7C5608F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BA34CF8"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eckmann&lt;/Author&gt;&lt;Year&gt;1987&lt;/Year&gt;&lt;RecNum&gt;621&lt;/RecNum&gt;&lt;DisplayText&gt;(Heckmann and Schmidt, 1987)&lt;/DisplayText&gt;&lt;record&gt;&lt;rec-number&gt;621&lt;/rec-number&gt;&lt;foreign-keys&gt;&lt;key app="EN" db-id="0daw0xdz1a9decevx5ov5pwgpd0a5d929tzd" timestamp="1473975910"&gt;621&lt;/key&gt;&lt;/foreign-keys&gt;&lt;ref-type name="Journal Article"&gt;17&lt;/ref-type&gt;&lt;contributors&gt;&lt;authors&gt;&lt;author&gt;Heckmann, Klaus&lt;/author&gt;&lt;author&gt;Schmidt, Helmut J&lt;/author&gt;&lt;/authors&gt;&lt;/contributors&gt;&lt;titles&gt;&lt;title&gt;Polynucleobacter necessarius gen. nov., sp. nov., an obligately endosymbiotic bacterium living in the cytoplasm of Euplotes aediculatus&lt;/title&gt;&lt;secondary-title&gt;International Journal of Systematic and Evolutionary Microbiology&lt;/secondary-title&gt;&lt;/titles&gt;&lt;periodical&gt;&lt;full-title&gt;International journal of systematic and evolutionary microbiology&lt;/full-title&gt;&lt;/periodical&gt;&lt;pages&gt;456-457&lt;/pages&gt;&lt;volume&gt;37&lt;/volume&gt;&lt;number&gt;4&lt;/number&gt;&lt;dates&gt;&lt;year&gt;198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eckmann and Schmidt, 1987)</w:t>
            </w:r>
            <w:r w:rsidRPr="00D30754">
              <w:rPr>
                <w:rFonts w:ascii="Times" w:hAnsi="Times" w:cs="Courier New"/>
                <w:sz w:val="22"/>
                <w:szCs w:val="22"/>
              </w:rPr>
              <w:fldChar w:fldCharType="end"/>
            </w:r>
          </w:p>
        </w:tc>
        <w:tc>
          <w:tcPr>
            <w:tcW w:w="6327" w:type="dxa"/>
          </w:tcPr>
          <w:p w14:paraId="12CC7A2C" w14:textId="77777777" w:rsidR="00E75C1B" w:rsidRPr="00D30754" w:rsidRDefault="00E75C1B" w:rsidP="00D857B5">
            <w:pPr>
              <w:pStyle w:val="PlainText"/>
              <w:rPr>
                <w:rFonts w:ascii="Times" w:hAnsi="Times" w:cs="Courier New"/>
                <w:sz w:val="22"/>
                <w:szCs w:val="22"/>
              </w:rPr>
            </w:pPr>
            <w:r w:rsidRPr="00D30754">
              <w:rPr>
                <w:rFonts w:ascii="Times" w:hAnsi="Times" w:cs="Courier New"/>
                <w:sz w:val="22"/>
                <w:szCs w:val="22"/>
              </w:rPr>
              <w:t xml:space="preserve">obligate ciliate endosymbiont </w:t>
            </w:r>
          </w:p>
        </w:tc>
      </w:tr>
      <w:tr w:rsidR="00E75C1B" w:rsidRPr="00D30754" w14:paraId="01B79BC5" w14:textId="77777777" w:rsidTr="001746D5">
        <w:tc>
          <w:tcPr>
            <w:tcW w:w="1909" w:type="dxa"/>
          </w:tcPr>
          <w:p w14:paraId="0E4219A3"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Prochlorococcus</w:t>
            </w:r>
          </w:p>
        </w:tc>
        <w:tc>
          <w:tcPr>
            <w:tcW w:w="1285" w:type="dxa"/>
          </w:tcPr>
          <w:p w14:paraId="18DE2D14" w14:textId="77777777" w:rsidR="00E75C1B" w:rsidRPr="00D30754" w:rsidRDefault="00E75C1B" w:rsidP="00CD20C9">
            <w:pPr>
              <w:pStyle w:val="PlainText"/>
              <w:rPr>
                <w:rFonts w:ascii="Times" w:hAnsi="Times" w:cs="Courier New"/>
                <w:sz w:val="15"/>
                <w:szCs w:val="22"/>
              </w:rPr>
            </w:pPr>
          </w:p>
        </w:tc>
        <w:tc>
          <w:tcPr>
            <w:tcW w:w="1631" w:type="dxa"/>
          </w:tcPr>
          <w:p w14:paraId="1E7407D9"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OD-1?</w:t>
            </w:r>
          </w:p>
        </w:tc>
        <w:tc>
          <w:tcPr>
            <w:tcW w:w="2112" w:type="dxa"/>
          </w:tcPr>
          <w:p w14:paraId="645DD06B" w14:textId="77777777" w:rsidR="00E75C1B" w:rsidRPr="00D30754" w:rsidRDefault="00E75C1B" w:rsidP="00CD20C9">
            <w:pPr>
              <w:pStyle w:val="PlainText"/>
              <w:rPr>
                <w:rFonts w:ascii="Times" w:hAnsi="Times" w:cs="Courier New"/>
                <w:sz w:val="22"/>
                <w:szCs w:val="22"/>
              </w:rPr>
            </w:pPr>
          </w:p>
        </w:tc>
        <w:tc>
          <w:tcPr>
            <w:tcW w:w="6327" w:type="dxa"/>
          </w:tcPr>
          <w:p w14:paraId="7E1188BC" w14:textId="77777777" w:rsidR="00E75C1B" w:rsidRPr="00D30754" w:rsidRDefault="00E75C1B" w:rsidP="00CD20C9">
            <w:pPr>
              <w:pStyle w:val="PlainText"/>
              <w:rPr>
                <w:rFonts w:ascii="Times" w:hAnsi="Times" w:cs="Courier New"/>
                <w:sz w:val="22"/>
                <w:szCs w:val="22"/>
              </w:rPr>
            </w:pPr>
          </w:p>
        </w:tc>
      </w:tr>
      <w:tr w:rsidR="00E75C1B" w:rsidRPr="00D30754" w14:paraId="4095D62E" w14:textId="77777777" w:rsidTr="001746D5">
        <w:tc>
          <w:tcPr>
            <w:tcW w:w="1909" w:type="dxa"/>
          </w:tcPr>
          <w:p w14:paraId="7BDF97A0"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Prolixibacter</w:t>
            </w:r>
          </w:p>
        </w:tc>
        <w:tc>
          <w:tcPr>
            <w:tcW w:w="1285" w:type="dxa"/>
          </w:tcPr>
          <w:p w14:paraId="4BC8C4C5" w14:textId="77777777" w:rsidR="00E75C1B" w:rsidRPr="00D30754" w:rsidRDefault="00E75C1B" w:rsidP="00CD20C9">
            <w:pPr>
              <w:pStyle w:val="PlainText"/>
              <w:rPr>
                <w:rFonts w:ascii="Times" w:hAnsi="Times" w:cs="Courier New"/>
                <w:sz w:val="15"/>
                <w:szCs w:val="22"/>
              </w:rPr>
            </w:pPr>
          </w:p>
        </w:tc>
        <w:tc>
          <w:tcPr>
            <w:tcW w:w="1631" w:type="dxa"/>
          </w:tcPr>
          <w:p w14:paraId="70319CD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A5AFE29"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olmes&lt;/Author&gt;&lt;Year&gt;2007&lt;/Year&gt;&lt;RecNum&gt;777&lt;/RecNum&gt;&lt;DisplayText&gt;(Holmes et al., 2007)&lt;/DisplayText&gt;&lt;record&gt;&lt;rec-number&gt;777&lt;/rec-number&gt;&lt;foreign-keys&gt;&lt;key app="EN" db-id="0daw0xdz1a9decevx5ov5pwgpd0a5d929tzd" timestamp="1484679778"&gt;777&lt;/key&gt;&lt;/foreign-keys&gt;&lt;ref-type name="Journal Article"&gt;17&lt;/ref-type&gt;&lt;contributors&gt;&lt;authors&gt;&lt;author&gt;Holmes, Dawn E&lt;/author&gt;&lt;author&gt;Nevin, Kelly P&lt;/author&gt;&lt;author&gt;Woodard, Trevor L&lt;/author&gt;&lt;author&gt;Peacock, Aaron D&lt;/author&gt;&lt;author&gt;Lovley, Derek R&lt;/author&gt;&lt;/authors&gt;&lt;/contributors&gt;&lt;titles&gt;&lt;title&gt;Prolixibacter bellariivorans gen. nov., sp. nov., a sugar-fermenting, psychrotolerant anaerobe of the phylum Bacteroidetes, isolated from a marine-sediment fuel cell&lt;/title&gt;&lt;secondary-title&gt;International journal of systematic and evolutionary microbiology&lt;/secondary-title&gt;&lt;/titles&gt;&lt;periodical&gt;&lt;full-title&gt;International journal of systematic and evolutionary microbiology&lt;/full-title&gt;&lt;/periodical&gt;&lt;pages&gt;701-707&lt;/pages&gt;&lt;volume&gt;57&lt;/volume&gt;&lt;number&gt;4&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olmes et al., 2007)</w:t>
            </w:r>
            <w:r w:rsidRPr="00D30754">
              <w:rPr>
                <w:rFonts w:ascii="Times" w:hAnsi="Times" w:cs="Courier New"/>
                <w:sz w:val="22"/>
                <w:szCs w:val="22"/>
              </w:rPr>
              <w:fldChar w:fldCharType="end"/>
            </w:r>
          </w:p>
        </w:tc>
        <w:tc>
          <w:tcPr>
            <w:tcW w:w="6327" w:type="dxa"/>
          </w:tcPr>
          <w:p w14:paraId="4FD52FC1" w14:textId="77777777" w:rsidR="00E75C1B" w:rsidRPr="00D30754" w:rsidRDefault="00E75C1B" w:rsidP="003F40A7">
            <w:pPr>
              <w:pStyle w:val="PlainText"/>
              <w:rPr>
                <w:rFonts w:ascii="Times" w:hAnsi="Times" w:cs="Courier New"/>
                <w:sz w:val="22"/>
                <w:szCs w:val="22"/>
              </w:rPr>
            </w:pPr>
          </w:p>
        </w:tc>
      </w:tr>
      <w:tr w:rsidR="00E75C1B" w:rsidRPr="00103266" w14:paraId="1785721A" w14:textId="77777777" w:rsidTr="001746D5">
        <w:trPr>
          <w:trHeight w:val="237"/>
        </w:trPr>
        <w:tc>
          <w:tcPr>
            <w:tcW w:w="1909" w:type="dxa"/>
            <w:noWrap/>
            <w:hideMark/>
          </w:tcPr>
          <w:p w14:paraId="4F467F19"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Prolixibacteraceae_family</w:t>
            </w:r>
          </w:p>
        </w:tc>
        <w:tc>
          <w:tcPr>
            <w:tcW w:w="1285" w:type="dxa"/>
            <w:noWrap/>
            <w:hideMark/>
          </w:tcPr>
          <w:p w14:paraId="5E86BA7F"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71AD80DC"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 xml:space="preserve">N fixation </w:t>
            </w:r>
          </w:p>
        </w:tc>
        <w:tc>
          <w:tcPr>
            <w:tcW w:w="2112" w:type="dxa"/>
            <w:noWrap/>
            <w:hideMark/>
          </w:tcPr>
          <w:p w14:paraId="28357940"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Huang&lt;/Author&gt;&lt;Year&gt;2014&lt;/Year&gt;&lt;RecNum&gt;1141&lt;/RecNum&gt;&lt;IDText&gt;et al. (2014)&lt;/IDText&gt;&lt;DisplayText&gt;(Huang et al., 2014)&lt;/DisplayText&gt;&lt;record&gt;&lt;rec-number&gt;1141&lt;/rec-number&gt;&lt;foreign-keys&gt;&lt;key app="EN" db-id="0daw0xdz1a9decevx5ov5pwgpd0a5d929tzd" timestamp="1525824828"&gt;1141&lt;/key&gt;&lt;/foreign-keys&gt;&lt;ref-type name="Journal Article"&gt;17&lt;/ref-type&gt;&lt;contributors&gt;&lt;authors&gt;&lt;author&gt;Huang, Xiao-Fang&lt;/author&gt;&lt;author&gt;Liu, Yu Juan&lt;/author&gt;&lt;author&gt;Dong, Jun-De&lt;/author&gt;&lt;author&gt;Qu, Ling-Yun&lt;/author&gt;&lt;author&gt;Zhang, Yan-Ying&lt;/author&gt;&lt;author&gt;Wang, Fa-Zuo&lt;/author&gt;&lt;author&gt;Tian, Xin-Peng&lt;/author&gt;&lt;author&gt;Zhang, Si&lt;/author&gt;&lt;/authors&gt;&lt;/contributors&gt;&lt;titles&gt;&lt;title&gt;Mangrovibacterium diazotrophicum gen. nov., sp. nov., a nitrogen-fixing bacterium isolated from a mangrove sediment, and proposal of Prolixibacteraceae fam. nov&lt;/title&gt;&lt;secondary-title&gt;International journal of systematic and evolutionary microbiology&lt;/secondary-title&gt;&lt;/titles&gt;&lt;periodical&gt;&lt;full-title&gt;International journal of systematic and evolutionary microbiology&lt;/full-title&gt;&lt;/periodical&gt;&lt;pages&gt;875-881&lt;/pages&gt;&lt;volume&gt;64&lt;/volume&gt;&lt;number&gt;3&lt;/number&gt;&lt;dates&gt;&lt;year&gt;2014&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Huang et al., 2014)</w:t>
            </w:r>
            <w:r>
              <w:rPr>
                <w:rFonts w:eastAsia="Times New Roman" w:cs="Times New Roman"/>
                <w:sz w:val="22"/>
                <w:szCs w:val="22"/>
              </w:rPr>
              <w:fldChar w:fldCharType="end"/>
            </w:r>
          </w:p>
        </w:tc>
        <w:tc>
          <w:tcPr>
            <w:tcW w:w="6327" w:type="dxa"/>
            <w:hideMark/>
          </w:tcPr>
          <w:p w14:paraId="26795382"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proposed family</w:t>
            </w:r>
          </w:p>
        </w:tc>
      </w:tr>
      <w:tr w:rsidR="00E75C1B" w:rsidRPr="00103266" w14:paraId="6A006B1F" w14:textId="77777777" w:rsidTr="001746D5">
        <w:trPr>
          <w:trHeight w:val="237"/>
        </w:trPr>
        <w:tc>
          <w:tcPr>
            <w:tcW w:w="1909" w:type="dxa"/>
            <w:noWrap/>
            <w:hideMark/>
          </w:tcPr>
          <w:p w14:paraId="75771B0C"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Prolixibacteraceae_family_BSV13 </w:t>
            </w:r>
          </w:p>
        </w:tc>
        <w:tc>
          <w:tcPr>
            <w:tcW w:w="1285" w:type="dxa"/>
            <w:noWrap/>
            <w:hideMark/>
          </w:tcPr>
          <w:p w14:paraId="75557FC3"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6C1344F6"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 xml:space="preserve">N fixation </w:t>
            </w:r>
          </w:p>
        </w:tc>
        <w:tc>
          <w:tcPr>
            <w:tcW w:w="2112" w:type="dxa"/>
            <w:noWrap/>
            <w:hideMark/>
          </w:tcPr>
          <w:p w14:paraId="3A498B93"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Huang&lt;/Author&gt;&lt;Year&gt;2014&lt;/Year&gt;&lt;RecNum&gt;1141&lt;/RecNum&gt;&lt;IDText&gt;et al. (2014)&lt;/IDText&gt;&lt;DisplayText&gt;(Huang et al., 2014)&lt;/DisplayText&gt;&lt;record&gt;&lt;rec-number&gt;1141&lt;/rec-number&gt;&lt;foreign-keys&gt;&lt;key app="EN" db-id="0daw0xdz1a9decevx5ov5pwgpd0a5d929tzd" timestamp="1525824828"&gt;1141&lt;/key&gt;&lt;/foreign-keys&gt;&lt;ref-type name="Journal Article"&gt;17&lt;/ref-type&gt;&lt;contributors&gt;&lt;authors&gt;&lt;author&gt;Huang, Xiao-Fang&lt;/author&gt;&lt;author&gt;Liu, Yu Juan&lt;/author&gt;&lt;author&gt;Dong, Jun-De&lt;/author&gt;&lt;author&gt;Qu, Ling-Yun&lt;/author&gt;&lt;author&gt;Zhang, Yan-Ying&lt;/author&gt;&lt;author&gt;Wang, Fa-Zuo&lt;/author&gt;&lt;author&gt;Tian, Xin-Peng&lt;/author&gt;&lt;author&gt;Zhang, Si&lt;/author&gt;&lt;/authors&gt;&lt;/contributors&gt;&lt;titles&gt;&lt;title&gt;Mangrovibacterium diazotrophicum gen. nov., sp. nov., a nitrogen-fixing bacterium isolated from a mangrove sediment, and proposal of Prolixibacteraceae fam. nov&lt;/title&gt;&lt;secondary-title&gt;International journal of systematic and evolutionary microbiology&lt;/secondary-title&gt;&lt;/titles&gt;&lt;periodical&gt;&lt;full-title&gt;International journal of systematic and evolutionary microbiology&lt;/full-title&gt;&lt;/periodical&gt;&lt;pages&gt;875-881&lt;/pages&gt;&lt;volume&gt;64&lt;/volume&gt;&lt;number&gt;3&lt;/number&gt;&lt;dates&gt;&lt;year&gt;2014&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Huang et al., 2014)</w:t>
            </w:r>
            <w:r>
              <w:rPr>
                <w:rFonts w:eastAsia="Times New Roman" w:cs="Times New Roman"/>
                <w:sz w:val="22"/>
                <w:szCs w:val="22"/>
              </w:rPr>
              <w:fldChar w:fldCharType="end"/>
            </w:r>
          </w:p>
        </w:tc>
        <w:tc>
          <w:tcPr>
            <w:tcW w:w="6327" w:type="dxa"/>
            <w:hideMark/>
          </w:tcPr>
          <w:p w14:paraId="327C6A22"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proposed family</w:t>
            </w:r>
          </w:p>
        </w:tc>
      </w:tr>
      <w:tr w:rsidR="00E75C1B" w:rsidRPr="00D30754" w14:paraId="0F32C863" w14:textId="77777777" w:rsidTr="001746D5">
        <w:tc>
          <w:tcPr>
            <w:tcW w:w="1909" w:type="dxa"/>
          </w:tcPr>
          <w:p w14:paraId="2D1A7D1F"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Propionivibrio</w:t>
            </w:r>
          </w:p>
        </w:tc>
        <w:tc>
          <w:tcPr>
            <w:tcW w:w="1285" w:type="dxa"/>
          </w:tcPr>
          <w:p w14:paraId="6C3EE793"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some use nitrate as electron acceptor </w:t>
            </w:r>
          </w:p>
        </w:tc>
        <w:tc>
          <w:tcPr>
            <w:tcW w:w="1631" w:type="dxa"/>
          </w:tcPr>
          <w:p w14:paraId="4446E006"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6E0D1620" w14:textId="77777777" w:rsidR="00E75C1B" w:rsidRPr="00D30754" w:rsidRDefault="00E75C1B" w:rsidP="000D168D">
            <w:pPr>
              <w:pStyle w:val="PlainText"/>
              <w:tabs>
                <w:tab w:val="left" w:pos="5340"/>
              </w:tabs>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rune&lt;/Author&gt;&lt;Year&gt;2002&lt;/Year&gt;&lt;RecNum&gt;686&lt;/RecNum&gt;&lt;DisplayText&gt;(Brune et al., 2002)&lt;/DisplayText&gt;&lt;record&gt;&lt;rec-number&gt;686&lt;/rec-number&gt;&lt;foreign-keys&gt;&lt;key app="EN" db-id="0daw0xdz1a9decevx5ov5pwgpd0a5d929tzd" timestamp="1477432327"&gt;686&lt;/key&gt;&lt;/foreign-keys&gt;&lt;ref-type name="Journal Article"&gt;17&lt;/ref-type&gt;&lt;contributors&gt;&lt;authors&gt;&lt;author&gt;Brune, Andreas&lt;/author&gt;&lt;author&gt;Ludwig, Wolfgang&lt;/author&gt;&lt;author&gt;Schink, Bernhard&lt;/author&gt;&lt;/authors&gt;&lt;/contributors&gt;&lt;titles&gt;&lt;title&gt;Propionivibrio limicola sp. nov., a fermentative bacterium specialized in the degradation of hydroaromatic compounds, reclassification of Propionibacter pelophilus as Propionivibrio pelophilus comb. nov. and amended description of the genus Propionivibrio&lt;/title&gt;&lt;secondary-title&gt;International journal of systematic and evolutionary microbiology&lt;/secondary-title&gt;&lt;/titles&gt;&lt;periodical&gt;&lt;full-title&gt;International journal of systematic and evolutionary microbiology&lt;/full-title&gt;&lt;/periodical&gt;&lt;pages&gt;441-444&lt;/pages&gt;&lt;volume&gt;52&lt;/volume&gt;&lt;number&gt;2&lt;/number&gt;&lt;dates&gt;&lt;year&gt;200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rune et al., 2002)</w:t>
            </w:r>
            <w:r w:rsidRPr="00D30754">
              <w:rPr>
                <w:rFonts w:ascii="Times" w:hAnsi="Times" w:cs="Courier New"/>
                <w:sz w:val="22"/>
                <w:szCs w:val="22"/>
              </w:rPr>
              <w:fldChar w:fldCharType="end"/>
            </w:r>
          </w:p>
        </w:tc>
        <w:tc>
          <w:tcPr>
            <w:tcW w:w="6327" w:type="dxa"/>
          </w:tcPr>
          <w:p w14:paraId="0716C290" w14:textId="77777777" w:rsidR="00E75C1B" w:rsidRPr="00D30754" w:rsidRDefault="00E75C1B" w:rsidP="00D857B5">
            <w:pPr>
              <w:pStyle w:val="PlainText"/>
              <w:tabs>
                <w:tab w:val="left" w:pos="5340"/>
              </w:tabs>
              <w:rPr>
                <w:rFonts w:ascii="Times" w:hAnsi="Times" w:cs="Courier New"/>
                <w:sz w:val="22"/>
                <w:szCs w:val="22"/>
              </w:rPr>
            </w:pPr>
            <w:r w:rsidRPr="00D30754">
              <w:rPr>
                <w:rFonts w:ascii="Times" w:hAnsi="Times" w:cs="Courier New"/>
                <w:sz w:val="22"/>
                <w:szCs w:val="22"/>
              </w:rPr>
              <w:t xml:space="preserve">extended description of genus </w:t>
            </w:r>
          </w:p>
        </w:tc>
      </w:tr>
      <w:tr w:rsidR="00E75C1B" w:rsidRPr="00D30754" w14:paraId="5A502290" w14:textId="77777777" w:rsidTr="001746D5">
        <w:tc>
          <w:tcPr>
            <w:tcW w:w="1909" w:type="dxa"/>
          </w:tcPr>
          <w:p w14:paraId="2A3E28AD"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Prosthecobacter</w:t>
            </w:r>
          </w:p>
        </w:tc>
        <w:tc>
          <w:tcPr>
            <w:tcW w:w="1285" w:type="dxa"/>
          </w:tcPr>
          <w:p w14:paraId="2DAB3CDB" w14:textId="77777777" w:rsidR="00E75C1B" w:rsidRPr="00D30754" w:rsidRDefault="00E75C1B" w:rsidP="00CD20C9">
            <w:pPr>
              <w:pStyle w:val="PlainText"/>
              <w:rPr>
                <w:rFonts w:ascii="Times" w:hAnsi="Times" w:cs="Courier New"/>
                <w:sz w:val="15"/>
                <w:szCs w:val="22"/>
              </w:rPr>
            </w:pPr>
          </w:p>
        </w:tc>
        <w:tc>
          <w:tcPr>
            <w:tcW w:w="1631" w:type="dxa"/>
          </w:tcPr>
          <w:p w14:paraId="1D4A6664"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A46D315" w14:textId="77777777" w:rsidR="00E75C1B" w:rsidRPr="00D30754" w:rsidRDefault="00E75C1B" w:rsidP="00CD20C9">
            <w:pPr>
              <w:pStyle w:val="PlainText"/>
              <w:rPr>
                <w:rFonts w:ascii="Times" w:hAnsi="Times" w:cs="Courier New"/>
                <w:sz w:val="22"/>
                <w:szCs w:val="22"/>
              </w:rPr>
            </w:pPr>
          </w:p>
        </w:tc>
        <w:tc>
          <w:tcPr>
            <w:tcW w:w="6327" w:type="dxa"/>
          </w:tcPr>
          <w:p w14:paraId="1A1CB4C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https://microbewiki.kenyon.edu/index.php/Prosthecobacter</w:t>
            </w:r>
          </w:p>
        </w:tc>
      </w:tr>
      <w:tr w:rsidR="00E75C1B" w:rsidRPr="00103266" w14:paraId="4A5AE190" w14:textId="77777777" w:rsidTr="001746D5">
        <w:trPr>
          <w:trHeight w:val="237"/>
        </w:trPr>
        <w:tc>
          <w:tcPr>
            <w:tcW w:w="1909" w:type="dxa"/>
            <w:noWrap/>
            <w:hideMark/>
          </w:tcPr>
          <w:p w14:paraId="4F4ADA35"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Pseudarthrobacter </w:t>
            </w:r>
          </w:p>
        </w:tc>
        <w:tc>
          <w:tcPr>
            <w:tcW w:w="1285" w:type="dxa"/>
            <w:noWrap/>
            <w:hideMark/>
          </w:tcPr>
          <w:p w14:paraId="05A212AD"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35B32E25"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 xml:space="preserve">Denitrification </w:t>
            </w:r>
          </w:p>
        </w:tc>
        <w:tc>
          <w:tcPr>
            <w:tcW w:w="2112" w:type="dxa"/>
            <w:noWrap/>
            <w:hideMark/>
          </w:tcPr>
          <w:p w14:paraId="35FE1D3B"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Busse&lt;/Author&gt;&lt;Year&gt;2016&lt;/Year&gt;&lt;RecNum&gt;1146&lt;/RecNum&gt;&lt;DisplayText&gt;(Busse, 2016)&lt;/DisplayText&gt;&lt;record&gt;&lt;rec-number&gt;1146&lt;/rec-number&gt;&lt;foreign-keys&gt;&lt;key app="EN" db-id="0daw0xdz1a9decevx5ov5pwgpd0a5d929tzd" timestamp="1525980778"&gt;1146&lt;/key&gt;&lt;/foreign-keys&gt;&lt;ref-type name="Journal Article"&gt;17&lt;/ref-type&gt;&lt;contributors&gt;&lt;authors&gt;&lt;author&gt;Busse, Hans-Jürgen&lt;/author&gt;&lt;/authors&gt;&lt;/contributors&gt;&lt;titles&gt;&lt;title&gt;Review of the taxonomy of the genus Arthrobacter, emendation of the genus Arthrobacter sensu lato, proposal to reclassify selected species of the genus Arthrobacter in the novel genera Glutamicibacter gen. nov., Paeniglutamicibacter gen. nov., Pseudoglutamicibacter gen. nov., Paenarthrobacter gen. nov. and Pseudarthrobacter gen. nov., and emended description of Arthrobacter roseus&lt;/title&gt;&lt;secondary-title&gt;International journal of systematic and evolutionary microbiology&lt;/secondary-title&gt;&lt;/titles&gt;&lt;periodical&gt;&lt;full-title&gt;International journal of systematic and evolutionary microbiology&lt;/full-title&gt;&lt;/periodical&gt;&lt;pages&gt;9-37&lt;/pages&gt;&lt;volume&gt;66&lt;/volume&gt;&lt;number&gt;1&lt;/number&gt;&lt;dates&gt;&lt;year&gt;2016&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Busse, 2016)</w:t>
            </w:r>
            <w:r>
              <w:rPr>
                <w:rFonts w:eastAsia="Times New Roman" w:cs="Times New Roman"/>
                <w:sz w:val="22"/>
                <w:szCs w:val="22"/>
              </w:rPr>
              <w:fldChar w:fldCharType="end"/>
            </w:r>
          </w:p>
        </w:tc>
        <w:tc>
          <w:tcPr>
            <w:tcW w:w="6327" w:type="dxa"/>
            <w:hideMark/>
          </w:tcPr>
          <w:p w14:paraId="70B42777"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r>
      <w:tr w:rsidR="00E75C1B" w:rsidRPr="00103266" w14:paraId="2E02B03F" w14:textId="77777777" w:rsidTr="001746D5">
        <w:trPr>
          <w:trHeight w:val="237"/>
        </w:trPr>
        <w:tc>
          <w:tcPr>
            <w:tcW w:w="1909" w:type="dxa"/>
            <w:noWrap/>
            <w:hideMark/>
          </w:tcPr>
          <w:p w14:paraId="1B8C295B"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Pseudo</w:t>
            </w:r>
            <w:r>
              <w:rPr>
                <w:rFonts w:eastAsia="Times New Roman" w:cs="Times New Roman"/>
                <w:i/>
                <w:iCs/>
                <w:sz w:val="22"/>
                <w:szCs w:val="22"/>
              </w:rPr>
              <w:t>-</w:t>
            </w:r>
            <w:r w:rsidRPr="00103266">
              <w:rPr>
                <w:rFonts w:eastAsia="Times New Roman" w:cs="Times New Roman"/>
                <w:i/>
                <w:iCs/>
                <w:sz w:val="22"/>
                <w:szCs w:val="22"/>
              </w:rPr>
              <w:t xml:space="preserve">rhodobacter </w:t>
            </w:r>
          </w:p>
        </w:tc>
        <w:tc>
          <w:tcPr>
            <w:tcW w:w="1285" w:type="dxa"/>
            <w:noWrap/>
            <w:hideMark/>
          </w:tcPr>
          <w:p w14:paraId="6B1B4BF1"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113D4C1F"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 xml:space="preserve">non-N </w:t>
            </w:r>
          </w:p>
        </w:tc>
        <w:tc>
          <w:tcPr>
            <w:tcW w:w="2112" w:type="dxa"/>
            <w:noWrap/>
            <w:hideMark/>
          </w:tcPr>
          <w:p w14:paraId="779E0691"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Uchino&lt;/Author&gt;&lt;Year&gt;2002&lt;/Year&gt;&lt;RecNum&gt;1138&lt;/RecNum&gt;&lt;IDText&gt;et al. (2002)&lt;/IDText&gt;&lt;DisplayText&gt;(Uchino et al., 2002)&lt;/DisplayText&gt;&lt;record&gt;&lt;rec-number&gt;1138&lt;/rec-number&gt;&lt;foreign-keys&gt;&lt;key app="EN" db-id="0daw0xdz1a9decevx5ov5pwgpd0a5d929tzd" timestamp="1525824248"&gt;1138&lt;/key&gt;&lt;/foreign-keys&gt;&lt;ref-type name="Journal Article"&gt;17&lt;/ref-type&gt;&lt;contributors&gt;&lt;authors&gt;&lt;author&gt;Uchino, Yoshihito&lt;/author&gt;&lt;author&gt;Hamada, Tohru&lt;/author&gt;&lt;author&gt;Yokota, Akira&lt;/author&gt;&lt;/authors&gt;&lt;/contributors&gt;&lt;titles&gt;&lt;title&gt;Proposal of Pseudorhodobacter ferrugineus gen. nov., comb. nov., for a non-photosynthetic marine bacterium, Agrobacterium ferrugineum, related to the genus Rhodobacter&lt;/title&gt;&lt;secondary-title&gt;The Journal of general and applied microbiology&lt;/secondary-title&gt;&lt;/titles&gt;&lt;periodical&gt;&lt;full-title&gt;The Journal of general and applied microbiology&lt;/full-title&gt;&lt;/periodical&gt;&lt;pages&gt;309-319&lt;/pages&gt;&lt;volume&gt;48&lt;/volume&gt;&lt;number&gt;6&lt;/number&gt;&lt;dates&gt;&lt;year&gt;2002&lt;/year&gt;&lt;/dates&gt;&lt;isbn&gt;0022-1260&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Uchino et al., 2002)</w:t>
            </w:r>
            <w:r>
              <w:rPr>
                <w:rFonts w:eastAsia="Times New Roman" w:cs="Times New Roman"/>
                <w:sz w:val="22"/>
                <w:szCs w:val="22"/>
              </w:rPr>
              <w:fldChar w:fldCharType="end"/>
            </w:r>
          </w:p>
        </w:tc>
        <w:tc>
          <w:tcPr>
            <w:tcW w:w="6327" w:type="dxa"/>
            <w:hideMark/>
          </w:tcPr>
          <w:p w14:paraId="046EE98E"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r>
      <w:tr w:rsidR="00E75C1B" w:rsidRPr="00D30754" w14:paraId="0DF3CB2D" w14:textId="77777777" w:rsidTr="001746D5">
        <w:tc>
          <w:tcPr>
            <w:tcW w:w="1909" w:type="dxa"/>
          </w:tcPr>
          <w:p w14:paraId="38303B8D"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Pseudolabrys </w:t>
            </w:r>
          </w:p>
        </w:tc>
        <w:tc>
          <w:tcPr>
            <w:tcW w:w="1285" w:type="dxa"/>
          </w:tcPr>
          <w:p w14:paraId="2D6961D2"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3EDA87B6"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60952376" w14:textId="77777777" w:rsidR="00E75C1B" w:rsidRPr="001F5B70" w:rsidRDefault="00E75C1B"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Kämpfer&lt;/Author&gt;&lt;Year&gt;2006&lt;/Year&gt;&lt;RecNum&gt;1160&lt;/RecNum&gt;&lt;IDText&gt;et al. (2006)&lt;/IDText&gt;&lt;DisplayText&gt;(Kämpfer et al., 2006)&lt;/DisplayText&gt;&lt;record&gt;&lt;rec-number&gt;1160&lt;/rec-number&gt;&lt;foreign-keys&gt;&lt;key app="EN" db-id="0daw0xdz1a9decevx5ov5pwgpd0a5d929tzd" timestamp="1526252095"&gt;1160&lt;/key&gt;&lt;/foreign-keys&gt;&lt;ref-type name="Journal Article"&gt;17&lt;/ref-type&gt;&lt;contributors&gt;&lt;authors&gt;&lt;author&gt;Kämpfer, Peter&lt;/author&gt;&lt;author&gt;Young, Chiu-Chung&lt;/author&gt;&lt;author&gt;Arun, AB&lt;/author&gt;&lt;author&gt;Shen, Fo-Ting&lt;/author&gt;&lt;author&gt;Jäckel, Udo&lt;/author&gt;&lt;author&gt;Rossello-Mora, Ramon&lt;/author&gt;&lt;author&gt;Lai, Wei-An&lt;/author&gt;&lt;author&gt;Rekha, PD&lt;/author&gt;&lt;/authors&gt;&lt;/contributors&gt;&lt;titles&gt;&lt;title&gt;Pseudolabrys taiwanensis gen. nov., sp. nov., an alphaproteobacterium isolated from soil&lt;/title&gt;&lt;secondary-title&gt;International journal of systematic and evolutionary microbiology&lt;/secondary-title&gt;&lt;/titles&gt;&lt;periodical&gt;&lt;full-title&gt;International journal of systematic and evolutionary microbiology&lt;/full-title&gt;&lt;/periodical&gt;&lt;pages&gt;2469-2472&lt;/pages&gt;&lt;volume&gt;56&lt;/volume&gt;&lt;number&gt;10&lt;/number&gt;&lt;dates&gt;&lt;year&gt;2006&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Kämpfer et al., 2006)</w:t>
            </w:r>
            <w:r>
              <w:rPr>
                <w:rFonts w:ascii="Times New Roman" w:hAnsi="Times New Roman" w:cs="Times New Roman"/>
                <w:color w:val="000000"/>
                <w:sz w:val="22"/>
                <w:szCs w:val="22"/>
              </w:rPr>
              <w:fldChar w:fldCharType="end"/>
            </w:r>
          </w:p>
        </w:tc>
        <w:tc>
          <w:tcPr>
            <w:tcW w:w="6327" w:type="dxa"/>
          </w:tcPr>
          <w:p w14:paraId="547E579B" w14:textId="77777777" w:rsidR="00E75C1B" w:rsidRPr="001F5B70" w:rsidRDefault="00E75C1B" w:rsidP="00CD20C9">
            <w:pPr>
              <w:pStyle w:val="PlainText"/>
              <w:rPr>
                <w:rFonts w:ascii="Times New Roman" w:hAnsi="Times New Roman" w:cs="Times New Roman"/>
                <w:sz w:val="22"/>
                <w:szCs w:val="22"/>
              </w:rPr>
            </w:pPr>
          </w:p>
        </w:tc>
      </w:tr>
      <w:tr w:rsidR="00E75C1B" w:rsidRPr="00D30754" w14:paraId="1DFF9C99" w14:textId="77777777" w:rsidTr="001746D5">
        <w:tc>
          <w:tcPr>
            <w:tcW w:w="1909" w:type="dxa"/>
          </w:tcPr>
          <w:p w14:paraId="5CC6261B"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Pseudomonas</w:t>
            </w:r>
          </w:p>
        </w:tc>
        <w:tc>
          <w:tcPr>
            <w:tcW w:w="1285" w:type="dxa"/>
          </w:tcPr>
          <w:p w14:paraId="38B0D2D2"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nitrate reduction </w:t>
            </w:r>
          </w:p>
        </w:tc>
        <w:tc>
          <w:tcPr>
            <w:tcW w:w="1631" w:type="dxa"/>
          </w:tcPr>
          <w:p w14:paraId="7294832D"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46793ABA"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Nishimori&lt;/Author&gt;&lt;Year&gt;2000&lt;/Year&gt;&lt;RecNum&gt;614&lt;/RecNum&gt;&lt;DisplayText&gt;(Nishimori et al., 2000)&lt;/DisplayText&gt;&lt;record&gt;&lt;rec-number&gt;614&lt;/rec-number&gt;&lt;foreign-keys&gt;&lt;key app="EN" db-id="0daw0xdz1a9decevx5ov5pwgpd0a5d929tzd" timestamp="1473371943"&gt;614&lt;/key&gt;&lt;/foreign-keys&gt;&lt;ref-type name="Journal Article"&gt;17&lt;/ref-type&gt;&lt;contributors&gt;&lt;authors&gt;&lt;author&gt;Nishimori, E&lt;/author&gt;&lt;author&gt;Kita-Tsukamoto, K&lt;/author&gt;&lt;author&gt;Wakabayashi, H&lt;/author&gt;&lt;/authors&gt;&lt;/contributors&gt;&lt;titles&gt;&lt;title&gt;Pseudomonas plecoglossicida sp. nov., the causative agent of bacterial haemorrhagic ascites of ayu, Plecoglossus altivelis&lt;/title&gt;&lt;secondary-title&gt;International Journal of Systematic and Evolutionary Microbiology&lt;/secondary-title&gt;&lt;/titles&gt;&lt;periodical&gt;&lt;full-title&gt;International journal of systematic and evolutionary microbiology&lt;/full-title&gt;&lt;/periodical&gt;&lt;pages&gt;83-89&lt;/pages&gt;&lt;volume&gt;50&lt;/volume&gt;&lt;number&gt;1&lt;/number&gt;&lt;dates&gt;&lt;year&gt;2000&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Nishimori et al., 2000)</w:t>
            </w:r>
            <w:r w:rsidRPr="00D30754">
              <w:rPr>
                <w:rFonts w:ascii="Times" w:hAnsi="Times" w:cs="Courier New"/>
                <w:sz w:val="22"/>
                <w:szCs w:val="22"/>
              </w:rPr>
              <w:fldChar w:fldCharType="end"/>
            </w:r>
          </w:p>
        </w:tc>
        <w:tc>
          <w:tcPr>
            <w:tcW w:w="6327" w:type="dxa"/>
          </w:tcPr>
          <w:p w14:paraId="33CEC245" w14:textId="77777777" w:rsidR="00E75C1B" w:rsidRPr="00D30754" w:rsidRDefault="00E75C1B" w:rsidP="00D857B5">
            <w:pPr>
              <w:pStyle w:val="PlainText"/>
              <w:rPr>
                <w:rFonts w:ascii="Times" w:hAnsi="Times" w:cs="Courier New"/>
                <w:sz w:val="22"/>
                <w:szCs w:val="22"/>
              </w:rPr>
            </w:pPr>
            <w:r w:rsidRPr="00D30754">
              <w:rPr>
                <w:rFonts w:ascii="Times" w:hAnsi="Times" w:cs="Courier New"/>
                <w:sz w:val="22"/>
                <w:szCs w:val="22"/>
              </w:rPr>
              <w:t xml:space="preserve">intracellular parasite of fish </w:t>
            </w:r>
          </w:p>
        </w:tc>
      </w:tr>
      <w:tr w:rsidR="00E75C1B" w:rsidRPr="00D30754" w14:paraId="31523B8C" w14:textId="77777777" w:rsidTr="001746D5">
        <w:tc>
          <w:tcPr>
            <w:tcW w:w="1909" w:type="dxa"/>
          </w:tcPr>
          <w:p w14:paraId="722750A7"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Ralstonia</w:t>
            </w:r>
          </w:p>
        </w:tc>
        <w:tc>
          <w:tcPr>
            <w:tcW w:w="1285" w:type="dxa"/>
          </w:tcPr>
          <w:p w14:paraId="694E03E9"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nitrate reduction</w:t>
            </w:r>
          </w:p>
        </w:tc>
        <w:tc>
          <w:tcPr>
            <w:tcW w:w="1631" w:type="dxa"/>
          </w:tcPr>
          <w:p w14:paraId="70F8FB8D"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AD73E5F"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Yabuuchi&lt;/Author&gt;&lt;Year&gt;1995&lt;/Year&gt;&lt;RecNum&gt;789&lt;/RecNum&gt;&lt;DisplayText&gt;(Yabuuchi et al., 1995)&lt;/DisplayText&gt;&lt;record&gt;&lt;rec-number&gt;789&lt;/rec-number&gt;&lt;foreign-keys&gt;&lt;key app="EN" db-id="0daw0xdz1a9decevx5ov5pwgpd0a5d929tzd" timestamp="1484687389"&gt;789&lt;/key&gt;&lt;/foreign-keys&gt;&lt;ref-type name="Journal Article"&gt;17&lt;/ref-type&gt;&lt;contributors&gt;&lt;authors&gt;&lt;author&gt;Yabuuchi, Eiko&lt;/author&gt;&lt;author&gt;Kosako, Yoshimasa&lt;/author&gt;&lt;author&gt;Yano, Ikuya&lt;/author&gt;&lt;author&gt;Hotta, Hisako&lt;/author&gt;&lt;author&gt;Nishiuchi, Yukiko&lt;/author&gt;&lt;/authors&gt;&lt;/contributors&gt;&lt;titles&gt;&lt;title&gt;Transfer of two Burkholderia and an Alcaligenes species to Ralstonia gen. nov.: proposal of Ralstonia pickettii (Ralston, Palleroni and Doudoroff 1973) comb. nov., Ralstonia solanacearum (Smith 1896) comb. nov. and Ralstonia eutropha (Davis 1969) comb. nov&lt;/title&gt;&lt;secondary-title&gt;Microbiology and immunology&lt;/secondary-title&gt;&lt;/titles&gt;&lt;periodical&gt;&lt;full-title&gt;Microbiology and immunology&lt;/full-title&gt;&lt;/periodical&gt;&lt;pages&gt;897-904&lt;/pages&gt;&lt;volume&gt;39&lt;/volume&gt;&lt;number&gt;11&lt;/number&gt;&lt;dates&gt;&lt;year&gt;1995&lt;/year&gt;&lt;/dates&gt;&lt;isbn&gt;0385-560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Yabuuchi et al., 1995)</w:t>
            </w:r>
            <w:r w:rsidRPr="00D30754">
              <w:rPr>
                <w:rFonts w:ascii="Times" w:hAnsi="Times" w:cs="Courier New"/>
                <w:sz w:val="22"/>
                <w:szCs w:val="22"/>
              </w:rPr>
              <w:fldChar w:fldCharType="end"/>
            </w:r>
          </w:p>
        </w:tc>
        <w:tc>
          <w:tcPr>
            <w:tcW w:w="6327" w:type="dxa"/>
          </w:tcPr>
          <w:p w14:paraId="4E807696" w14:textId="77777777" w:rsidR="00E75C1B" w:rsidRPr="00D30754" w:rsidRDefault="00E75C1B" w:rsidP="003F40A7">
            <w:pPr>
              <w:pStyle w:val="PlainText"/>
              <w:rPr>
                <w:rFonts w:ascii="Times" w:hAnsi="Times" w:cs="Courier New"/>
                <w:sz w:val="22"/>
                <w:szCs w:val="22"/>
              </w:rPr>
            </w:pPr>
          </w:p>
        </w:tc>
      </w:tr>
      <w:tr w:rsidR="00E75C1B" w:rsidRPr="00D30754" w14:paraId="3926BF70" w14:textId="77777777" w:rsidTr="001746D5">
        <w:tc>
          <w:tcPr>
            <w:tcW w:w="1909" w:type="dxa"/>
          </w:tcPr>
          <w:p w14:paraId="3AC348A5"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Reyranella</w:t>
            </w:r>
          </w:p>
        </w:tc>
        <w:tc>
          <w:tcPr>
            <w:tcW w:w="1285" w:type="dxa"/>
          </w:tcPr>
          <w:p w14:paraId="70C6B329" w14:textId="77777777" w:rsidR="00E75C1B" w:rsidRPr="00D30754" w:rsidRDefault="00E75C1B" w:rsidP="00CD20C9">
            <w:pPr>
              <w:pStyle w:val="PlainText"/>
              <w:rPr>
                <w:rFonts w:ascii="Times" w:hAnsi="Times" w:cs="Courier New"/>
                <w:sz w:val="15"/>
                <w:szCs w:val="22"/>
              </w:rPr>
            </w:pPr>
          </w:p>
        </w:tc>
        <w:tc>
          <w:tcPr>
            <w:tcW w:w="1631" w:type="dxa"/>
          </w:tcPr>
          <w:p w14:paraId="11D42834"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317138F"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Pagnier&lt;/Author&gt;&lt;Year&gt;2011&lt;/Year&gt;&lt;RecNum&gt;877&lt;/RecNum&gt;&lt;DisplayText&gt;(Pagnier et al., 2011)&lt;/DisplayText&gt;&lt;record&gt;&lt;rec-number&gt;877&lt;/rec-number&gt;&lt;foreign-keys&gt;&lt;key app="EN" db-id="0daw0xdz1a9decevx5ov5pwgpd0a5d929tzd" timestamp="1490725631"&gt;877&lt;/key&gt;&lt;/foreign-keys&gt;&lt;ref-type name="Journal Article"&gt;17&lt;/ref-type&gt;&lt;contributors&gt;&lt;authors&gt;&lt;author&gt;Pagnier, Isabelle&lt;/author&gt;&lt;author&gt;Raoult, Didier&lt;/author&gt;&lt;author&gt;La Scola, Bernard&lt;/author&gt;&lt;/authors&gt;&lt;/contributors&gt;&lt;titles&gt;&lt;title&gt;Isolation and characterization of Reyranella massiliensis gen. nov., sp. nov. from freshwater samples by using an amoeba co-culture procedure&lt;/title&gt;&lt;secondary-title&gt;International journal of systematic and evolutionary microbiology&lt;/secondary-title&gt;&lt;/titles&gt;&lt;periodical&gt;&lt;full-title&gt;International journal of systematic and evolutionary microbiology&lt;/full-title&gt;&lt;/periodical&gt;&lt;pages&gt;2151-2154&lt;/pages&gt;&lt;volume&gt;61&lt;/volume&gt;&lt;number&gt;9&lt;/number&gt;&lt;dates&gt;&lt;year&gt;201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Pagnier et al., 2011)</w:t>
            </w:r>
            <w:r w:rsidRPr="00D30754">
              <w:rPr>
                <w:rFonts w:ascii="Times" w:hAnsi="Times" w:cs="Courier New"/>
                <w:sz w:val="22"/>
                <w:szCs w:val="22"/>
              </w:rPr>
              <w:fldChar w:fldCharType="end"/>
            </w:r>
          </w:p>
        </w:tc>
        <w:tc>
          <w:tcPr>
            <w:tcW w:w="6327" w:type="dxa"/>
          </w:tcPr>
          <w:p w14:paraId="7755FF0E" w14:textId="77777777" w:rsidR="00E75C1B" w:rsidRPr="00D30754" w:rsidRDefault="00E75C1B" w:rsidP="00D857B5">
            <w:pPr>
              <w:pStyle w:val="PlainText"/>
              <w:rPr>
                <w:rFonts w:ascii="Times" w:hAnsi="Times" w:cs="Courier New"/>
                <w:sz w:val="22"/>
                <w:szCs w:val="22"/>
              </w:rPr>
            </w:pPr>
            <w:r w:rsidRPr="00D30754">
              <w:rPr>
                <w:rFonts w:ascii="Times" w:hAnsi="Times" w:cs="Courier New"/>
                <w:sz w:val="22"/>
                <w:szCs w:val="22"/>
              </w:rPr>
              <w:t xml:space="preserve">isolated from freshwater, co-cultured with amoeba </w:t>
            </w:r>
          </w:p>
        </w:tc>
      </w:tr>
      <w:tr w:rsidR="00E75C1B" w:rsidRPr="00D30754" w14:paraId="7DD754DD" w14:textId="77777777" w:rsidTr="001746D5">
        <w:tc>
          <w:tcPr>
            <w:tcW w:w="1909" w:type="dxa"/>
          </w:tcPr>
          <w:p w14:paraId="1E8AEF33"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Rhizobium</w:t>
            </w:r>
          </w:p>
        </w:tc>
        <w:tc>
          <w:tcPr>
            <w:tcW w:w="1285" w:type="dxa"/>
          </w:tcPr>
          <w:p w14:paraId="53074441" w14:textId="77777777" w:rsidR="00E75C1B" w:rsidRPr="00D30754" w:rsidRDefault="00E75C1B" w:rsidP="00CD20C9">
            <w:pPr>
              <w:pStyle w:val="PlainText"/>
              <w:rPr>
                <w:rFonts w:ascii="Times" w:hAnsi="Times" w:cs="Courier New"/>
                <w:sz w:val="15"/>
                <w:szCs w:val="22"/>
              </w:rPr>
            </w:pPr>
          </w:p>
        </w:tc>
        <w:tc>
          <w:tcPr>
            <w:tcW w:w="1631" w:type="dxa"/>
          </w:tcPr>
          <w:p w14:paraId="58D24B73"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fix N</w:t>
            </w:r>
          </w:p>
        </w:tc>
        <w:tc>
          <w:tcPr>
            <w:tcW w:w="2112" w:type="dxa"/>
          </w:tcPr>
          <w:p w14:paraId="16A572D1" w14:textId="77777777" w:rsidR="00E75C1B" w:rsidRPr="00D30754" w:rsidRDefault="00E75C1B" w:rsidP="00CD20C9">
            <w:pPr>
              <w:pStyle w:val="PlainText"/>
              <w:rPr>
                <w:rFonts w:ascii="Times" w:hAnsi="Times" w:cs="Courier New"/>
                <w:sz w:val="22"/>
                <w:szCs w:val="22"/>
              </w:rPr>
            </w:pPr>
          </w:p>
        </w:tc>
        <w:tc>
          <w:tcPr>
            <w:tcW w:w="6327" w:type="dxa"/>
          </w:tcPr>
          <w:p w14:paraId="64326EF3"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same as Brachyrhizobium</w:t>
            </w:r>
          </w:p>
        </w:tc>
      </w:tr>
      <w:tr w:rsidR="00E75C1B" w:rsidRPr="00D30754" w14:paraId="1936E3B0" w14:textId="77777777" w:rsidTr="001746D5">
        <w:tc>
          <w:tcPr>
            <w:tcW w:w="1909" w:type="dxa"/>
          </w:tcPr>
          <w:p w14:paraId="48DF9467"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Rhodanobacter</w:t>
            </w:r>
          </w:p>
        </w:tc>
        <w:tc>
          <w:tcPr>
            <w:tcW w:w="1285" w:type="dxa"/>
          </w:tcPr>
          <w:p w14:paraId="444CFF78"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some)nitrate reduction </w:t>
            </w:r>
          </w:p>
        </w:tc>
        <w:tc>
          <w:tcPr>
            <w:tcW w:w="1631" w:type="dxa"/>
          </w:tcPr>
          <w:p w14:paraId="58F18671"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44BF93D0"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ostka&lt;/Author&gt;&lt;Year&gt;2012&lt;/Year&gt;&lt;RecNum&gt;548&lt;/RecNum&gt;&lt;DisplayText&gt;(Kostka et al., 2012)&lt;/DisplayText&gt;&lt;record&gt;&lt;rec-number&gt;548&lt;/rec-number&gt;&lt;foreign-keys&gt;&lt;key app="EN" db-id="0daw0xdz1a9decevx5ov5pwgpd0a5d929tzd" timestamp="1471888257"&gt;548&lt;/key&gt;&lt;/foreign-keys&gt;&lt;ref-type name="Journal Article"&gt;17&lt;/ref-type&gt;&lt;contributors&gt;&lt;authors&gt;&lt;author&gt;Kostka, Joel E&lt;/author&gt;&lt;author&gt;Green, Stefan J&lt;/author&gt;&lt;author&gt;Rishishwar, Lavanya&lt;/author&gt;&lt;author&gt;Prakash, Om&lt;/author&gt;&lt;author&gt;Katz, Lee S&lt;/author&gt;&lt;author&gt;Mariño-Ramírez, Leonardo&lt;/author&gt;&lt;author&gt;Jordan, I King&lt;/author&gt;&lt;author&gt;Munk, Christine&lt;/author&gt;&lt;author&gt;Ivanova, Natalia&lt;/author&gt;&lt;author&gt;Mikhailova, Natalia&lt;/author&gt;&lt;/authors&gt;&lt;/contributors&gt;&lt;titles&gt;&lt;title&gt;Genome sequences for six Rhodanobacter strains, isolated from soils and the terrestrial subsurface, with variable denitrification capabilities&lt;/title&gt;&lt;secondary-title&gt;Journal of bacteriology&lt;/secondary-title&gt;&lt;/titles&gt;&lt;periodical&gt;&lt;full-title&gt;Journal of bacteriology&lt;/full-title&gt;&lt;/periodical&gt;&lt;pages&gt;4461-4462&lt;/pages&gt;&lt;volume&gt;194&lt;/volume&gt;&lt;number&gt;16&lt;/number&gt;&lt;dates&gt;&lt;year&gt;2012&lt;/year&gt;&lt;/dates&gt;&lt;isbn&gt;0021-9193&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ostka et al., 2012)</w:t>
            </w:r>
            <w:r w:rsidRPr="00D30754">
              <w:rPr>
                <w:rFonts w:ascii="Times" w:hAnsi="Times" w:cs="Courier New"/>
                <w:sz w:val="22"/>
                <w:szCs w:val="22"/>
              </w:rPr>
              <w:fldChar w:fldCharType="end"/>
            </w:r>
          </w:p>
        </w:tc>
        <w:tc>
          <w:tcPr>
            <w:tcW w:w="6327" w:type="dxa"/>
          </w:tcPr>
          <w:p w14:paraId="04966896" w14:textId="77777777" w:rsidR="00E75C1B" w:rsidRPr="00D30754" w:rsidRDefault="00E75C1B" w:rsidP="005269D5">
            <w:pPr>
              <w:pStyle w:val="PlainText"/>
              <w:rPr>
                <w:rFonts w:ascii="Times" w:hAnsi="Times" w:cs="Courier New"/>
                <w:sz w:val="22"/>
                <w:szCs w:val="22"/>
              </w:rPr>
            </w:pPr>
            <w:r w:rsidRPr="00D30754">
              <w:rPr>
                <w:rFonts w:ascii="Times" w:hAnsi="Times" w:cs="Courier New"/>
                <w:sz w:val="22"/>
                <w:szCs w:val="22"/>
              </w:rPr>
              <w:t xml:space="preserve">6 species had full genome sequencing, all had most genes involved in full nitrate reduction to dinitrogen gas </w:t>
            </w:r>
          </w:p>
        </w:tc>
      </w:tr>
      <w:tr w:rsidR="00E75C1B" w:rsidRPr="00D30754" w14:paraId="641E47B8" w14:textId="77777777" w:rsidTr="001746D5">
        <w:tc>
          <w:tcPr>
            <w:tcW w:w="1909" w:type="dxa"/>
          </w:tcPr>
          <w:p w14:paraId="69C99C52"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Rhodobacter</w:t>
            </w:r>
          </w:p>
        </w:tc>
        <w:tc>
          <w:tcPr>
            <w:tcW w:w="1285" w:type="dxa"/>
          </w:tcPr>
          <w:p w14:paraId="767ED745" w14:textId="77777777" w:rsidR="00E75C1B" w:rsidRPr="00D30754" w:rsidRDefault="00E75C1B" w:rsidP="00CD20C9">
            <w:pPr>
              <w:pStyle w:val="PlainText"/>
              <w:rPr>
                <w:rFonts w:ascii="Times" w:hAnsi="Times" w:cs="Courier New"/>
                <w:sz w:val="15"/>
                <w:szCs w:val="22"/>
              </w:rPr>
            </w:pPr>
          </w:p>
        </w:tc>
        <w:tc>
          <w:tcPr>
            <w:tcW w:w="1631" w:type="dxa"/>
          </w:tcPr>
          <w:p w14:paraId="7B1557F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 fixation</w:t>
            </w:r>
          </w:p>
        </w:tc>
        <w:tc>
          <w:tcPr>
            <w:tcW w:w="2112" w:type="dxa"/>
          </w:tcPr>
          <w:p w14:paraId="7CDCA021" w14:textId="77777777" w:rsidR="00E75C1B" w:rsidRPr="00D30754" w:rsidRDefault="00E75C1B" w:rsidP="00CD20C9">
            <w:pPr>
              <w:pStyle w:val="PlainText"/>
              <w:rPr>
                <w:rFonts w:ascii="Times" w:hAnsi="Times" w:cs="Courier New"/>
                <w:sz w:val="22"/>
                <w:szCs w:val="22"/>
              </w:rPr>
            </w:pPr>
          </w:p>
        </w:tc>
        <w:tc>
          <w:tcPr>
            <w:tcW w:w="6327" w:type="dxa"/>
          </w:tcPr>
          <w:p w14:paraId="36F80681"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varied metabolisms within the genus, some fix N (microbewiki)</w:t>
            </w:r>
          </w:p>
        </w:tc>
      </w:tr>
      <w:tr w:rsidR="00E75C1B" w:rsidRPr="00D30754" w14:paraId="0A80E4AC" w14:textId="77777777" w:rsidTr="001746D5">
        <w:tc>
          <w:tcPr>
            <w:tcW w:w="1909" w:type="dxa"/>
          </w:tcPr>
          <w:p w14:paraId="78B25B45"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Rhodococcus</w:t>
            </w:r>
          </w:p>
        </w:tc>
        <w:tc>
          <w:tcPr>
            <w:tcW w:w="1285" w:type="dxa"/>
          </w:tcPr>
          <w:p w14:paraId="6D6468D0" w14:textId="77777777" w:rsidR="00E75C1B" w:rsidRPr="00D30754" w:rsidRDefault="00E75C1B" w:rsidP="00CD20C9">
            <w:pPr>
              <w:pStyle w:val="PlainText"/>
              <w:rPr>
                <w:rFonts w:ascii="Times" w:hAnsi="Times" w:cs="Courier New"/>
                <w:sz w:val="15"/>
                <w:szCs w:val="22"/>
              </w:rPr>
            </w:pPr>
          </w:p>
        </w:tc>
        <w:tc>
          <w:tcPr>
            <w:tcW w:w="1631" w:type="dxa"/>
          </w:tcPr>
          <w:p w14:paraId="4015F26B"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501BA48" w14:textId="77777777" w:rsidR="00E75C1B" w:rsidRPr="00D30754" w:rsidRDefault="00E75C1B" w:rsidP="00CD20C9">
            <w:pPr>
              <w:pStyle w:val="PlainText"/>
              <w:rPr>
                <w:rFonts w:ascii="Times" w:hAnsi="Times" w:cs="Courier New"/>
                <w:sz w:val="22"/>
                <w:szCs w:val="22"/>
              </w:rPr>
            </w:pPr>
          </w:p>
        </w:tc>
        <w:tc>
          <w:tcPr>
            <w:tcW w:w="6327" w:type="dxa"/>
          </w:tcPr>
          <w:p w14:paraId="4E54139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microbewiki)</w:t>
            </w:r>
          </w:p>
        </w:tc>
      </w:tr>
      <w:tr w:rsidR="00E75C1B" w:rsidRPr="00D30754" w14:paraId="04E740A0" w14:textId="77777777" w:rsidTr="001746D5">
        <w:tc>
          <w:tcPr>
            <w:tcW w:w="1909" w:type="dxa"/>
          </w:tcPr>
          <w:p w14:paraId="0DD15947"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Rhodocyclaceae dok59</w:t>
            </w:r>
          </w:p>
        </w:tc>
        <w:tc>
          <w:tcPr>
            <w:tcW w:w="1285" w:type="dxa"/>
          </w:tcPr>
          <w:p w14:paraId="335AB483" w14:textId="77777777" w:rsidR="00E75C1B" w:rsidRPr="00D30754" w:rsidRDefault="00E75C1B" w:rsidP="00CD20C9">
            <w:pPr>
              <w:pStyle w:val="PlainText"/>
              <w:rPr>
                <w:rFonts w:ascii="Times" w:hAnsi="Times" w:cs="Courier New"/>
                <w:sz w:val="15"/>
                <w:szCs w:val="22"/>
              </w:rPr>
            </w:pPr>
          </w:p>
        </w:tc>
        <w:tc>
          <w:tcPr>
            <w:tcW w:w="1631" w:type="dxa"/>
          </w:tcPr>
          <w:p w14:paraId="39CBD683"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BF14005"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Van der Zaan&lt;/Author&gt;&lt;Year&gt;2012&lt;/Year&gt;&lt;RecNum&gt;855&lt;/RecNum&gt;&lt;DisplayText&gt;(Van der Zaan et al., 2012)&lt;/DisplayText&gt;&lt;record&gt;&lt;rec-number&gt;855&lt;/rec-number&gt;&lt;foreign-keys&gt;&lt;key app="EN" db-id="0daw0xdz1a9decevx5ov5pwgpd0a5d929tzd" timestamp="1490634391"&gt;855&lt;/key&gt;&lt;/foreign-keys&gt;&lt;ref-type name="Journal Article"&gt;17&lt;/ref-type&gt;&lt;contributors&gt;&lt;authors&gt;&lt;author&gt;Van der Zaan, Bas M&lt;/author&gt;&lt;author&gt;Saia, Flávia Talarico&lt;/author&gt;&lt;author&gt;Stams, Alfons JM&lt;/author&gt;&lt;author&gt;Plugge, Caroline M&lt;/author&gt;&lt;author&gt;de Vos, Willem M&lt;/author&gt;&lt;author&gt;Smidt, Hauke&lt;/author&gt;&lt;author&gt;Langenhoff, Alette AM&lt;/author&gt;&lt;author&gt;Gerritse, Jan&lt;/author&gt;&lt;/authors&gt;&lt;/contributors&gt;&lt;titles&gt;&lt;title&gt;Anaerobic benzene degradation under denitrifying conditions: Peptococcaceae as dominant benzene degraders and evidence for a syntrophic process&lt;/title&gt;&lt;secondary-title&gt;Environmental microbiology&lt;/secondary-title&gt;&lt;/titles&gt;&lt;periodical&gt;&lt;full-title&gt;Environmental microbiology&lt;/full-title&gt;&lt;/periodical&gt;&lt;pages&gt;1171-1181&lt;/pages&gt;&lt;volume&gt;14&lt;/volume&gt;&lt;number&gt;5&lt;/number&gt;&lt;dates&gt;&lt;year&gt;2012&lt;/year&gt;&lt;/dates&gt;&lt;isbn&gt;1462-292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Van der Zaan et al., 2012)</w:t>
            </w:r>
            <w:r w:rsidRPr="00D30754">
              <w:rPr>
                <w:rFonts w:ascii="Times" w:hAnsi="Times" w:cs="Courier New"/>
                <w:sz w:val="22"/>
                <w:szCs w:val="22"/>
              </w:rPr>
              <w:fldChar w:fldCharType="end"/>
            </w:r>
          </w:p>
        </w:tc>
        <w:tc>
          <w:tcPr>
            <w:tcW w:w="6327" w:type="dxa"/>
          </w:tcPr>
          <w:p w14:paraId="5131F740" w14:textId="77777777" w:rsidR="00E75C1B" w:rsidRPr="00D30754" w:rsidRDefault="00E75C1B" w:rsidP="005269D5">
            <w:pPr>
              <w:pStyle w:val="PlainText"/>
              <w:rPr>
                <w:rFonts w:ascii="Times" w:hAnsi="Times" w:cs="Courier New"/>
                <w:sz w:val="22"/>
                <w:szCs w:val="22"/>
              </w:rPr>
            </w:pPr>
            <w:r w:rsidRPr="00D30754">
              <w:rPr>
                <w:rFonts w:ascii="Times" w:hAnsi="Times" w:cs="Courier New"/>
                <w:sz w:val="22"/>
                <w:szCs w:val="22"/>
              </w:rPr>
              <w:t xml:space="preserve">Rhodocyclaceae may degrade benzenes </w:t>
            </w:r>
          </w:p>
        </w:tc>
      </w:tr>
      <w:tr w:rsidR="00E75C1B" w:rsidRPr="00D30754" w14:paraId="726490C1" w14:textId="77777777" w:rsidTr="001746D5">
        <w:tc>
          <w:tcPr>
            <w:tcW w:w="1909" w:type="dxa"/>
          </w:tcPr>
          <w:p w14:paraId="36A6DC98"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Rhodocyclus</w:t>
            </w:r>
          </w:p>
        </w:tc>
        <w:tc>
          <w:tcPr>
            <w:tcW w:w="1285" w:type="dxa"/>
          </w:tcPr>
          <w:p w14:paraId="3A697BFA" w14:textId="77777777" w:rsidR="00E75C1B" w:rsidRPr="00D30754" w:rsidRDefault="00E75C1B" w:rsidP="00CD20C9">
            <w:pPr>
              <w:pStyle w:val="PlainText"/>
              <w:rPr>
                <w:rFonts w:ascii="Times" w:hAnsi="Times" w:cs="Courier New"/>
                <w:sz w:val="15"/>
                <w:szCs w:val="22"/>
              </w:rPr>
            </w:pPr>
          </w:p>
        </w:tc>
        <w:tc>
          <w:tcPr>
            <w:tcW w:w="1631" w:type="dxa"/>
          </w:tcPr>
          <w:p w14:paraId="7BC5E79B"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2531194" w14:textId="77777777" w:rsidR="00E75C1B" w:rsidRPr="00D30754" w:rsidRDefault="00E75C1B" w:rsidP="00CD20C9">
            <w:pPr>
              <w:pStyle w:val="PlainText"/>
              <w:rPr>
                <w:rFonts w:ascii="Times" w:hAnsi="Times" w:cs="Courier New"/>
                <w:sz w:val="22"/>
                <w:szCs w:val="22"/>
              </w:rPr>
            </w:pPr>
          </w:p>
        </w:tc>
        <w:tc>
          <w:tcPr>
            <w:tcW w:w="6327" w:type="dxa"/>
          </w:tcPr>
          <w:p w14:paraId="77D646B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all references say purple nonsulfur bacteria http://www.bacterio.net/rhodocyclus.html</w:t>
            </w:r>
          </w:p>
        </w:tc>
      </w:tr>
      <w:tr w:rsidR="00E75C1B" w:rsidRPr="00D30754" w14:paraId="2D638D0A" w14:textId="77777777" w:rsidTr="001746D5">
        <w:tc>
          <w:tcPr>
            <w:tcW w:w="1909" w:type="dxa"/>
          </w:tcPr>
          <w:p w14:paraId="17124310"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Rhodoferax</w:t>
            </w:r>
          </w:p>
        </w:tc>
        <w:tc>
          <w:tcPr>
            <w:tcW w:w="1285" w:type="dxa"/>
          </w:tcPr>
          <w:p w14:paraId="32A37589"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nitrate as electron acceptor </w:t>
            </w:r>
          </w:p>
        </w:tc>
        <w:tc>
          <w:tcPr>
            <w:tcW w:w="1631" w:type="dxa"/>
          </w:tcPr>
          <w:p w14:paraId="43E0CF80"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2854D53"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Finneran&lt;/Author&gt;&lt;Year&gt;2003&lt;/Year&gt;&lt;RecNum&gt;554&lt;/RecNum&gt;&lt;DisplayText&gt;(Finneran et al., 2003)&lt;/DisplayText&gt;&lt;record&gt;&lt;rec-number&gt;554&lt;/rec-number&gt;&lt;foreign-keys&gt;&lt;key app="EN" db-id="0daw0xdz1a9decevx5ov5pwgpd0a5d929tzd" timestamp="1471889773"&gt;554&lt;/key&gt;&lt;/foreign-keys&gt;&lt;ref-type name="Journal Article"&gt;17&lt;/ref-type&gt;&lt;contributors&gt;&lt;authors&gt;&lt;author&gt;Finneran, Kevin T&lt;/author&gt;&lt;author&gt;Johnsen, Claudia V&lt;/author&gt;&lt;author&gt;Lovley, Derek R&lt;/author&gt;&lt;/authors&gt;&lt;/contributors&gt;&lt;titles&gt;&lt;title&gt;Rhodoferax ferrireducens sp. nov., a psychrotolerant, facultatively anaerobic bacterium that oxidizes acetate with the reduction of Fe (III)&lt;/title&gt;&lt;secondary-title&gt;International Journal of Systematic and Evolutionary Microbiology&lt;/secondary-title&gt;&lt;/titles&gt;&lt;periodical&gt;&lt;full-title&gt;International journal of systematic and evolutionary microbiology&lt;/full-title&gt;&lt;/periodical&gt;&lt;pages&gt;669-673&lt;/pages&gt;&lt;volume&gt;53&lt;/volume&gt;&lt;number&gt;3&lt;/number&gt;&lt;dates&gt;&lt;year&gt;200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Finneran et al., 2003)</w:t>
            </w:r>
            <w:r w:rsidRPr="00D30754">
              <w:rPr>
                <w:rFonts w:ascii="Times" w:hAnsi="Times" w:cs="Courier New"/>
                <w:sz w:val="22"/>
                <w:szCs w:val="22"/>
              </w:rPr>
              <w:fldChar w:fldCharType="end"/>
            </w:r>
          </w:p>
        </w:tc>
        <w:tc>
          <w:tcPr>
            <w:tcW w:w="6327" w:type="dxa"/>
          </w:tcPr>
          <w:p w14:paraId="6EF42B3D"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 xml:space="preserve">species can undergo fermentative respiration, photoautotrophy under anaerobic conditions, or aerobic respiration </w:t>
            </w:r>
          </w:p>
          <w:p w14:paraId="282BA4F2" w14:textId="77777777" w:rsidR="00E75C1B" w:rsidRPr="00D30754" w:rsidRDefault="00E75C1B" w:rsidP="005269D5">
            <w:pPr>
              <w:pStyle w:val="PlainText"/>
              <w:rPr>
                <w:rFonts w:ascii="Times" w:hAnsi="Times" w:cs="Courier New"/>
                <w:sz w:val="22"/>
                <w:szCs w:val="22"/>
              </w:rPr>
            </w:pPr>
            <w:r w:rsidRPr="00D30754">
              <w:rPr>
                <w:rFonts w:ascii="Times" w:hAnsi="Times" w:cs="Courier New"/>
                <w:sz w:val="22"/>
                <w:szCs w:val="22"/>
              </w:rPr>
              <w:t xml:space="preserve">(http://www.bacterio.net/rhodoferax.html). R. ferrireductans can reduce Fe (III) </w:t>
            </w:r>
          </w:p>
        </w:tc>
      </w:tr>
      <w:tr w:rsidR="00E75C1B" w:rsidRPr="00D30754" w14:paraId="2A896869" w14:textId="77777777" w:rsidTr="001746D5">
        <w:tc>
          <w:tcPr>
            <w:tcW w:w="1909" w:type="dxa"/>
          </w:tcPr>
          <w:p w14:paraId="5F268A27"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Rhodomicrobium</w:t>
            </w:r>
          </w:p>
        </w:tc>
        <w:tc>
          <w:tcPr>
            <w:tcW w:w="1285" w:type="dxa"/>
          </w:tcPr>
          <w:p w14:paraId="648EEBFB" w14:textId="77777777" w:rsidR="00E75C1B" w:rsidRPr="00D30754" w:rsidRDefault="00E75C1B" w:rsidP="00CD20C9">
            <w:pPr>
              <w:pStyle w:val="PlainText"/>
              <w:rPr>
                <w:rFonts w:ascii="Times" w:hAnsi="Times" w:cs="Courier New"/>
                <w:sz w:val="15"/>
                <w:szCs w:val="22"/>
              </w:rPr>
            </w:pPr>
          </w:p>
        </w:tc>
        <w:tc>
          <w:tcPr>
            <w:tcW w:w="1631" w:type="dxa"/>
          </w:tcPr>
          <w:p w14:paraId="59FFF903"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C00D975" w14:textId="77777777" w:rsidR="00E75C1B" w:rsidRPr="00D30754" w:rsidRDefault="00E75C1B" w:rsidP="00CD20C9">
            <w:pPr>
              <w:pStyle w:val="PlainText"/>
              <w:rPr>
                <w:rFonts w:ascii="Times" w:hAnsi="Times" w:cs="Courier New"/>
                <w:sz w:val="22"/>
                <w:szCs w:val="22"/>
              </w:rPr>
            </w:pPr>
          </w:p>
        </w:tc>
        <w:tc>
          <w:tcPr>
            <w:tcW w:w="6327" w:type="dxa"/>
          </w:tcPr>
          <w:p w14:paraId="57A33086" w14:textId="77777777" w:rsidR="00E75C1B" w:rsidRPr="00D30754" w:rsidRDefault="00E75C1B" w:rsidP="00CD20C9">
            <w:pPr>
              <w:pStyle w:val="PlainText"/>
              <w:rPr>
                <w:rFonts w:ascii="Times" w:hAnsi="Times" w:cs="Courier New"/>
                <w:sz w:val="22"/>
                <w:szCs w:val="22"/>
              </w:rPr>
            </w:pPr>
          </w:p>
        </w:tc>
      </w:tr>
      <w:tr w:rsidR="00E75C1B" w:rsidRPr="00D30754" w14:paraId="0121B7D4" w14:textId="77777777" w:rsidTr="001746D5">
        <w:tc>
          <w:tcPr>
            <w:tcW w:w="1909" w:type="dxa"/>
          </w:tcPr>
          <w:p w14:paraId="747754EA"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lastRenderedPageBreak/>
              <w:t>Rhodoplanes</w:t>
            </w:r>
          </w:p>
        </w:tc>
        <w:tc>
          <w:tcPr>
            <w:tcW w:w="1285" w:type="dxa"/>
          </w:tcPr>
          <w:p w14:paraId="21018DDF"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capability to denitrify </w:t>
            </w:r>
          </w:p>
        </w:tc>
        <w:tc>
          <w:tcPr>
            <w:tcW w:w="1631" w:type="dxa"/>
          </w:tcPr>
          <w:p w14:paraId="53AC5709"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593E8DC"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iraishi&lt;/Author&gt;&lt;Year&gt;1994&lt;/Year&gt;&lt;RecNum&gt;702&lt;/RecNum&gt;&lt;DisplayText&gt;(Hiraishi and Ueda, 1994)&lt;/DisplayText&gt;&lt;record&gt;&lt;rec-number&gt;702&lt;/rec-number&gt;&lt;foreign-keys&gt;&lt;key app="EN" db-id="0daw0xdz1a9decevx5ov5pwgpd0a5d929tzd" timestamp="1477516837"&gt;702&lt;/key&gt;&lt;/foreign-keys&gt;&lt;ref-type name="Journal Article"&gt;17&lt;/ref-type&gt;&lt;contributors&gt;&lt;authors&gt;&lt;author&gt;Hiraishi, Akira&lt;/author&gt;&lt;author&gt;Ueda, Yoko&lt;/author&gt;&lt;/authors&gt;&lt;/contributors&gt;&lt;titles&gt;&lt;title&gt;Rhodoplanes gen. nov., a new genus of phototrophic bacteria including Rhodopseudomonas rosea as Rhodoplanes roseus comb. nov. and Rhodoplanes elegans sp. nov&lt;/title&gt;&lt;secondary-title&gt;International Journal of Systematic and Evolutionary Microbiology&lt;/secondary-title&gt;&lt;/titles&gt;&lt;periodical&gt;&lt;full-title&gt;International journal of systematic and evolutionary microbiology&lt;/full-title&gt;&lt;/periodical&gt;&lt;pages&gt;665-673&lt;/pages&gt;&lt;volume&gt;44&lt;/volume&gt;&lt;number&gt;4&lt;/number&gt;&lt;dates&gt;&lt;year&gt;199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iraishi and Ueda, 1994)</w:t>
            </w:r>
            <w:r w:rsidRPr="00D30754">
              <w:rPr>
                <w:rFonts w:ascii="Times" w:hAnsi="Times" w:cs="Courier New"/>
                <w:sz w:val="22"/>
                <w:szCs w:val="22"/>
              </w:rPr>
              <w:fldChar w:fldCharType="end"/>
            </w:r>
          </w:p>
        </w:tc>
        <w:tc>
          <w:tcPr>
            <w:tcW w:w="6327" w:type="dxa"/>
          </w:tcPr>
          <w:p w14:paraId="66590BAC" w14:textId="77777777" w:rsidR="00E75C1B" w:rsidRPr="00D30754" w:rsidRDefault="00E75C1B" w:rsidP="005269D5">
            <w:pPr>
              <w:pStyle w:val="PlainText"/>
              <w:rPr>
                <w:rFonts w:ascii="Times" w:hAnsi="Times" w:cs="Courier New"/>
                <w:sz w:val="22"/>
                <w:szCs w:val="22"/>
              </w:rPr>
            </w:pPr>
            <w:r w:rsidRPr="00D30754">
              <w:rPr>
                <w:rFonts w:ascii="Times" w:hAnsi="Times" w:cs="Courier New"/>
                <w:sz w:val="22"/>
                <w:szCs w:val="22"/>
              </w:rPr>
              <w:t xml:space="preserve">Hiraishi and Ueda </w:t>
            </w:r>
          </w:p>
        </w:tc>
      </w:tr>
      <w:tr w:rsidR="00E75C1B" w:rsidRPr="00D30754" w14:paraId="2FB2CD10" w14:textId="77777777" w:rsidTr="001746D5">
        <w:tc>
          <w:tcPr>
            <w:tcW w:w="1909" w:type="dxa"/>
          </w:tcPr>
          <w:p w14:paraId="0595FA8A"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Rhodopseudomonas </w:t>
            </w:r>
          </w:p>
        </w:tc>
        <w:tc>
          <w:tcPr>
            <w:tcW w:w="1285" w:type="dxa"/>
          </w:tcPr>
          <w:p w14:paraId="65B92E4A"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0C31AE07"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N fixation+ </w:t>
            </w:r>
          </w:p>
        </w:tc>
        <w:tc>
          <w:tcPr>
            <w:tcW w:w="2112" w:type="dxa"/>
          </w:tcPr>
          <w:p w14:paraId="68EDEE4D"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https://microbewiki.kenyon.edu/index.php/Rhodopseudomonas</w:t>
            </w:r>
          </w:p>
        </w:tc>
        <w:tc>
          <w:tcPr>
            <w:tcW w:w="6327" w:type="dxa"/>
          </w:tcPr>
          <w:p w14:paraId="0ADBDCD0"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purple nonsulfur pohotrophic organisms, one species can degrade several constituent of lignin, one fixes N, </w:t>
            </w:r>
          </w:p>
        </w:tc>
      </w:tr>
      <w:tr w:rsidR="00E75C1B" w:rsidRPr="00D30754" w14:paraId="08A34065" w14:textId="77777777" w:rsidTr="001746D5">
        <w:tc>
          <w:tcPr>
            <w:tcW w:w="1909" w:type="dxa"/>
          </w:tcPr>
          <w:p w14:paraId="7971ACCF"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Rickettsia</w:t>
            </w:r>
          </w:p>
        </w:tc>
        <w:tc>
          <w:tcPr>
            <w:tcW w:w="1285" w:type="dxa"/>
          </w:tcPr>
          <w:p w14:paraId="18FF84C7" w14:textId="77777777" w:rsidR="00E75C1B" w:rsidRPr="00D30754" w:rsidRDefault="00E75C1B" w:rsidP="00CD20C9">
            <w:pPr>
              <w:pStyle w:val="PlainText"/>
              <w:rPr>
                <w:rFonts w:ascii="Times" w:hAnsi="Times" w:cs="Courier New"/>
                <w:sz w:val="15"/>
                <w:szCs w:val="22"/>
              </w:rPr>
            </w:pPr>
          </w:p>
        </w:tc>
        <w:tc>
          <w:tcPr>
            <w:tcW w:w="1631" w:type="dxa"/>
          </w:tcPr>
          <w:p w14:paraId="1D957846"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A33CED4" w14:textId="77777777" w:rsidR="00E75C1B" w:rsidRPr="00D30754" w:rsidRDefault="00E75C1B" w:rsidP="00CD20C9">
            <w:pPr>
              <w:pStyle w:val="PlainText"/>
              <w:rPr>
                <w:rFonts w:ascii="Times" w:hAnsi="Times" w:cs="Courier New"/>
                <w:sz w:val="22"/>
                <w:szCs w:val="22"/>
              </w:rPr>
            </w:pPr>
          </w:p>
        </w:tc>
        <w:tc>
          <w:tcPr>
            <w:tcW w:w="6327" w:type="dxa"/>
          </w:tcPr>
          <w:p w14:paraId="009253BE"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obligate intracellular pathogens of eukaryotes https://microbewiki.kenyon.edu/index.php/Rickettsia</w:t>
            </w:r>
          </w:p>
        </w:tc>
      </w:tr>
      <w:tr w:rsidR="00E75C1B" w:rsidRPr="00103266" w14:paraId="5E1ED156" w14:textId="77777777" w:rsidTr="001746D5">
        <w:trPr>
          <w:trHeight w:val="475"/>
        </w:trPr>
        <w:tc>
          <w:tcPr>
            <w:tcW w:w="1909" w:type="dxa"/>
            <w:noWrap/>
            <w:hideMark/>
          </w:tcPr>
          <w:p w14:paraId="79EA2826"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Rikenellaceae_</w:t>
            </w:r>
          </w:p>
          <w:p w14:paraId="27132DC2"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family_Bact-08 </w:t>
            </w:r>
          </w:p>
        </w:tc>
        <w:tc>
          <w:tcPr>
            <w:tcW w:w="1285" w:type="dxa"/>
            <w:noWrap/>
            <w:hideMark/>
          </w:tcPr>
          <w:p w14:paraId="25CF3595"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19476142"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626AE96E"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6327" w:type="dxa"/>
            <w:hideMark/>
          </w:tcPr>
          <w:p w14:paraId="3A8A139A"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gut microbiome member (wikipedia)</w:t>
            </w:r>
          </w:p>
        </w:tc>
      </w:tr>
      <w:tr w:rsidR="00E75C1B" w:rsidRPr="00D30754" w14:paraId="046E78A5" w14:textId="77777777" w:rsidTr="001746D5">
        <w:tc>
          <w:tcPr>
            <w:tcW w:w="1909" w:type="dxa"/>
          </w:tcPr>
          <w:p w14:paraId="5F51BAA4"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Roseburia</w:t>
            </w:r>
          </w:p>
        </w:tc>
        <w:tc>
          <w:tcPr>
            <w:tcW w:w="1285" w:type="dxa"/>
          </w:tcPr>
          <w:p w14:paraId="5D71FCB8" w14:textId="77777777" w:rsidR="00E75C1B" w:rsidRPr="00D30754" w:rsidRDefault="00E75C1B" w:rsidP="00CD20C9">
            <w:pPr>
              <w:pStyle w:val="PlainText"/>
              <w:rPr>
                <w:rFonts w:ascii="Times" w:hAnsi="Times" w:cs="Courier New"/>
                <w:sz w:val="15"/>
                <w:szCs w:val="22"/>
              </w:rPr>
            </w:pPr>
          </w:p>
        </w:tc>
        <w:tc>
          <w:tcPr>
            <w:tcW w:w="1631" w:type="dxa"/>
          </w:tcPr>
          <w:p w14:paraId="78F90232"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3D632D3" w14:textId="77777777" w:rsidR="00E75C1B" w:rsidRPr="00D30754" w:rsidRDefault="00E75C1B" w:rsidP="00CD20C9">
            <w:pPr>
              <w:pStyle w:val="PlainText"/>
              <w:rPr>
                <w:rFonts w:ascii="Times" w:hAnsi="Times" w:cs="Courier New"/>
                <w:sz w:val="22"/>
                <w:szCs w:val="22"/>
              </w:rPr>
            </w:pPr>
          </w:p>
        </w:tc>
        <w:tc>
          <w:tcPr>
            <w:tcW w:w="6327" w:type="dxa"/>
          </w:tcPr>
          <w:p w14:paraId="4B68897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found in human colon (wikipedia)</w:t>
            </w:r>
          </w:p>
        </w:tc>
      </w:tr>
      <w:tr w:rsidR="00E75C1B" w:rsidRPr="00103266" w14:paraId="5236DE6D" w14:textId="77777777" w:rsidTr="001746D5">
        <w:trPr>
          <w:trHeight w:val="237"/>
        </w:trPr>
        <w:tc>
          <w:tcPr>
            <w:tcW w:w="1909" w:type="dxa"/>
            <w:noWrap/>
            <w:hideMark/>
          </w:tcPr>
          <w:p w14:paraId="1D170053"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Roseimarinus </w:t>
            </w:r>
          </w:p>
        </w:tc>
        <w:tc>
          <w:tcPr>
            <w:tcW w:w="1285" w:type="dxa"/>
            <w:noWrap/>
            <w:hideMark/>
          </w:tcPr>
          <w:p w14:paraId="16743457"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0308AC53"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7EC7A0E6"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Wu&lt;/Author&gt;&lt;Year&gt;2015&lt;/Year&gt;&lt;RecNum&gt;1152&lt;/RecNum&gt;&lt;IDText&gt;et al. (2015)&lt;/IDText&gt;&lt;DisplayText&gt;(Wu et al., 2015)&lt;/DisplayText&gt;&lt;record&gt;&lt;rec-number&gt;1152&lt;/rec-number&gt;&lt;foreign-keys&gt;&lt;key app="EN" db-id="0daw0xdz1a9decevx5ov5pwgpd0a5d929tzd" timestamp="1525981738"&gt;1152&lt;/key&gt;&lt;/foreign-keys&gt;&lt;ref-type name="Journal Article"&gt;17&lt;/ref-type&gt;&lt;contributors&gt;&lt;authors&gt;&lt;author&gt;Wu, Wen-Jie&lt;/author&gt;&lt;author&gt;Liu, Qian-Qian&lt;/author&gt;&lt;author&gt;Chen, Guan-Jun&lt;/author&gt;&lt;author&gt;Du, Zong-Jun&lt;/author&gt;&lt;/authors&gt;&lt;/contributors&gt;&lt;titles&gt;&lt;title&gt;Roseimarinus sediminis gen. nov., sp. nov., a facultatively anaerobic bacterium isolated from coastal sediment&lt;/title&gt;&lt;secondary-title&gt;International journal of systematic and evolutionary microbiology&lt;/secondary-title&gt;&lt;/titles&gt;&lt;periodical&gt;&lt;full-title&gt;International journal of systematic and evolutionary microbiology&lt;/full-title&gt;&lt;/periodical&gt;&lt;pages&gt;2260-2264&lt;/pages&gt;&lt;volume&gt;65&lt;/volume&gt;&lt;number&gt;7&lt;/number&gt;&lt;dates&gt;&lt;year&gt;2015&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Wu et al., 2015)</w:t>
            </w:r>
            <w:r>
              <w:rPr>
                <w:rFonts w:eastAsia="Times New Roman" w:cs="Times New Roman"/>
                <w:sz w:val="22"/>
                <w:szCs w:val="22"/>
              </w:rPr>
              <w:fldChar w:fldCharType="end"/>
            </w:r>
          </w:p>
        </w:tc>
        <w:tc>
          <w:tcPr>
            <w:tcW w:w="6327" w:type="dxa"/>
            <w:hideMark/>
          </w:tcPr>
          <w:p w14:paraId="4B7492F7"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facultative anaerobic</w:t>
            </w:r>
          </w:p>
        </w:tc>
      </w:tr>
      <w:tr w:rsidR="00E75C1B" w:rsidRPr="00D30754" w14:paraId="2ADC6650" w14:textId="77777777" w:rsidTr="001746D5">
        <w:tc>
          <w:tcPr>
            <w:tcW w:w="1909" w:type="dxa"/>
          </w:tcPr>
          <w:p w14:paraId="1DFFED7E"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Roseomonas</w:t>
            </w:r>
          </w:p>
        </w:tc>
        <w:tc>
          <w:tcPr>
            <w:tcW w:w="1285" w:type="dxa"/>
          </w:tcPr>
          <w:p w14:paraId="7E46B1D8"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some reduce nitrate</w:t>
            </w:r>
          </w:p>
        </w:tc>
        <w:tc>
          <w:tcPr>
            <w:tcW w:w="1631" w:type="dxa"/>
          </w:tcPr>
          <w:p w14:paraId="792198B6"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8EC7807"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Rihs&lt;/Author&gt;&lt;Year&gt;1993&lt;/Year&gt;&lt;RecNum&gt;768&lt;/RecNum&gt;&lt;DisplayText&gt;(Rihs et al., 1993)&lt;/DisplayText&gt;&lt;record&gt;&lt;rec-number&gt;768&lt;/rec-number&gt;&lt;foreign-keys&gt;&lt;key app="EN" db-id="0daw0xdz1a9decevx5ov5pwgpd0a5d929tzd" timestamp="1484675854"&gt;768&lt;/key&gt;&lt;/foreign-keys&gt;&lt;ref-type name="Journal Article"&gt;17&lt;/ref-type&gt;&lt;contributors&gt;&lt;authors&gt;&lt;author&gt;Rihs, JD&lt;/author&gt;&lt;author&gt;Brenner, DJ&lt;/author&gt;&lt;author&gt;Weaver, RE&lt;/author&gt;&lt;author&gt;Steigerwalt, AG&lt;/author&gt;&lt;author&gt;Hollis, DG&lt;/author&gt;&lt;author&gt;Yu, VL&lt;/author&gt;&lt;/authors&gt;&lt;/contributors&gt;&lt;titles&gt;&lt;title&gt;Roseomonas, a new genus associated with bacteremia and other human infections&lt;/title&gt;&lt;secondary-title&gt;Journal of clinical microbiology&lt;/secondary-title&gt;&lt;/titles&gt;&lt;periodical&gt;&lt;full-title&gt;Journal of clinical microbiology&lt;/full-title&gt;&lt;/periodical&gt;&lt;pages&gt;3275-3283&lt;/pages&gt;&lt;volume&gt;31&lt;/volume&gt;&lt;number&gt;12&lt;/number&gt;&lt;dates&gt;&lt;year&gt;1993&lt;/year&gt;&lt;/dates&gt;&lt;isbn&gt;0095-1137&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Rihs et al., 1993)</w:t>
            </w:r>
            <w:r w:rsidRPr="00D30754">
              <w:rPr>
                <w:rFonts w:ascii="Times" w:hAnsi="Times" w:cs="Courier New"/>
                <w:sz w:val="22"/>
                <w:szCs w:val="22"/>
              </w:rPr>
              <w:fldChar w:fldCharType="end"/>
            </w:r>
          </w:p>
        </w:tc>
        <w:tc>
          <w:tcPr>
            <w:tcW w:w="6327" w:type="dxa"/>
          </w:tcPr>
          <w:p w14:paraId="42C56C66" w14:textId="77777777" w:rsidR="00E75C1B" w:rsidRPr="00D30754" w:rsidRDefault="00E75C1B" w:rsidP="003F40A7">
            <w:pPr>
              <w:pStyle w:val="PlainText"/>
              <w:rPr>
                <w:rFonts w:ascii="Times" w:hAnsi="Times" w:cs="Courier New"/>
                <w:sz w:val="22"/>
                <w:szCs w:val="22"/>
              </w:rPr>
            </w:pPr>
          </w:p>
        </w:tc>
      </w:tr>
      <w:tr w:rsidR="00E75C1B" w:rsidRPr="00D30754" w14:paraId="4A71ABE6" w14:textId="77777777" w:rsidTr="001746D5">
        <w:tc>
          <w:tcPr>
            <w:tcW w:w="1909" w:type="dxa"/>
          </w:tcPr>
          <w:p w14:paraId="644DDC0F"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Rubrobacter</w:t>
            </w:r>
          </w:p>
        </w:tc>
        <w:tc>
          <w:tcPr>
            <w:tcW w:w="1285" w:type="dxa"/>
          </w:tcPr>
          <w:p w14:paraId="1A0012DA"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nitrate reduction to nitrite</w:t>
            </w:r>
          </w:p>
        </w:tc>
        <w:tc>
          <w:tcPr>
            <w:tcW w:w="1631" w:type="dxa"/>
          </w:tcPr>
          <w:p w14:paraId="0FE00226"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FBF3430" w14:textId="77777777" w:rsidR="00E75C1B" w:rsidRPr="00D30754" w:rsidRDefault="00E75C1B" w:rsidP="00CD20C9">
            <w:pPr>
              <w:pStyle w:val="PlainText"/>
              <w:rPr>
                <w:rFonts w:ascii="Times" w:hAnsi="Times" w:cs="Courier New"/>
                <w:sz w:val="22"/>
                <w:szCs w:val="22"/>
              </w:rPr>
            </w:pPr>
          </w:p>
        </w:tc>
        <w:tc>
          <w:tcPr>
            <w:tcW w:w="6327" w:type="dxa"/>
          </w:tcPr>
          <w:p w14:paraId="0541DAC0"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microbewiki)</w:t>
            </w:r>
          </w:p>
        </w:tc>
      </w:tr>
      <w:tr w:rsidR="00E75C1B" w:rsidRPr="00103266" w14:paraId="3B2F0C31" w14:textId="77777777" w:rsidTr="001746D5">
        <w:trPr>
          <w:trHeight w:val="828"/>
        </w:trPr>
        <w:tc>
          <w:tcPr>
            <w:tcW w:w="1909" w:type="dxa"/>
            <w:noWrap/>
            <w:hideMark/>
          </w:tcPr>
          <w:p w14:paraId="05DC8095" w14:textId="77777777" w:rsidR="00E75C1B" w:rsidRPr="00103266" w:rsidRDefault="00E75C1B" w:rsidP="00C504DC">
            <w:pPr>
              <w:rPr>
                <w:rFonts w:eastAsia="Times New Roman" w:cs="Times New Roman"/>
                <w:i/>
                <w:iCs/>
                <w:sz w:val="22"/>
                <w:szCs w:val="22"/>
              </w:rPr>
            </w:pPr>
            <w:r>
              <w:rPr>
                <w:rFonts w:eastAsia="Times New Roman" w:cs="Times New Roman"/>
                <w:i/>
                <w:iCs/>
                <w:sz w:val="22"/>
                <w:szCs w:val="22"/>
              </w:rPr>
              <w:t>Ruminiclostridium</w:t>
            </w:r>
            <w:r w:rsidRPr="00103266">
              <w:rPr>
                <w:rFonts w:eastAsia="Times New Roman" w:cs="Times New Roman"/>
                <w:i/>
                <w:iCs/>
                <w:sz w:val="22"/>
                <w:szCs w:val="22"/>
              </w:rPr>
              <w:t xml:space="preserve"> </w:t>
            </w:r>
          </w:p>
        </w:tc>
        <w:tc>
          <w:tcPr>
            <w:tcW w:w="1285" w:type="dxa"/>
            <w:noWrap/>
            <w:hideMark/>
          </w:tcPr>
          <w:p w14:paraId="773D886D"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0EA7B590"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Cellulolytic</w:t>
            </w:r>
          </w:p>
        </w:tc>
        <w:tc>
          <w:tcPr>
            <w:tcW w:w="2112" w:type="dxa"/>
            <w:noWrap/>
            <w:hideMark/>
          </w:tcPr>
          <w:p w14:paraId="52ED0172"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 xml:space="preserve">refs in </w:t>
            </w: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Ravachol&lt;/Author&gt;&lt;Year&gt;2015&lt;/Year&gt;&lt;RecNum&gt;1153&lt;/RecNum&gt;&lt;IDText&gt;et al. (2015)&lt;/IDText&gt;&lt;Suffix&gt; Sheng`, T.`, et al. (2016)&lt;/Suffix&gt;&lt;DisplayText&gt;(Ravachol et al., 2015 Sheng, T., et al. (2016))&lt;/DisplayText&gt;&lt;record&gt;&lt;rec-number&gt;1153&lt;/rec-number&gt;&lt;foreign-keys&gt;&lt;key app="EN" db-id="0daw0xdz1a9decevx5ov5pwgpd0a5d929tzd" timestamp="1525981969"&gt;1153&lt;/key&gt;&lt;/foreign-keys&gt;&lt;ref-type name="Journal Article"&gt;17&lt;/ref-type&gt;&lt;contributors&gt;&lt;authors&gt;&lt;author&gt;Ravachol, Julie&lt;/author&gt;&lt;author&gt;Borne, Romain&lt;/author&gt;&lt;author&gt;Meynial-Salles, Isabelle&lt;/author&gt;&lt;author&gt;Soucaille, Philippe&lt;/author&gt;&lt;author&gt;Pagès, Sandrine&lt;/author&gt;&lt;author&gt;Tardif, Chantal&lt;/author&gt;&lt;author&gt;Fierobe, Henri-Pierre&lt;/author&gt;&lt;/authors&gt;&lt;/contributors&gt;&lt;titles&gt;&lt;title&gt;Combining free and aggregated cellulolytic systems in the cellulosome-producing bacterium Ruminiclostridium cellulolyticum&lt;/title&gt;&lt;secondary-title&gt;Biotechnology for biofuels&lt;/secondary-title&gt;&lt;/titles&gt;&lt;periodical&gt;&lt;full-title&gt;Biotechnology for biofuels&lt;/full-title&gt;&lt;/periodical&gt;&lt;pages&gt;114&lt;/pages&gt;&lt;volume&gt;8&lt;/volume&gt;&lt;number&gt;1&lt;/number&gt;&lt;dates&gt;&lt;year&gt;2015&lt;/year&gt;&lt;/dates&gt;&lt;isbn&gt;1754-68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Ravachol et al., 2015 Sheng, T., et al. (2016))</w:t>
            </w:r>
            <w:r>
              <w:rPr>
                <w:rFonts w:eastAsia="Times New Roman" w:cs="Times New Roman"/>
                <w:sz w:val="22"/>
                <w:szCs w:val="22"/>
              </w:rPr>
              <w:fldChar w:fldCharType="end"/>
            </w:r>
          </w:p>
        </w:tc>
        <w:tc>
          <w:tcPr>
            <w:tcW w:w="6327" w:type="dxa"/>
            <w:hideMark/>
          </w:tcPr>
          <w:p w14:paraId="695D4BBA"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mesophilic, also metabolizes some hemicellulosic polysaccharides, produces ehtanol, acetate, and lactate</w:t>
            </w:r>
          </w:p>
        </w:tc>
      </w:tr>
      <w:tr w:rsidR="00E75C1B" w:rsidRPr="00D30754" w14:paraId="4531C347" w14:textId="77777777" w:rsidTr="001746D5">
        <w:tc>
          <w:tcPr>
            <w:tcW w:w="1909" w:type="dxa"/>
          </w:tcPr>
          <w:p w14:paraId="16F383AD"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Ruminococcus</w:t>
            </w:r>
          </w:p>
        </w:tc>
        <w:tc>
          <w:tcPr>
            <w:tcW w:w="1285" w:type="dxa"/>
          </w:tcPr>
          <w:p w14:paraId="170F4F74" w14:textId="77777777" w:rsidR="00E75C1B" w:rsidRPr="00D30754" w:rsidRDefault="00E75C1B" w:rsidP="00CD20C9">
            <w:pPr>
              <w:pStyle w:val="PlainText"/>
              <w:rPr>
                <w:rFonts w:ascii="Times" w:hAnsi="Times" w:cs="Courier New"/>
                <w:sz w:val="15"/>
                <w:szCs w:val="22"/>
              </w:rPr>
            </w:pPr>
          </w:p>
        </w:tc>
        <w:tc>
          <w:tcPr>
            <w:tcW w:w="1631" w:type="dxa"/>
          </w:tcPr>
          <w:p w14:paraId="4167D32E"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471D74D6" w14:textId="77777777" w:rsidR="00E75C1B" w:rsidRPr="00D30754" w:rsidRDefault="00E75C1B" w:rsidP="00CD20C9">
            <w:pPr>
              <w:pStyle w:val="PlainText"/>
              <w:rPr>
                <w:rFonts w:ascii="Times" w:hAnsi="Times" w:cs="Courier New"/>
                <w:sz w:val="22"/>
                <w:szCs w:val="22"/>
              </w:rPr>
            </w:pPr>
          </w:p>
        </w:tc>
        <w:tc>
          <w:tcPr>
            <w:tcW w:w="6327" w:type="dxa"/>
          </w:tcPr>
          <w:p w14:paraId="50180983" w14:textId="77777777" w:rsidR="00E75C1B" w:rsidRPr="00D30754" w:rsidRDefault="00E75C1B" w:rsidP="00CD20C9">
            <w:pPr>
              <w:pStyle w:val="PlainText"/>
              <w:rPr>
                <w:rFonts w:ascii="Times" w:hAnsi="Times" w:cs="Courier New"/>
                <w:sz w:val="22"/>
                <w:szCs w:val="22"/>
              </w:rPr>
            </w:pPr>
          </w:p>
        </w:tc>
      </w:tr>
      <w:tr w:rsidR="00E75C1B" w:rsidRPr="00D30754" w14:paraId="1CCF8CA4" w14:textId="77777777" w:rsidTr="001746D5">
        <w:tc>
          <w:tcPr>
            <w:tcW w:w="1909" w:type="dxa"/>
          </w:tcPr>
          <w:p w14:paraId="211D48B8"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Rummeliibacillus</w:t>
            </w:r>
          </w:p>
        </w:tc>
        <w:tc>
          <w:tcPr>
            <w:tcW w:w="1285" w:type="dxa"/>
          </w:tcPr>
          <w:p w14:paraId="7B7B9115" w14:textId="77777777" w:rsidR="00E75C1B" w:rsidRPr="00D30754" w:rsidRDefault="00E75C1B" w:rsidP="00CD20C9">
            <w:pPr>
              <w:pStyle w:val="PlainText"/>
              <w:rPr>
                <w:rFonts w:ascii="Times" w:hAnsi="Times" w:cs="Courier New"/>
                <w:sz w:val="15"/>
                <w:szCs w:val="22"/>
              </w:rPr>
            </w:pPr>
          </w:p>
        </w:tc>
        <w:tc>
          <w:tcPr>
            <w:tcW w:w="1631" w:type="dxa"/>
          </w:tcPr>
          <w:p w14:paraId="4E79D574"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2FEA2AD"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Vaishampayan&lt;/Author&gt;&lt;Year&gt;2009&lt;/Year&gt;&lt;RecNum&gt;964&lt;/RecNum&gt;&lt;DisplayText&gt;(Vaishampayan et al., 2009)&lt;/DisplayText&gt;&lt;record&gt;&lt;rec-number&gt;964&lt;/rec-number&gt;&lt;foreign-keys&gt;&lt;key app="EN" db-id="0daw0xdz1a9decevx5ov5pwgpd0a5d929tzd" timestamp="1495674617"&gt;964&lt;/key&gt;&lt;/foreign-keys&gt;&lt;ref-type name="Journal Article"&gt;17&lt;/ref-type&gt;&lt;contributors&gt;&lt;authors&gt;&lt;author&gt;Vaishampayan, Parag&lt;/author&gt;&lt;author&gt;Miyashita, Mika&lt;/author&gt;&lt;author&gt;Ohnishi, Akihiro&lt;/author&gt;&lt;author&gt;Satomi, Masataka&lt;/author&gt;&lt;author&gt;Rooney, Alejandro&lt;/author&gt;&lt;author&gt;La Duc, Myron T&lt;/author&gt;&lt;author&gt;Venkateswaran, Kasthuri&lt;/author&gt;&lt;/authors&gt;&lt;/contributors&gt;&lt;titles&gt;&lt;title&gt;Description of Rummeliibacillus stabekisii gen. nov., sp. nov. and reclassification of Bacillus pycnus Nakamura et al. 2002 as Rummeliibacillus pycnus comb. nov&lt;/title&gt;&lt;secondary-title&gt;International journal of systematic and evolutionary microbiology&lt;/secondary-title&gt;&lt;/titles&gt;&lt;periodical&gt;&lt;full-title&gt;International journal of systematic and evolutionary microbiology&lt;/full-title&gt;&lt;/periodical&gt;&lt;pages&gt;1094-1099&lt;/pages&gt;&lt;volume&gt;59&lt;/volume&gt;&lt;number&gt;5&lt;/number&gt;&lt;dates&gt;&lt;year&gt;2009&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Vaishampayan et al., 2009)</w:t>
            </w:r>
            <w:r w:rsidRPr="00D30754">
              <w:rPr>
                <w:rFonts w:ascii="Times" w:hAnsi="Times" w:cs="Courier New"/>
                <w:sz w:val="22"/>
                <w:szCs w:val="22"/>
              </w:rPr>
              <w:fldChar w:fldCharType="end"/>
            </w:r>
          </w:p>
        </w:tc>
        <w:tc>
          <w:tcPr>
            <w:tcW w:w="6327" w:type="dxa"/>
          </w:tcPr>
          <w:p w14:paraId="6DB39106" w14:textId="77777777" w:rsidR="00E75C1B" w:rsidRPr="00D30754" w:rsidRDefault="00E75C1B" w:rsidP="003662ED">
            <w:pPr>
              <w:pStyle w:val="PlainText"/>
              <w:rPr>
                <w:rFonts w:ascii="Times" w:hAnsi="Times" w:cs="Courier New"/>
                <w:sz w:val="22"/>
                <w:szCs w:val="22"/>
              </w:rPr>
            </w:pPr>
          </w:p>
        </w:tc>
      </w:tr>
      <w:tr w:rsidR="00E75C1B" w:rsidRPr="00D30754" w14:paraId="50DCC1D2" w14:textId="77777777" w:rsidTr="001746D5">
        <w:tc>
          <w:tcPr>
            <w:tcW w:w="1909" w:type="dxa"/>
          </w:tcPr>
          <w:p w14:paraId="615333FC"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accharibacter</w:t>
            </w:r>
          </w:p>
        </w:tc>
        <w:tc>
          <w:tcPr>
            <w:tcW w:w="1285" w:type="dxa"/>
          </w:tcPr>
          <w:p w14:paraId="4FFE4488" w14:textId="77777777" w:rsidR="00E75C1B" w:rsidRPr="00D30754" w:rsidRDefault="00E75C1B" w:rsidP="00CD20C9">
            <w:pPr>
              <w:pStyle w:val="PlainText"/>
              <w:rPr>
                <w:rFonts w:ascii="Times" w:hAnsi="Times" w:cs="Courier New"/>
                <w:sz w:val="15"/>
                <w:szCs w:val="22"/>
              </w:rPr>
            </w:pPr>
          </w:p>
        </w:tc>
        <w:tc>
          <w:tcPr>
            <w:tcW w:w="1631" w:type="dxa"/>
          </w:tcPr>
          <w:p w14:paraId="6897E42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618A8B3"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Jojima&lt;/Author&gt;&lt;Year&gt;2004&lt;/Year&gt;&lt;RecNum&gt;653&lt;/RecNum&gt;&lt;DisplayText&gt;(Jojima et al., 2004)&lt;/DisplayText&gt;&lt;record&gt;&lt;rec-number&gt;653&lt;/rec-number&gt;&lt;foreign-keys&gt;&lt;key app="EN" db-id="0daw0xdz1a9decevx5ov5pwgpd0a5d929tzd" timestamp="1474234554"&gt;653&lt;/key&gt;&lt;/foreign-keys&gt;&lt;ref-type name="Journal Article"&gt;17&lt;/ref-type&gt;&lt;contributors&gt;&lt;authors&gt;&lt;author&gt;Jojima, Yasuko&lt;/author&gt;&lt;author&gt;Mihara, Yasuhiro&lt;/author&gt;&lt;author&gt;Suzuki, Sonoko&lt;/author&gt;&lt;author&gt;Yokozeki, Kenzo&lt;/author&gt;&lt;author&gt;Yamanaka, Shigeru&lt;/author&gt;&lt;author&gt;Fudou, Ryosuke&lt;/author&gt;&lt;/authors&gt;&lt;/contributors&gt;&lt;titles&gt;&lt;title&gt;Saccharibacter floricola gen. nov., sp. nov., a novel osmophilic acetic acid bacterium isolated from pollen&lt;/title&gt;&lt;secondary-title&gt;International Journal of Systematic and Evolutionary Microbiology&lt;/secondary-title&gt;&lt;/titles&gt;&lt;periodical&gt;&lt;full-title&gt;International journal of systematic and evolutionary microbiology&lt;/full-title&gt;&lt;/periodical&gt;&lt;pages&gt;2263-2267&lt;/pages&gt;&lt;volume&gt;54&lt;/volume&gt;&lt;number&gt;6&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Jojima et al., 2004)</w:t>
            </w:r>
            <w:r w:rsidRPr="00D30754">
              <w:rPr>
                <w:rFonts w:ascii="Times" w:hAnsi="Times" w:cs="Courier New"/>
                <w:sz w:val="22"/>
                <w:szCs w:val="22"/>
              </w:rPr>
              <w:fldChar w:fldCharType="end"/>
            </w:r>
          </w:p>
        </w:tc>
        <w:tc>
          <w:tcPr>
            <w:tcW w:w="6327" w:type="dxa"/>
          </w:tcPr>
          <w:p w14:paraId="1B0CB086" w14:textId="77777777" w:rsidR="00E75C1B" w:rsidRPr="00D30754" w:rsidRDefault="00E75C1B" w:rsidP="003662ED">
            <w:pPr>
              <w:pStyle w:val="PlainText"/>
              <w:rPr>
                <w:rFonts w:ascii="Times" w:hAnsi="Times" w:cs="Courier New"/>
                <w:sz w:val="22"/>
                <w:szCs w:val="22"/>
              </w:rPr>
            </w:pPr>
            <w:r w:rsidRPr="00D30754">
              <w:rPr>
                <w:rFonts w:ascii="Times" w:hAnsi="Times" w:cs="Courier New"/>
                <w:sz w:val="22"/>
                <w:szCs w:val="22"/>
              </w:rPr>
              <w:t xml:space="preserve">only one species, isolated from pollen </w:t>
            </w:r>
          </w:p>
        </w:tc>
      </w:tr>
      <w:tr w:rsidR="00E75C1B" w:rsidRPr="00D30754" w14:paraId="793E5813" w14:textId="77777777" w:rsidTr="001746D5">
        <w:tc>
          <w:tcPr>
            <w:tcW w:w="1909" w:type="dxa"/>
          </w:tcPr>
          <w:p w14:paraId="40047785"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accharophagus</w:t>
            </w:r>
          </w:p>
        </w:tc>
        <w:tc>
          <w:tcPr>
            <w:tcW w:w="1285" w:type="dxa"/>
          </w:tcPr>
          <w:p w14:paraId="066A082E" w14:textId="77777777" w:rsidR="00E75C1B" w:rsidRPr="00D30754" w:rsidRDefault="00E75C1B" w:rsidP="00CD20C9">
            <w:pPr>
              <w:pStyle w:val="PlainText"/>
              <w:rPr>
                <w:rFonts w:ascii="Times" w:hAnsi="Times" w:cs="Courier New"/>
                <w:sz w:val="15"/>
                <w:szCs w:val="22"/>
              </w:rPr>
            </w:pPr>
          </w:p>
        </w:tc>
        <w:tc>
          <w:tcPr>
            <w:tcW w:w="1631" w:type="dxa"/>
          </w:tcPr>
          <w:p w14:paraId="2CC87E8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2AB45F5" w14:textId="77777777" w:rsidR="00E75C1B" w:rsidRPr="00D30754" w:rsidRDefault="00E75C1B" w:rsidP="00CD20C9">
            <w:pPr>
              <w:pStyle w:val="PlainText"/>
              <w:rPr>
                <w:rFonts w:ascii="Times" w:hAnsi="Times" w:cs="Courier New"/>
                <w:sz w:val="22"/>
                <w:szCs w:val="22"/>
              </w:rPr>
            </w:pPr>
          </w:p>
        </w:tc>
        <w:tc>
          <w:tcPr>
            <w:tcW w:w="6327" w:type="dxa"/>
          </w:tcPr>
          <w:p w14:paraId="1FA788F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grades polysaccharides (microwiki https://microbewiki.kenyon.edu/index.php/Saccharophagus_degradans)</w:t>
            </w:r>
          </w:p>
        </w:tc>
      </w:tr>
      <w:tr w:rsidR="00E75C1B" w:rsidRPr="00D30754" w14:paraId="5FEEB106" w14:textId="77777777" w:rsidTr="001746D5">
        <w:tc>
          <w:tcPr>
            <w:tcW w:w="1909" w:type="dxa"/>
          </w:tcPr>
          <w:p w14:paraId="67C5C3C4"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accharospirillum</w:t>
            </w:r>
          </w:p>
        </w:tc>
        <w:tc>
          <w:tcPr>
            <w:tcW w:w="1285" w:type="dxa"/>
          </w:tcPr>
          <w:p w14:paraId="28F42194"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nitrate reduction </w:t>
            </w:r>
          </w:p>
        </w:tc>
        <w:tc>
          <w:tcPr>
            <w:tcW w:w="1631" w:type="dxa"/>
          </w:tcPr>
          <w:p w14:paraId="38B8E96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8DF0EED" w14:textId="77777777" w:rsidR="00E75C1B" w:rsidRPr="00D30754" w:rsidRDefault="00E75C1B" w:rsidP="00CD20C9">
            <w:pPr>
              <w:pStyle w:val="PlainText"/>
              <w:rPr>
                <w:rFonts w:ascii="Times" w:hAnsi="Times" w:cs="Courier New"/>
                <w:sz w:val="22"/>
                <w:szCs w:val="22"/>
              </w:rPr>
            </w:pPr>
          </w:p>
        </w:tc>
        <w:tc>
          <w:tcPr>
            <w:tcW w:w="6327" w:type="dxa"/>
          </w:tcPr>
          <w:p w14:paraId="104C7344"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 xml:space="preserve">isolated from hypersaline environments </w:t>
            </w:r>
          </w:p>
        </w:tc>
      </w:tr>
      <w:tr w:rsidR="00E75C1B" w:rsidRPr="00D30754" w14:paraId="0C728BA9" w14:textId="77777777" w:rsidTr="001746D5">
        <w:tc>
          <w:tcPr>
            <w:tcW w:w="1909" w:type="dxa"/>
          </w:tcPr>
          <w:p w14:paraId="630A0B4B"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alinibacterium</w:t>
            </w:r>
          </w:p>
        </w:tc>
        <w:tc>
          <w:tcPr>
            <w:tcW w:w="1285" w:type="dxa"/>
          </w:tcPr>
          <w:p w14:paraId="13602D77" w14:textId="77777777" w:rsidR="00E75C1B" w:rsidRPr="00D30754" w:rsidRDefault="00E75C1B" w:rsidP="00CD20C9">
            <w:pPr>
              <w:pStyle w:val="PlainText"/>
              <w:rPr>
                <w:rFonts w:ascii="Times" w:hAnsi="Times" w:cs="Courier New"/>
                <w:sz w:val="15"/>
                <w:szCs w:val="22"/>
              </w:rPr>
            </w:pPr>
          </w:p>
        </w:tc>
        <w:tc>
          <w:tcPr>
            <w:tcW w:w="1631" w:type="dxa"/>
          </w:tcPr>
          <w:p w14:paraId="6BBCF350"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ACF3009"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an&lt;/Author&gt;&lt;Year&gt;2003&lt;/Year&gt;&lt;RecNum&gt;870&lt;/RecNum&gt;&lt;DisplayText&gt;(Han et al., 2003)&lt;/DisplayText&gt;&lt;record&gt;&lt;rec-number&gt;870&lt;/rec-number&gt;&lt;foreign-keys&gt;&lt;key app="EN" db-id="0daw0xdz1a9decevx5ov5pwgpd0a5d929tzd" timestamp="1490717663"&gt;870&lt;/key&gt;&lt;/foreign-keys&gt;&lt;ref-type name="Journal Article"&gt;17&lt;/ref-type&gt;&lt;contributors&gt;&lt;authors&gt;&lt;author&gt;Han, Suk Kyun&lt;/author&gt;&lt;author&gt;Nedashkovskaya, Olga I&lt;/author&gt;&lt;author&gt;Mikhailov, Valery V&lt;/author&gt;&lt;author&gt;Kim, Seung Bum&lt;/author&gt;&lt;author&gt;Bae, Kyung Sook&lt;/author&gt;&lt;/authors&gt;&lt;/contributors&gt;&lt;titles&gt;&lt;title&gt;Salinibacterium amurskyense gen. nov., sp. nov., a novel genus of the family Microbacteriaceae from the marine environment&lt;/title&gt;&lt;secondary-title&gt;International journal of systematic and evolutionary microbiology&lt;/secondary-title&gt;&lt;/titles&gt;&lt;periodical&gt;&lt;full-title&gt;International journal of systematic and evolutionary microbiology&lt;/full-title&gt;&lt;/periodical&gt;&lt;pages&gt;2061-2066&lt;/pages&gt;&lt;volume&gt;53&lt;/volume&gt;&lt;number&gt;6&lt;/number&gt;&lt;dates&gt;&lt;year&gt;200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an et al., 2003)</w:t>
            </w:r>
            <w:r w:rsidRPr="00D30754">
              <w:rPr>
                <w:rFonts w:ascii="Times" w:hAnsi="Times" w:cs="Courier New"/>
                <w:sz w:val="22"/>
                <w:szCs w:val="22"/>
              </w:rPr>
              <w:fldChar w:fldCharType="end"/>
            </w:r>
          </w:p>
        </w:tc>
        <w:tc>
          <w:tcPr>
            <w:tcW w:w="6327" w:type="dxa"/>
          </w:tcPr>
          <w:p w14:paraId="0972995F" w14:textId="77777777" w:rsidR="00E75C1B" w:rsidRPr="00D30754" w:rsidRDefault="00E75C1B" w:rsidP="003F40A7">
            <w:pPr>
              <w:pStyle w:val="PlainText"/>
              <w:rPr>
                <w:rFonts w:ascii="Times" w:hAnsi="Times" w:cs="Courier New"/>
                <w:sz w:val="22"/>
                <w:szCs w:val="22"/>
              </w:rPr>
            </w:pPr>
          </w:p>
        </w:tc>
      </w:tr>
      <w:tr w:rsidR="00E75C1B" w:rsidRPr="00D30754" w14:paraId="6CB762B3" w14:textId="77777777" w:rsidTr="001746D5">
        <w:tc>
          <w:tcPr>
            <w:tcW w:w="1909" w:type="dxa"/>
          </w:tcPr>
          <w:p w14:paraId="21648413"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ediminibacterium</w:t>
            </w:r>
          </w:p>
        </w:tc>
        <w:tc>
          <w:tcPr>
            <w:tcW w:w="1285" w:type="dxa"/>
          </w:tcPr>
          <w:p w14:paraId="282B90CA" w14:textId="77777777" w:rsidR="00E75C1B" w:rsidRPr="00D30754" w:rsidRDefault="00E75C1B" w:rsidP="00CD20C9">
            <w:pPr>
              <w:pStyle w:val="PlainText"/>
              <w:rPr>
                <w:rFonts w:ascii="Times" w:hAnsi="Times" w:cs="Courier New"/>
                <w:sz w:val="15"/>
                <w:szCs w:val="22"/>
              </w:rPr>
            </w:pPr>
          </w:p>
        </w:tc>
        <w:tc>
          <w:tcPr>
            <w:tcW w:w="1631" w:type="dxa"/>
          </w:tcPr>
          <w:p w14:paraId="2A5E5E9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15F8C18"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Qu&lt;/Author&gt;&lt;Year&gt;2008&lt;/Year&gt;&lt;RecNum&gt;784&lt;/RecNum&gt;&lt;DisplayText&gt;(Qu and Yuan, 2008)&lt;/DisplayText&gt;&lt;record&gt;&lt;rec-number&gt;784&lt;/rec-number&gt;&lt;foreign-keys&gt;&lt;key app="EN" db-id="0daw0xdz1a9decevx5ov5pwgpd0a5d929tzd" timestamp="1484685767"&gt;784&lt;/key&gt;&lt;/foreign-keys&gt;&lt;ref-type name="Journal Article"&gt;17&lt;/ref-type&gt;&lt;contributors&gt;&lt;authors&gt;&lt;author&gt;Qu, Jian-Hang&lt;/author&gt;&lt;author&gt;Yuan, Hong-Li&lt;/author&gt;&lt;/authors&gt;&lt;/contributors&gt;&lt;titles&gt;&lt;title&gt;Sediminibacterium salmoneum gen. nov., sp. nov., a member of the phylum Bacteroidetes isolated from sediment of a eutrophic reservoir&lt;/title&gt;&lt;secondary-title&gt;International journal of systematic and evolutionary microbiology&lt;/secondary-title&gt;&lt;/titles&gt;&lt;periodical&gt;&lt;full-title&gt;International journal of systematic and evolutionary microbiology&lt;/full-title&gt;&lt;/periodical&gt;&lt;pages&gt;2191-2194&lt;/pages&gt;&lt;volume&gt;58&lt;/volume&gt;&lt;number&gt;9&lt;/number&gt;&lt;dates&gt;&lt;year&gt;200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Qu and Yuan, 2008)</w:t>
            </w:r>
            <w:r w:rsidRPr="00D30754">
              <w:rPr>
                <w:rFonts w:ascii="Times" w:hAnsi="Times" w:cs="Courier New"/>
                <w:sz w:val="22"/>
                <w:szCs w:val="22"/>
              </w:rPr>
              <w:fldChar w:fldCharType="end"/>
            </w:r>
          </w:p>
        </w:tc>
        <w:tc>
          <w:tcPr>
            <w:tcW w:w="6327" w:type="dxa"/>
          </w:tcPr>
          <w:p w14:paraId="498E21E6" w14:textId="77777777" w:rsidR="00E75C1B" w:rsidRPr="00D30754" w:rsidRDefault="00E75C1B" w:rsidP="003F40A7">
            <w:pPr>
              <w:pStyle w:val="PlainText"/>
              <w:rPr>
                <w:rFonts w:ascii="Times" w:hAnsi="Times" w:cs="Courier New"/>
                <w:sz w:val="22"/>
                <w:szCs w:val="22"/>
              </w:rPr>
            </w:pPr>
          </w:p>
        </w:tc>
      </w:tr>
      <w:tr w:rsidR="00E75C1B" w:rsidRPr="00D30754" w14:paraId="0D3BD565" w14:textId="77777777" w:rsidTr="001746D5">
        <w:tc>
          <w:tcPr>
            <w:tcW w:w="1909" w:type="dxa"/>
          </w:tcPr>
          <w:p w14:paraId="525252C7"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hd-14</w:t>
            </w:r>
          </w:p>
        </w:tc>
        <w:tc>
          <w:tcPr>
            <w:tcW w:w="1285" w:type="dxa"/>
          </w:tcPr>
          <w:p w14:paraId="3B3E8FE8" w14:textId="77777777" w:rsidR="00E75C1B" w:rsidRPr="00D30754" w:rsidRDefault="00E75C1B" w:rsidP="00CD20C9">
            <w:pPr>
              <w:pStyle w:val="PlainText"/>
              <w:rPr>
                <w:rFonts w:ascii="Times" w:hAnsi="Times" w:cs="Courier New"/>
                <w:sz w:val="15"/>
                <w:szCs w:val="22"/>
              </w:rPr>
            </w:pPr>
          </w:p>
        </w:tc>
        <w:tc>
          <w:tcPr>
            <w:tcW w:w="1631" w:type="dxa"/>
          </w:tcPr>
          <w:p w14:paraId="6A239B8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7312B1F4" w14:textId="77777777" w:rsidR="00E75C1B" w:rsidRPr="00D30754" w:rsidRDefault="00E75C1B" w:rsidP="00CD20C9">
            <w:pPr>
              <w:pStyle w:val="PlainText"/>
              <w:rPr>
                <w:rFonts w:ascii="Times" w:hAnsi="Times" w:cs="Courier New"/>
                <w:sz w:val="22"/>
                <w:szCs w:val="22"/>
              </w:rPr>
            </w:pPr>
          </w:p>
        </w:tc>
        <w:tc>
          <w:tcPr>
            <w:tcW w:w="6327" w:type="dxa"/>
          </w:tcPr>
          <w:p w14:paraId="2F41E004"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family: Anaerolinaceae, copy from Anaerolinaea</w:t>
            </w:r>
          </w:p>
        </w:tc>
      </w:tr>
      <w:tr w:rsidR="00E75C1B" w:rsidRPr="00D30754" w14:paraId="12939EE6" w14:textId="77777777" w:rsidTr="001746D5">
        <w:tc>
          <w:tcPr>
            <w:tcW w:w="1909" w:type="dxa"/>
          </w:tcPr>
          <w:p w14:paraId="4B76324C"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ideroxydans</w:t>
            </w:r>
          </w:p>
        </w:tc>
        <w:tc>
          <w:tcPr>
            <w:tcW w:w="1285" w:type="dxa"/>
          </w:tcPr>
          <w:p w14:paraId="107466B4"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fix N</w:t>
            </w:r>
          </w:p>
        </w:tc>
        <w:tc>
          <w:tcPr>
            <w:tcW w:w="1631" w:type="dxa"/>
          </w:tcPr>
          <w:p w14:paraId="5C94B9BE"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 fixation</w:t>
            </w:r>
          </w:p>
        </w:tc>
        <w:tc>
          <w:tcPr>
            <w:tcW w:w="2112" w:type="dxa"/>
          </w:tcPr>
          <w:p w14:paraId="50A68A42"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eckwith&lt;/Author&gt;&lt;Year&gt;2015&lt;/Year&gt;&lt;RecNum&gt;691&lt;/RecNum&gt;&lt;DisplayText&gt;(Beckwith et al., 2015)&lt;/DisplayText&gt;&lt;record&gt;&lt;rec-number&gt;691&lt;/rec-number&gt;&lt;foreign-keys&gt;&lt;key app="EN" db-id="0daw0xdz1a9decevx5ov5pwgpd0a5d929tzd" timestamp="1477505725"&gt;691&lt;/key&gt;&lt;/foreign-keys&gt;&lt;ref-type name="Journal Article"&gt;17&lt;/ref-type&gt;&lt;contributors&gt;&lt;authors&gt;&lt;author&gt;Beckwith, Christopher R&lt;/author&gt;&lt;author&gt;Edwards, Marcus J&lt;/author&gt;&lt;author&gt;Lawes, Matthew&lt;/author&gt;&lt;author&gt;Shi, Liang&lt;/author&gt;&lt;author&gt;Butt, Julea N&lt;/author&gt;&lt;author&gt;Richardson, David J&lt;/author&gt;&lt;author&gt;Clarke, Thomas A&lt;/author&gt;&lt;/authors&gt;&lt;/contributors&gt;&lt;titles&gt;&lt;title&gt;Characterization of MtoD from Sideroxydans lithotrophicus: a cytochrome c electron shuttle used in lithoautotrophic growth&lt;/title&gt;&lt;secondary-title&gt;Frontiers in microbiology&lt;/secondary-title&gt;&lt;/titles&gt;&lt;periodical&gt;&lt;full-title&gt;Frontiers in microbiology&lt;/full-title&gt;&lt;/periodical&gt;&lt;pages&gt;332&lt;/pages&gt;&lt;volume&gt;6&lt;/volume&gt;&lt;dates&gt;&lt;year&gt;2015&lt;/year&gt;&lt;/dates&gt;&lt;isbn&gt;1664-302X&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eckwith et al., 2015)</w:t>
            </w:r>
            <w:r w:rsidRPr="00D30754">
              <w:rPr>
                <w:rFonts w:ascii="Times" w:hAnsi="Times" w:cs="Courier New"/>
                <w:sz w:val="22"/>
                <w:szCs w:val="22"/>
              </w:rPr>
              <w:fldChar w:fldCharType="end"/>
            </w:r>
            <w:r w:rsidRPr="00D30754">
              <w:rPr>
                <w:rFonts w:ascii="Times" w:hAnsi="Times" w:cs="Courier New"/>
                <w:sz w:val="22"/>
                <w:szCs w:val="22"/>
              </w:rPr>
              <w:t xml:space="preserve"> </w:t>
            </w: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Emerson&lt;/Author&gt;&lt;Year&gt;2013&lt;/Year&gt;&lt;RecNum&gt;692&lt;/RecNum&gt;&lt;DisplayText&gt;(Emerson et al., 2013)&lt;/DisplayText&gt;&lt;record&gt;&lt;rec-number&gt;692&lt;/rec-number&gt;&lt;foreign-keys&gt;&lt;key app="EN" db-id="0daw0xdz1a9decevx5ov5pwgpd0a5d929tzd" timestamp="1477506103"&gt;692&lt;/key&gt;&lt;/foreign-keys&gt;&lt;ref-type name="Journal Article"&gt;17&lt;/ref-type&gt;&lt;contributors&gt;&lt;authors&gt;&lt;author&gt;Emerson, David&lt;/author&gt;&lt;author&gt;Field, Erin&lt;/author&gt;&lt;author&gt;Chertkov, Olga&lt;/author&gt;&lt;author&gt;Davenport, Karen&lt;/author&gt;&lt;author&gt;Goodwin, Lynne&lt;/author&gt;&lt;author&gt;Munk, Christine&lt;/author&gt;&lt;author&gt;Nolan, Matt&lt;/author&gt;&lt;author&gt;Woyke, Tanja&lt;/author&gt;&lt;/authors&gt;&lt;/contributors&gt;&lt;titles&gt;&lt;title&gt;Comparative genomics of freshwater Fe-oxidizing bacteria: implications for physiology, ecology, and systematics&lt;/title&gt;&lt;secondary-title&gt;Frontiers in microbiology&lt;/secondary-title&gt;&lt;/titles&gt;&lt;periodical&gt;&lt;full-title&gt;Frontiers in microbiology&lt;/full-title&gt;&lt;/periodical&gt;&lt;pages&gt;254&lt;/pages&gt;&lt;volume&gt;4&lt;/volume&gt;&lt;dates&gt;&lt;year&gt;2013&lt;/year&gt;&lt;/dates&gt;&lt;isbn&gt;1664-302X&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Emerson et al., 2013)</w:t>
            </w:r>
            <w:r w:rsidRPr="00D30754">
              <w:rPr>
                <w:rFonts w:ascii="Times" w:hAnsi="Times" w:cs="Courier New"/>
                <w:sz w:val="22"/>
                <w:szCs w:val="22"/>
              </w:rPr>
              <w:fldChar w:fldCharType="end"/>
            </w:r>
          </w:p>
        </w:tc>
        <w:tc>
          <w:tcPr>
            <w:tcW w:w="6327" w:type="dxa"/>
          </w:tcPr>
          <w:p w14:paraId="2012F6D2" w14:textId="77777777" w:rsidR="00E75C1B" w:rsidRPr="00D30754" w:rsidRDefault="00E75C1B" w:rsidP="003662ED">
            <w:pPr>
              <w:pStyle w:val="PlainText"/>
              <w:rPr>
                <w:rFonts w:ascii="Times" w:hAnsi="Times" w:cs="Courier New"/>
                <w:sz w:val="22"/>
                <w:szCs w:val="22"/>
              </w:rPr>
            </w:pPr>
            <w:r w:rsidRPr="00D30754">
              <w:rPr>
                <w:rFonts w:ascii="Times" w:hAnsi="Times" w:cs="Courier New"/>
                <w:sz w:val="22"/>
                <w:szCs w:val="22"/>
              </w:rPr>
              <w:t xml:space="preserve">oxidize ferrous iron and reduces oxygen </w:t>
            </w:r>
          </w:p>
        </w:tc>
      </w:tr>
      <w:tr w:rsidR="00E75C1B" w:rsidRPr="00D30754" w14:paraId="10673BE1" w14:textId="77777777" w:rsidTr="001746D5">
        <w:tc>
          <w:tcPr>
            <w:tcW w:w="1909" w:type="dxa"/>
          </w:tcPr>
          <w:p w14:paraId="44439168"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iluania</w:t>
            </w:r>
          </w:p>
        </w:tc>
        <w:tc>
          <w:tcPr>
            <w:tcW w:w="1285" w:type="dxa"/>
          </w:tcPr>
          <w:p w14:paraId="6F2E10EE" w14:textId="77777777" w:rsidR="00E75C1B" w:rsidRPr="00D30754" w:rsidRDefault="00E75C1B" w:rsidP="00CD20C9">
            <w:pPr>
              <w:pStyle w:val="PlainText"/>
              <w:rPr>
                <w:rFonts w:ascii="Times" w:hAnsi="Times" w:cs="Courier New"/>
                <w:sz w:val="15"/>
                <w:szCs w:val="22"/>
              </w:rPr>
            </w:pPr>
          </w:p>
        </w:tc>
        <w:tc>
          <w:tcPr>
            <w:tcW w:w="1631" w:type="dxa"/>
          </w:tcPr>
          <w:p w14:paraId="554C659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EE2E1EB"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arpov&lt;/Author&gt;&lt;Year&gt;1998&lt;/Year&gt;&lt;RecNum&gt;761&lt;/RecNum&gt;&lt;DisplayText&gt;(Karpov et al., 1998)&lt;/DisplayText&gt;&lt;record&gt;&lt;rec-number&gt;761&lt;/rec-number&gt;&lt;foreign-keys&gt;&lt;key app="EN" db-id="0daw0xdz1a9decevx5ov5pwgpd0a5d929tzd" timestamp="1484606012"&gt;761&lt;/key&gt;&lt;/foreign-keys&gt;&lt;ref-type name="Journal Article"&gt;17&lt;/ref-type&gt;&lt;contributors&gt;&lt;authors&gt;&lt;author&gt;Karpov, Serguei A&lt;/author&gt;&lt;author&gt;Kersanach, Ralf&lt;/author&gt;&lt;author&gt;Williams, David M&lt;/author&gt;&lt;/authors&gt;&lt;/contributors&gt;&lt;titles&gt;&lt;title&gt;Ultrastructure and 18S rRNA gene sequence of a small heterotrophic flagellate Siluania monomastiga gen. et sp. nov.(Bicosoecida)&lt;/title&gt;&lt;secondary-title&gt;European Journal of Protistology&lt;/secondary-title&gt;&lt;/titles&gt;&lt;periodical&gt;&lt;full-title&gt;European Journal of Protistology&lt;/full-title&gt;&lt;/periodical&gt;&lt;pages&gt;415-425&lt;/pages&gt;&lt;volume&gt;34&lt;/volume&gt;&lt;number&gt;4&lt;/number&gt;&lt;dates&gt;&lt;year&gt;1998&lt;/year&gt;&lt;/dates&gt;&lt;isbn&gt;0932-4739&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arpov et al., 1998)</w:t>
            </w:r>
            <w:r w:rsidRPr="00D30754">
              <w:rPr>
                <w:rFonts w:ascii="Times" w:hAnsi="Times" w:cs="Courier New"/>
                <w:sz w:val="22"/>
                <w:szCs w:val="22"/>
              </w:rPr>
              <w:fldChar w:fldCharType="end"/>
            </w:r>
          </w:p>
        </w:tc>
        <w:tc>
          <w:tcPr>
            <w:tcW w:w="6327" w:type="dxa"/>
          </w:tcPr>
          <w:p w14:paraId="1101E2D2" w14:textId="77777777" w:rsidR="00E75C1B" w:rsidRPr="00D30754" w:rsidRDefault="00E75C1B" w:rsidP="003662ED">
            <w:pPr>
              <w:pStyle w:val="PlainText"/>
              <w:rPr>
                <w:rFonts w:ascii="Times" w:hAnsi="Times" w:cs="Courier New"/>
                <w:sz w:val="22"/>
                <w:szCs w:val="22"/>
              </w:rPr>
            </w:pPr>
            <w:r w:rsidRPr="00D30754">
              <w:rPr>
                <w:rFonts w:ascii="Times" w:hAnsi="Times" w:cs="Courier New"/>
                <w:sz w:val="22"/>
                <w:szCs w:val="22"/>
              </w:rPr>
              <w:t xml:space="preserve">one of the smallest 18S flagellate </w:t>
            </w:r>
          </w:p>
        </w:tc>
      </w:tr>
      <w:tr w:rsidR="00E75C1B" w:rsidRPr="00D30754" w14:paraId="26B90400" w14:textId="77777777" w:rsidTr="001746D5">
        <w:tc>
          <w:tcPr>
            <w:tcW w:w="1909" w:type="dxa"/>
          </w:tcPr>
          <w:p w14:paraId="6370D2F2"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imkania</w:t>
            </w:r>
          </w:p>
        </w:tc>
        <w:tc>
          <w:tcPr>
            <w:tcW w:w="1285" w:type="dxa"/>
          </w:tcPr>
          <w:p w14:paraId="7A596E32" w14:textId="77777777" w:rsidR="00E75C1B" w:rsidRPr="00D30754" w:rsidRDefault="00E75C1B" w:rsidP="00CD20C9">
            <w:pPr>
              <w:pStyle w:val="PlainText"/>
              <w:rPr>
                <w:rFonts w:ascii="Times" w:hAnsi="Times" w:cs="Courier New"/>
                <w:sz w:val="15"/>
                <w:szCs w:val="22"/>
              </w:rPr>
            </w:pPr>
          </w:p>
        </w:tc>
        <w:tc>
          <w:tcPr>
            <w:tcW w:w="1631" w:type="dxa"/>
          </w:tcPr>
          <w:p w14:paraId="53E55DA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1471302" w14:textId="77777777" w:rsidR="00E75C1B" w:rsidRPr="00D30754" w:rsidRDefault="00E75C1B" w:rsidP="00CD20C9">
            <w:pPr>
              <w:pStyle w:val="PlainText"/>
              <w:rPr>
                <w:rFonts w:ascii="Times" w:hAnsi="Times" w:cs="Courier New"/>
                <w:sz w:val="22"/>
                <w:szCs w:val="22"/>
              </w:rPr>
            </w:pPr>
          </w:p>
        </w:tc>
        <w:tc>
          <w:tcPr>
            <w:tcW w:w="6327" w:type="dxa"/>
          </w:tcPr>
          <w:p w14:paraId="3EB0FBCF"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obligate intracellular bacteria, can cause disease (microbewiki)</w:t>
            </w:r>
          </w:p>
        </w:tc>
      </w:tr>
      <w:tr w:rsidR="00E75C1B" w:rsidRPr="00D30754" w14:paraId="25A5D279" w14:textId="77777777" w:rsidTr="001746D5">
        <w:tc>
          <w:tcPr>
            <w:tcW w:w="1909" w:type="dxa"/>
          </w:tcPr>
          <w:p w14:paraId="22DB38A3"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implicispira</w:t>
            </w:r>
          </w:p>
        </w:tc>
        <w:tc>
          <w:tcPr>
            <w:tcW w:w="1285" w:type="dxa"/>
          </w:tcPr>
          <w:p w14:paraId="4F188760" w14:textId="77777777" w:rsidR="00E75C1B" w:rsidRPr="00D30754" w:rsidRDefault="00E75C1B" w:rsidP="00CD20C9">
            <w:pPr>
              <w:pStyle w:val="PlainText"/>
              <w:rPr>
                <w:rFonts w:ascii="Times" w:hAnsi="Times" w:cs="Courier New"/>
                <w:sz w:val="15"/>
                <w:szCs w:val="22"/>
              </w:rPr>
            </w:pPr>
          </w:p>
        </w:tc>
        <w:tc>
          <w:tcPr>
            <w:tcW w:w="1631" w:type="dxa"/>
          </w:tcPr>
          <w:p w14:paraId="7B0E569F"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01E0F6A"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rabovich&lt;/Author&gt;&lt;Year&gt;2006&lt;/Year&gt;&lt;RecNum&gt;857&lt;/RecNum&gt;&lt;DisplayText&gt;(Grabovich et al., 2006)&lt;/DisplayText&gt;&lt;record&gt;&lt;rec-number&gt;857&lt;/rec-number&gt;&lt;foreign-keys&gt;&lt;key app="EN" db-id="0daw0xdz1a9decevx5ov5pwgpd0a5d929tzd" timestamp="1490634794"&gt;857&lt;/key&gt;&lt;/foreign-keys&gt;&lt;ref-type name="Journal Article"&gt;17&lt;/ref-type&gt;&lt;contributors&gt;&lt;authors&gt;&lt;author&gt;Grabovich, Margarita&lt;/author&gt;&lt;author&gt;Gavrish, Ekaterina&lt;/author&gt;&lt;author&gt;Kuever, Jan&lt;/author&gt;&lt;author&gt;Lysenko, Anatoly M&lt;/author&gt;&lt;author&gt;Podkopaeva, Daria&lt;/author&gt;&lt;author&gt;Dubinina, Galina&lt;/author&gt;&lt;/authors&gt;&lt;/contributors&gt;&lt;titles&gt;&lt;title&gt;Proposal of Giesbergeria voronezhensis gen. nov., sp. nov. and G. kuznetsovii sp. nov. and reclassification of [Aquaspirillum] anulus,[A.] sinuosum and [A.] giesbergeri as Giesbergeria anulus comb. nov., G. sinuosa comb. nov. and G. giesbergeri comb. nov., and [Aquaspirillum] metamorphum and [A.] psychrophilum as Simplicispira metamorpha gen. nov., comb. nov. and S. psychrophila comb. nov&lt;/title&gt;&lt;secondary-title&gt;International journal of systematic and evolutionary microbiology&lt;/secondary-title&gt;&lt;/titles&gt;&lt;periodical&gt;&lt;full-title&gt;International journal of systematic and evolutionary microbiology&lt;/full-title&gt;&lt;/periodical&gt;&lt;pages&gt;569-576&lt;/pages&gt;&lt;volume&gt;56&lt;/volume&gt;&lt;number&gt;3&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rabovich et al., 2006)</w:t>
            </w:r>
            <w:r w:rsidRPr="00D30754">
              <w:rPr>
                <w:rFonts w:ascii="Times" w:hAnsi="Times" w:cs="Courier New"/>
                <w:sz w:val="22"/>
                <w:szCs w:val="22"/>
              </w:rPr>
              <w:fldChar w:fldCharType="end"/>
            </w:r>
          </w:p>
        </w:tc>
        <w:tc>
          <w:tcPr>
            <w:tcW w:w="6327" w:type="dxa"/>
          </w:tcPr>
          <w:p w14:paraId="4C4246E0" w14:textId="77777777" w:rsidR="00E75C1B" w:rsidRPr="00D30754" w:rsidRDefault="00E75C1B" w:rsidP="003662ED">
            <w:pPr>
              <w:pStyle w:val="PlainText"/>
              <w:rPr>
                <w:rFonts w:ascii="Times" w:hAnsi="Times" w:cs="Courier New"/>
                <w:sz w:val="22"/>
                <w:szCs w:val="22"/>
              </w:rPr>
            </w:pPr>
            <w:r w:rsidRPr="00D30754">
              <w:rPr>
                <w:rFonts w:ascii="Times" w:hAnsi="Times" w:cs="Courier New"/>
                <w:sz w:val="22"/>
                <w:szCs w:val="22"/>
              </w:rPr>
              <w:t xml:space="preserve">isolated from activated sludge </w:t>
            </w:r>
          </w:p>
        </w:tc>
      </w:tr>
      <w:tr w:rsidR="00E75C1B" w:rsidRPr="00D30754" w14:paraId="01C960B8" w14:textId="77777777" w:rsidTr="001746D5">
        <w:tc>
          <w:tcPr>
            <w:tcW w:w="1909" w:type="dxa"/>
          </w:tcPr>
          <w:p w14:paraId="6588304A"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mb53</w:t>
            </w:r>
          </w:p>
        </w:tc>
        <w:tc>
          <w:tcPr>
            <w:tcW w:w="1285" w:type="dxa"/>
          </w:tcPr>
          <w:p w14:paraId="34B179E6" w14:textId="77777777" w:rsidR="00E75C1B" w:rsidRPr="00D30754" w:rsidRDefault="00E75C1B" w:rsidP="00CD20C9">
            <w:pPr>
              <w:pStyle w:val="PlainText"/>
              <w:rPr>
                <w:rFonts w:ascii="Times" w:hAnsi="Times" w:cs="Courier New"/>
                <w:sz w:val="15"/>
                <w:szCs w:val="22"/>
              </w:rPr>
            </w:pPr>
          </w:p>
        </w:tc>
        <w:tc>
          <w:tcPr>
            <w:tcW w:w="1631" w:type="dxa"/>
          </w:tcPr>
          <w:p w14:paraId="179E3F6E"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2CF40E64" w14:textId="77777777" w:rsidR="00E75C1B" w:rsidRPr="00D30754" w:rsidRDefault="00E75C1B" w:rsidP="00CD20C9">
            <w:pPr>
              <w:pStyle w:val="PlainText"/>
              <w:rPr>
                <w:rFonts w:ascii="Times" w:hAnsi="Times" w:cs="Courier New"/>
                <w:sz w:val="22"/>
                <w:szCs w:val="22"/>
              </w:rPr>
            </w:pPr>
          </w:p>
        </w:tc>
        <w:tc>
          <w:tcPr>
            <w:tcW w:w="6327" w:type="dxa"/>
          </w:tcPr>
          <w:p w14:paraId="29D8EB5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family: Clostridiaceae, copy from Clostridia</w:t>
            </w:r>
          </w:p>
        </w:tc>
      </w:tr>
      <w:tr w:rsidR="00E75C1B" w:rsidRPr="00103266" w14:paraId="6CFA51C4" w14:textId="77777777" w:rsidTr="001746D5">
        <w:trPr>
          <w:trHeight w:val="846"/>
        </w:trPr>
        <w:tc>
          <w:tcPr>
            <w:tcW w:w="1909" w:type="dxa"/>
            <w:noWrap/>
            <w:hideMark/>
          </w:tcPr>
          <w:p w14:paraId="25902CD7"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lastRenderedPageBreak/>
              <w:t xml:space="preserve">Smithella </w:t>
            </w:r>
          </w:p>
        </w:tc>
        <w:tc>
          <w:tcPr>
            <w:tcW w:w="1285" w:type="dxa"/>
            <w:noWrap/>
            <w:hideMark/>
          </w:tcPr>
          <w:p w14:paraId="2714FE37"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6B6940BF" w14:textId="77777777" w:rsidR="00E75C1B" w:rsidRPr="00103266" w:rsidRDefault="00E75C1B" w:rsidP="00C504DC">
            <w:pPr>
              <w:rPr>
                <w:rFonts w:eastAsia="Times New Roman" w:cs="Times New Roman"/>
                <w:color w:val="9C0006"/>
                <w:sz w:val="22"/>
                <w:szCs w:val="22"/>
              </w:rPr>
            </w:pPr>
            <w:r w:rsidRPr="00103266">
              <w:rPr>
                <w:rFonts w:eastAsia="Times New Roman" w:cs="Times New Roman"/>
                <w:color w:val="9C0006"/>
                <w:sz w:val="22"/>
                <w:szCs w:val="22"/>
              </w:rPr>
              <w:t>Propionate oxidation-syntrophy</w:t>
            </w:r>
          </w:p>
        </w:tc>
        <w:tc>
          <w:tcPr>
            <w:tcW w:w="2112" w:type="dxa"/>
            <w:noWrap/>
            <w:hideMark/>
          </w:tcPr>
          <w:p w14:paraId="3FE5C524"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Liu&lt;/Author&gt;&lt;Year&gt;1999&lt;/Year&gt;&lt;RecNum&gt;1157&lt;/RecNum&gt;&lt;IDText&gt;et al. (1999)&lt;/IDText&gt;&lt;DisplayText&gt;(Liu et al., 1999)&lt;/DisplayText&gt;&lt;record&gt;&lt;rec-number&gt;1157&lt;/rec-number&gt;&lt;foreign-keys&gt;&lt;key app="EN" db-id="0daw0xdz1a9decevx5ov5pwgpd0a5d929tzd" timestamp="1525982961"&gt;1157&lt;/key&gt;&lt;/foreign-keys&gt;&lt;ref-type name="Journal Article"&gt;17&lt;/ref-type&gt;&lt;contributors&gt;&lt;authors&gt;&lt;author&gt;Liu, Yitai&lt;/author&gt;&lt;author&gt;Balkwill, David L&lt;/author&gt;&lt;author&gt;Aldrich, Henry C&lt;/author&gt;&lt;author&gt;Drake, Gwendolyn R&lt;/author&gt;&lt;author&gt;Boone, David R&lt;/author&gt;&lt;/authors&gt;&lt;/contributors&gt;&lt;titles&gt;&lt;title&gt;Characterization of the anaerobic propionate-degrading syntrophs Smithella propionica gen. nov., sp. nov. and Syntrophobacter wolinii&lt;/title&gt;&lt;secondary-title&gt;International Journal of Systematic and Evolutionary Microbiology&lt;/secondary-title&gt;&lt;/titles&gt;&lt;periodical&gt;&lt;full-title&gt;International journal of systematic and evolutionary microbiology&lt;/full-title&gt;&lt;/periodical&gt;&lt;pages&gt;545-556&lt;/pages&gt;&lt;volume&gt;49&lt;/volume&gt;&lt;number&gt;2&lt;/number&gt;&lt;dates&gt;&lt;year&gt;1999&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Liu et al., 1999)</w:t>
            </w:r>
            <w:r>
              <w:rPr>
                <w:rFonts w:eastAsia="Times New Roman" w:cs="Times New Roman"/>
                <w:sz w:val="22"/>
                <w:szCs w:val="22"/>
              </w:rPr>
              <w:fldChar w:fldCharType="end"/>
            </w:r>
          </w:p>
        </w:tc>
        <w:tc>
          <w:tcPr>
            <w:tcW w:w="6327" w:type="dxa"/>
            <w:hideMark/>
          </w:tcPr>
          <w:p w14:paraId="6CC8C354"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anaerobic, syntrophic, propionate-oxidizing, co culture with methanogens, form acetate, co2, methane</w:t>
            </w:r>
          </w:p>
        </w:tc>
      </w:tr>
      <w:tr w:rsidR="00E75C1B" w:rsidRPr="00D30754" w14:paraId="2C36A2C9" w14:textId="77777777" w:rsidTr="001746D5">
        <w:tc>
          <w:tcPr>
            <w:tcW w:w="1909" w:type="dxa"/>
          </w:tcPr>
          <w:p w14:paraId="5A1FCDE7"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olibacillus</w:t>
            </w:r>
          </w:p>
        </w:tc>
        <w:tc>
          <w:tcPr>
            <w:tcW w:w="1285" w:type="dxa"/>
          </w:tcPr>
          <w:p w14:paraId="112B00F2" w14:textId="77777777" w:rsidR="00E75C1B" w:rsidRPr="00D30754" w:rsidRDefault="00E75C1B" w:rsidP="00CD20C9">
            <w:pPr>
              <w:pStyle w:val="PlainText"/>
              <w:rPr>
                <w:rFonts w:ascii="Times" w:hAnsi="Times" w:cs="Courier New"/>
                <w:sz w:val="15"/>
                <w:szCs w:val="22"/>
              </w:rPr>
            </w:pPr>
          </w:p>
        </w:tc>
        <w:tc>
          <w:tcPr>
            <w:tcW w:w="1631" w:type="dxa"/>
          </w:tcPr>
          <w:p w14:paraId="39CFF83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A722793"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rishnamurthi&lt;/Author&gt;&lt;Year&gt;2009&lt;/Year&gt;&lt;RecNum&gt;965&lt;/RecNum&gt;&lt;DisplayText&gt;(Krishnamurthi et al., 2009)&lt;/DisplayText&gt;&lt;record&gt;&lt;rec-number&gt;965&lt;/rec-number&gt;&lt;foreign-keys&gt;&lt;key app="EN" db-id="0daw0xdz1a9decevx5ov5pwgpd0a5d929tzd" timestamp="1495674783"&gt;965&lt;/key&gt;&lt;/foreign-keys&gt;&lt;ref-type name="Journal Article"&gt;17&lt;/ref-type&gt;&lt;contributors&gt;&lt;authors&gt;&lt;author&gt;Krishnamurthi, Srinivasan&lt;/author&gt;&lt;author&gt;Chakrabarti, Tapan&lt;/author&gt;&lt;author&gt;Stackebrandt, Erko&lt;/author&gt;&lt;/authors&gt;&lt;/contributors&gt;&lt;titles&gt;&lt;title&gt;Re-examination of the taxonomic position of Bacillus silvestris Rheims et al. 1999 and proposal to transfer it to Solibacillus gen. nov. as Solibacillus silvestris comb. nov&lt;/title&gt;&lt;secondary-title&gt;International journal of systematic and evolutionary microbiology&lt;/secondary-title&gt;&lt;/titles&gt;&lt;periodical&gt;&lt;full-title&gt;International journal of systematic and evolutionary microbiology&lt;/full-title&gt;&lt;/periodical&gt;&lt;pages&gt;1054-1058&lt;/pages&gt;&lt;volume&gt;59&lt;/volume&gt;&lt;number&gt;5&lt;/number&gt;&lt;dates&gt;&lt;year&gt;2009&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rishnamurthi et al., 2009)</w:t>
            </w:r>
            <w:r w:rsidRPr="00D30754">
              <w:rPr>
                <w:rFonts w:ascii="Times" w:hAnsi="Times" w:cs="Courier New"/>
                <w:sz w:val="22"/>
                <w:szCs w:val="22"/>
              </w:rPr>
              <w:fldChar w:fldCharType="end"/>
            </w:r>
          </w:p>
        </w:tc>
        <w:tc>
          <w:tcPr>
            <w:tcW w:w="6327" w:type="dxa"/>
          </w:tcPr>
          <w:p w14:paraId="08652B31" w14:textId="77777777" w:rsidR="00E75C1B" w:rsidRPr="00D30754" w:rsidRDefault="00E75C1B" w:rsidP="003662ED">
            <w:pPr>
              <w:pStyle w:val="PlainText"/>
              <w:rPr>
                <w:rFonts w:ascii="Times" w:hAnsi="Times" w:cs="Courier New"/>
                <w:sz w:val="22"/>
                <w:szCs w:val="22"/>
              </w:rPr>
            </w:pPr>
            <w:r w:rsidRPr="00D30754">
              <w:rPr>
                <w:rFonts w:ascii="Times" w:hAnsi="Times" w:cs="Courier New"/>
                <w:sz w:val="22"/>
                <w:szCs w:val="22"/>
              </w:rPr>
              <w:t xml:space="preserve">Krishnamurthi, S., et al. </w:t>
            </w:r>
          </w:p>
        </w:tc>
      </w:tr>
      <w:tr w:rsidR="00E75C1B" w:rsidRPr="00D30754" w14:paraId="5E4B49BB" w14:textId="77777777" w:rsidTr="001746D5">
        <w:tc>
          <w:tcPr>
            <w:tcW w:w="1909" w:type="dxa"/>
          </w:tcPr>
          <w:p w14:paraId="470FC466"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olitalea</w:t>
            </w:r>
          </w:p>
        </w:tc>
        <w:tc>
          <w:tcPr>
            <w:tcW w:w="1285" w:type="dxa"/>
          </w:tcPr>
          <w:p w14:paraId="42EE4C8E"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some reduce nitrate</w:t>
            </w:r>
          </w:p>
        </w:tc>
        <w:tc>
          <w:tcPr>
            <w:tcW w:w="1631" w:type="dxa"/>
          </w:tcPr>
          <w:p w14:paraId="4AFBB2B6"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503C2C4"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eon&lt;/Author&gt;&lt;Year&gt;2009&lt;/Year&gt;&lt;RecNum&gt;769&lt;/RecNum&gt;&lt;DisplayText&gt;(Weon et al., 2009)&lt;/DisplayText&gt;&lt;record&gt;&lt;rec-number&gt;769&lt;/rec-number&gt;&lt;foreign-keys&gt;&lt;key app="EN" db-id="0daw0xdz1a9decevx5ov5pwgpd0a5d929tzd" timestamp="1484676724"&gt;769&lt;/key&gt;&lt;/foreign-keys&gt;&lt;ref-type name="Journal Article"&gt;17&lt;/ref-type&gt;&lt;contributors&gt;&lt;authors&gt;&lt;author&gt;Weon, Hang-Yeon&lt;/author&gt;&lt;author&gt;Kim, Byung-Yong&lt;/author&gt;&lt;author&gt;Lee, Chang-Muk&lt;/author&gt;&lt;author&gt;Hong, Seung-Beom&lt;/author&gt;&lt;author&gt;Jeon, Young-Ah&lt;/author&gt;&lt;author&gt;Koo, Bon-Sung&lt;/author&gt;&lt;author&gt;Kwon, Soon-Wo&lt;/author&gt;&lt;/authors&gt;&lt;/contributors&gt;&lt;titles&gt;&lt;title&gt;Solitalea koreensis gen. nov., sp. nov. and the reclassification of [Flexibacter] canadensis as Solitalea canadensis comb. nov&lt;/title&gt;&lt;secondary-title&gt;International journal of systematic and evolutionary microbiology&lt;/secondary-title&gt;&lt;/titles&gt;&lt;periodical&gt;&lt;full-title&gt;International journal of systematic and evolutionary microbiology&lt;/full-title&gt;&lt;/periodical&gt;&lt;pages&gt;1969-1975&lt;/pages&gt;&lt;volume&gt;59&lt;/volume&gt;&lt;number&gt;8&lt;/number&gt;&lt;dates&gt;&lt;year&gt;2009&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eon et al., 2009)</w:t>
            </w:r>
            <w:r w:rsidRPr="00D30754">
              <w:rPr>
                <w:rFonts w:ascii="Times" w:hAnsi="Times" w:cs="Courier New"/>
                <w:sz w:val="22"/>
                <w:szCs w:val="22"/>
              </w:rPr>
              <w:fldChar w:fldCharType="end"/>
            </w:r>
          </w:p>
        </w:tc>
        <w:tc>
          <w:tcPr>
            <w:tcW w:w="6327" w:type="dxa"/>
          </w:tcPr>
          <w:p w14:paraId="6C539A17" w14:textId="77777777" w:rsidR="00E75C1B" w:rsidRPr="00D30754" w:rsidRDefault="00E75C1B" w:rsidP="003662ED">
            <w:pPr>
              <w:pStyle w:val="PlainText"/>
              <w:rPr>
                <w:rFonts w:ascii="Times" w:hAnsi="Times" w:cs="Courier New"/>
                <w:sz w:val="22"/>
                <w:szCs w:val="22"/>
              </w:rPr>
            </w:pPr>
            <w:r w:rsidRPr="00D30754">
              <w:rPr>
                <w:rFonts w:ascii="Times" w:hAnsi="Times" w:cs="Courier New"/>
                <w:sz w:val="22"/>
                <w:szCs w:val="22"/>
              </w:rPr>
              <w:t xml:space="preserve">one strain reduces nitrate, one does not </w:t>
            </w:r>
          </w:p>
        </w:tc>
      </w:tr>
      <w:tr w:rsidR="00E75C1B" w:rsidRPr="00D30754" w14:paraId="7E9655A2" w14:textId="77777777" w:rsidTr="001746D5">
        <w:tc>
          <w:tcPr>
            <w:tcW w:w="1909" w:type="dxa"/>
          </w:tcPr>
          <w:p w14:paraId="09588200"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phaerobacter</w:t>
            </w:r>
          </w:p>
        </w:tc>
        <w:tc>
          <w:tcPr>
            <w:tcW w:w="1285" w:type="dxa"/>
          </w:tcPr>
          <w:p w14:paraId="237FDF2B" w14:textId="77777777" w:rsidR="00E75C1B" w:rsidRPr="00D30754" w:rsidRDefault="00E75C1B" w:rsidP="00CD20C9">
            <w:pPr>
              <w:pStyle w:val="PlainText"/>
              <w:rPr>
                <w:rFonts w:ascii="Times" w:hAnsi="Times" w:cs="Courier New"/>
                <w:sz w:val="15"/>
                <w:szCs w:val="22"/>
              </w:rPr>
            </w:pPr>
          </w:p>
        </w:tc>
        <w:tc>
          <w:tcPr>
            <w:tcW w:w="1631" w:type="dxa"/>
          </w:tcPr>
          <w:p w14:paraId="7BA12BB1"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116128B"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emharter&lt;/Author&gt;&lt;Year&gt;1989&lt;/Year&gt;&lt;RecNum&gt;765&lt;/RecNum&gt;&lt;DisplayText&gt;(Demharter et al., 1989)&lt;/DisplayText&gt;&lt;record&gt;&lt;rec-number&gt;765&lt;/rec-number&gt;&lt;foreign-keys&gt;&lt;key app="EN" db-id="0daw0xdz1a9decevx5ov5pwgpd0a5d929tzd" timestamp="1484606473"&gt;765&lt;/key&gt;&lt;/foreign-keys&gt;&lt;ref-type name="Journal Article"&gt;17&lt;/ref-type&gt;&lt;contributors&gt;&lt;authors&gt;&lt;author&gt;Demharter, Wilhelm&lt;/author&gt;&lt;author&gt;Hensel, Reinhard&lt;/author&gt;&lt;author&gt;Smida, Jan&lt;/author&gt;&lt;author&gt;Stackebrandt, Erko&lt;/author&gt;&lt;/authors&gt;&lt;/contributors&gt;&lt;titles&gt;&lt;title&gt;Sphaerobacter thermophilus gen. nov., sp. nov. A deeply rooting member of the actinomycetes subdivision isolated from thermophilically treated sewage sludge&lt;/title&gt;&lt;secondary-title&gt;Systematic and applied microbiology&lt;/secondary-title&gt;&lt;/titles&gt;&lt;periodical&gt;&lt;full-title&gt;Systematic and applied microbiology&lt;/full-title&gt;&lt;/periodical&gt;&lt;pages&gt;261-266&lt;/pages&gt;&lt;volume&gt;11&lt;/volume&gt;&lt;number&gt;3&lt;/number&gt;&lt;dates&gt;&lt;year&gt;1989&lt;/year&gt;&lt;/dates&gt;&lt;isbn&gt;0723-202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emharter et al., 1989)</w:t>
            </w:r>
            <w:r w:rsidRPr="00D30754">
              <w:rPr>
                <w:rFonts w:ascii="Times" w:hAnsi="Times" w:cs="Courier New"/>
                <w:sz w:val="22"/>
                <w:szCs w:val="22"/>
              </w:rPr>
              <w:fldChar w:fldCharType="end"/>
            </w:r>
          </w:p>
        </w:tc>
        <w:tc>
          <w:tcPr>
            <w:tcW w:w="6327" w:type="dxa"/>
          </w:tcPr>
          <w:p w14:paraId="76D25867" w14:textId="77777777" w:rsidR="00E75C1B" w:rsidRPr="00D30754" w:rsidRDefault="00E75C1B" w:rsidP="003662ED">
            <w:pPr>
              <w:pStyle w:val="PlainText"/>
              <w:rPr>
                <w:rFonts w:ascii="Times" w:hAnsi="Times" w:cs="Courier New"/>
                <w:sz w:val="22"/>
                <w:szCs w:val="22"/>
              </w:rPr>
            </w:pPr>
            <w:r w:rsidRPr="00D30754">
              <w:rPr>
                <w:rFonts w:ascii="Times" w:hAnsi="Times" w:cs="Courier New"/>
                <w:sz w:val="22"/>
                <w:szCs w:val="22"/>
              </w:rPr>
              <w:t xml:space="preserve">thermophilic </w:t>
            </w:r>
          </w:p>
        </w:tc>
      </w:tr>
      <w:tr w:rsidR="00E75C1B" w:rsidRPr="00D30754" w14:paraId="31E262FC" w14:textId="77777777" w:rsidTr="001746D5">
        <w:tc>
          <w:tcPr>
            <w:tcW w:w="1909" w:type="dxa"/>
          </w:tcPr>
          <w:p w14:paraId="68602F8B"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phingobacterium</w:t>
            </w:r>
          </w:p>
        </w:tc>
        <w:tc>
          <w:tcPr>
            <w:tcW w:w="1285" w:type="dxa"/>
          </w:tcPr>
          <w:p w14:paraId="4D0CE5E6" w14:textId="77777777" w:rsidR="00E75C1B" w:rsidRPr="00D30754" w:rsidRDefault="00E75C1B" w:rsidP="00CD20C9">
            <w:pPr>
              <w:pStyle w:val="PlainText"/>
              <w:rPr>
                <w:rFonts w:ascii="Times" w:hAnsi="Times" w:cs="Courier New"/>
                <w:sz w:val="15"/>
                <w:szCs w:val="22"/>
              </w:rPr>
            </w:pPr>
          </w:p>
        </w:tc>
        <w:tc>
          <w:tcPr>
            <w:tcW w:w="1631" w:type="dxa"/>
          </w:tcPr>
          <w:p w14:paraId="02DC92CF"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2F8B20A"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YABUUCHI&lt;/Author&gt;&lt;Year&gt;1983&lt;/Year&gt;&lt;RecNum&gt;638&lt;/RecNum&gt;&lt;DisplayText&gt;(YABUUCHI et al., 1983)&lt;/DisplayText&gt;&lt;record&gt;&lt;rec-number&gt;638&lt;/rec-number&gt;&lt;foreign-keys&gt;&lt;key app="EN" db-id="0daw0xdz1a9decevx5ov5pwgpd0a5d929tzd" timestamp="1474227903"&gt;638&lt;/key&gt;&lt;/foreign-keys&gt;&lt;ref-type name="Journal Article"&gt;17&lt;/ref-type&gt;&lt;contributors&gt;&lt;authors&gt;&lt;author&gt;YABUUCHI, EIKO&lt;/author&gt;&lt;author&gt;KANEKO, TAKICHI&lt;/author&gt;&lt;author&gt;YANO, IKUYA&lt;/author&gt;&lt;author&gt;Moss, C Wayne&lt;/author&gt;&lt;author&gt;MIYOSHI, NORIKO&lt;/author&gt;&lt;/authors&gt;&lt;/contributors&gt;&lt;titles&gt;&lt;title&gt;Sphingobacterium gen. nov., Sphingobacterium spiritivorum comb. nov., Sphingobacterium multivorum comb. nov., Sphingobacterium mizutae sp. nov., and Flavobacterium indologenes sp. nov.: Glucose-Nonfermenting Gram-Negative Rods in CDC Groups IIK-2 and IIb&lt;/title&gt;&lt;secondary-title&gt;International Journal of Systematic and Evolutionary Microbiology&lt;/secondary-title&gt;&lt;/titles&gt;&lt;periodical&gt;&lt;full-title&gt;International journal of systematic and evolutionary microbiology&lt;/full-title&gt;&lt;/periodical&gt;&lt;pages&gt;580-598&lt;/pages&gt;&lt;volume&gt;33&lt;/volume&gt;&lt;number&gt;3&lt;/number&gt;&lt;dates&gt;&lt;year&gt;198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YABUUCHI et al., 1983)</w:t>
            </w:r>
            <w:r w:rsidRPr="00D30754">
              <w:rPr>
                <w:rFonts w:ascii="Times" w:hAnsi="Times" w:cs="Courier New"/>
                <w:sz w:val="22"/>
                <w:szCs w:val="22"/>
              </w:rPr>
              <w:fldChar w:fldCharType="end"/>
            </w:r>
          </w:p>
        </w:tc>
        <w:tc>
          <w:tcPr>
            <w:tcW w:w="6327" w:type="dxa"/>
          </w:tcPr>
          <w:p w14:paraId="79D3153B" w14:textId="77777777" w:rsidR="00E75C1B" w:rsidRPr="00D30754" w:rsidRDefault="00E75C1B" w:rsidP="003662ED">
            <w:pPr>
              <w:pStyle w:val="PlainText"/>
              <w:rPr>
                <w:rFonts w:ascii="Times" w:hAnsi="Times" w:cs="Courier New"/>
                <w:sz w:val="22"/>
                <w:szCs w:val="22"/>
              </w:rPr>
            </w:pPr>
            <w:r w:rsidRPr="00D30754">
              <w:rPr>
                <w:rFonts w:ascii="Times" w:hAnsi="Times" w:cs="Courier New"/>
                <w:sz w:val="22"/>
                <w:szCs w:val="22"/>
              </w:rPr>
              <w:t xml:space="preserve">genus first described by </w:t>
            </w:r>
          </w:p>
        </w:tc>
      </w:tr>
      <w:tr w:rsidR="00E75C1B" w:rsidRPr="00D30754" w14:paraId="3C03D957" w14:textId="77777777" w:rsidTr="001746D5">
        <w:tc>
          <w:tcPr>
            <w:tcW w:w="1909" w:type="dxa"/>
          </w:tcPr>
          <w:p w14:paraId="54FC1C69"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phingobium</w:t>
            </w:r>
          </w:p>
        </w:tc>
        <w:tc>
          <w:tcPr>
            <w:tcW w:w="1285" w:type="dxa"/>
          </w:tcPr>
          <w:p w14:paraId="66DAD131" w14:textId="77777777" w:rsidR="00E75C1B" w:rsidRPr="00D30754" w:rsidRDefault="00E75C1B" w:rsidP="00CD20C9">
            <w:pPr>
              <w:pStyle w:val="PlainText"/>
              <w:rPr>
                <w:rFonts w:ascii="Times" w:hAnsi="Times" w:cs="Courier New"/>
                <w:sz w:val="15"/>
                <w:szCs w:val="22"/>
              </w:rPr>
            </w:pPr>
          </w:p>
        </w:tc>
        <w:tc>
          <w:tcPr>
            <w:tcW w:w="1631" w:type="dxa"/>
          </w:tcPr>
          <w:p w14:paraId="739837F6"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1A7DF8A"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Takeuchi&lt;/Author&gt;&lt;Year&gt;2001&lt;/Year&gt;&lt;RecNum&gt;966&lt;/RecNum&gt;&lt;DisplayText&gt;(Takeuchi et al., 2001)&lt;/DisplayText&gt;&lt;record&gt;&lt;rec-number&gt;966&lt;/rec-number&gt;&lt;foreign-keys&gt;&lt;key app="EN" db-id="0daw0xdz1a9decevx5ov5pwgpd0a5d929tzd" timestamp="1495674892"&gt;966&lt;/key&gt;&lt;/foreign-keys&gt;&lt;ref-type name="Journal Article"&gt;17&lt;/ref-type&gt;&lt;contributors&gt;&lt;authors&gt;&lt;author&gt;Takeuchi, Mariko&lt;/author&gt;&lt;author&gt;Hamana, Koei&lt;/author&gt;&lt;author&gt;Hiraishi, Akira&lt;/author&gt;&lt;/authors&gt;&lt;/contributors&gt;&lt;titles&gt;&lt;title&gt;Proposal of the genus Sphingomonas sensu stricto and three new genera, Sphingobium, Novosphingobium and Sphingopyxis, on the basis of phylogenetic and chemotaxonomic analyses&lt;/title&gt;&lt;secondary-title&gt;International Journal of Systematic and Evolutionary Microbiology&lt;/secondary-title&gt;&lt;/titles&gt;&lt;periodical&gt;&lt;full-title&gt;International journal of systematic and evolutionary microbiology&lt;/full-title&gt;&lt;/periodical&gt;&lt;pages&gt;1405-1417&lt;/pages&gt;&lt;volume&gt;51&lt;/volume&gt;&lt;number&gt;4&lt;/number&gt;&lt;dates&gt;&lt;year&gt;200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Takeuchi et al., 2001)</w:t>
            </w:r>
            <w:r w:rsidRPr="00D30754">
              <w:rPr>
                <w:rFonts w:ascii="Times" w:hAnsi="Times" w:cs="Courier New"/>
                <w:sz w:val="22"/>
                <w:szCs w:val="22"/>
              </w:rPr>
              <w:fldChar w:fldCharType="end"/>
            </w:r>
          </w:p>
        </w:tc>
        <w:tc>
          <w:tcPr>
            <w:tcW w:w="6327" w:type="dxa"/>
          </w:tcPr>
          <w:p w14:paraId="10377EB0" w14:textId="77777777" w:rsidR="00E75C1B" w:rsidRPr="00D30754" w:rsidRDefault="00E75C1B" w:rsidP="003662ED">
            <w:pPr>
              <w:pStyle w:val="PlainText"/>
              <w:rPr>
                <w:rFonts w:ascii="Times" w:hAnsi="Times" w:cs="Courier New"/>
                <w:sz w:val="22"/>
                <w:szCs w:val="22"/>
              </w:rPr>
            </w:pPr>
          </w:p>
        </w:tc>
      </w:tr>
      <w:tr w:rsidR="00E75C1B" w:rsidRPr="00D30754" w14:paraId="19D6A385" w14:textId="77777777" w:rsidTr="001746D5">
        <w:tc>
          <w:tcPr>
            <w:tcW w:w="1909" w:type="dxa"/>
          </w:tcPr>
          <w:p w14:paraId="7AB5A94E"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phingomonas</w:t>
            </w:r>
          </w:p>
        </w:tc>
        <w:tc>
          <w:tcPr>
            <w:tcW w:w="1285" w:type="dxa"/>
          </w:tcPr>
          <w:p w14:paraId="262D1936" w14:textId="77777777" w:rsidR="00E75C1B" w:rsidRPr="00D30754" w:rsidRDefault="00E75C1B" w:rsidP="00CD20C9">
            <w:pPr>
              <w:pStyle w:val="PlainText"/>
              <w:rPr>
                <w:rFonts w:ascii="Times" w:hAnsi="Times" w:cs="Courier New"/>
                <w:sz w:val="15"/>
                <w:szCs w:val="22"/>
              </w:rPr>
            </w:pPr>
          </w:p>
        </w:tc>
        <w:tc>
          <w:tcPr>
            <w:tcW w:w="1631" w:type="dxa"/>
          </w:tcPr>
          <w:p w14:paraId="2B2CFA7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7919CDD" w14:textId="77777777" w:rsidR="00E75C1B" w:rsidRPr="00D30754" w:rsidRDefault="00E75C1B" w:rsidP="00CD20C9">
            <w:pPr>
              <w:pStyle w:val="PlainText"/>
              <w:rPr>
                <w:rFonts w:ascii="Times" w:hAnsi="Times" w:cs="Courier New"/>
                <w:sz w:val="22"/>
                <w:szCs w:val="22"/>
              </w:rPr>
            </w:pPr>
          </w:p>
        </w:tc>
        <w:tc>
          <w:tcPr>
            <w:tcW w:w="6327" w:type="dxa"/>
          </w:tcPr>
          <w:p w14:paraId="283BD13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microbewiki)</w:t>
            </w:r>
          </w:p>
        </w:tc>
      </w:tr>
      <w:tr w:rsidR="00E75C1B" w:rsidRPr="00103266" w14:paraId="3C6BE7E5" w14:textId="77777777" w:rsidTr="001746D5">
        <w:trPr>
          <w:trHeight w:val="237"/>
        </w:trPr>
        <w:tc>
          <w:tcPr>
            <w:tcW w:w="1909" w:type="dxa"/>
            <w:noWrap/>
            <w:hideMark/>
          </w:tcPr>
          <w:p w14:paraId="5A4BEC0C"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Sphingorhabdus </w:t>
            </w:r>
          </w:p>
        </w:tc>
        <w:tc>
          <w:tcPr>
            <w:tcW w:w="1285" w:type="dxa"/>
            <w:noWrap/>
            <w:hideMark/>
          </w:tcPr>
          <w:p w14:paraId="2DAB742F"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2594F12A"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5DF493AD"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Jogler&lt;/Author&gt;&lt;Year&gt;2013&lt;/Year&gt;&lt;RecNum&gt;1148&lt;/RecNum&gt;&lt;IDText&gt;et al. (2013)&lt;/IDText&gt;&lt;DisplayText&gt;(Jogler et al., 2013)&lt;/DisplayText&gt;&lt;record&gt;&lt;rec-number&gt;1148&lt;/rec-number&gt;&lt;foreign-keys&gt;&lt;key app="EN" db-id="0daw0xdz1a9decevx5ov5pwgpd0a5d929tzd" timestamp="1525980987"&gt;1148&lt;/key&gt;&lt;/foreign-keys&gt;&lt;ref-type name="Journal Article"&gt;17&lt;/ref-type&gt;&lt;contributors&gt;&lt;authors&gt;&lt;author&gt;Jogler, Mareike&lt;/author&gt;&lt;author&gt;Chen, Hong&lt;/author&gt;&lt;author&gt;Simon, Julia&lt;/author&gt;&lt;author&gt;Rohde, Manfred&lt;/author&gt;&lt;author&gt;Busse, Hans-Jürgen&lt;/author&gt;&lt;author&gt;Klenk, Hans-Peter&lt;/author&gt;&lt;author&gt;Tindall, Brian J&lt;/author&gt;&lt;author&gt;Overmann, Jörg&lt;/author&gt;&lt;/authors&gt;&lt;/contributors&gt;&lt;titles&gt;&lt;title&gt;Description of Sphingorhabdus planktonica gen. nov., sp. nov. and reclassification of three related members of the genus Sphingopyxis in the genus Sphingorhabdus gen. nov&lt;/title&gt;&lt;secondary-title&gt;International journal of systematic and evolutionary microbiology&lt;/secondary-title&gt;&lt;/titles&gt;&lt;periodical&gt;&lt;full-title&gt;International journal of systematic and evolutionary microbiology&lt;/full-title&gt;&lt;/periodical&gt;&lt;pages&gt;1342-1349&lt;/pages&gt;&lt;volume&gt;63&lt;/volume&gt;&lt;number&gt;4&lt;/number&gt;&lt;dates&gt;&lt;year&gt;2013&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Jogler et al., 2013)</w:t>
            </w:r>
            <w:r>
              <w:rPr>
                <w:rFonts w:eastAsia="Times New Roman" w:cs="Times New Roman"/>
                <w:sz w:val="22"/>
                <w:szCs w:val="22"/>
              </w:rPr>
              <w:fldChar w:fldCharType="end"/>
            </w:r>
          </w:p>
        </w:tc>
        <w:tc>
          <w:tcPr>
            <w:tcW w:w="6327" w:type="dxa"/>
            <w:hideMark/>
          </w:tcPr>
          <w:p w14:paraId="0AD22F44"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aerobic</w:t>
            </w:r>
          </w:p>
        </w:tc>
      </w:tr>
      <w:tr w:rsidR="00E75C1B" w:rsidRPr="00D30754" w14:paraId="49906C3A" w14:textId="77777777" w:rsidTr="001746D5">
        <w:tc>
          <w:tcPr>
            <w:tcW w:w="1909" w:type="dxa"/>
          </w:tcPr>
          <w:p w14:paraId="12AC0BC5"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pirobacillus</w:t>
            </w:r>
          </w:p>
        </w:tc>
        <w:tc>
          <w:tcPr>
            <w:tcW w:w="1285" w:type="dxa"/>
          </w:tcPr>
          <w:p w14:paraId="6D4C344B" w14:textId="77777777" w:rsidR="00E75C1B" w:rsidRPr="00D30754" w:rsidRDefault="00E75C1B" w:rsidP="00CD20C9">
            <w:pPr>
              <w:pStyle w:val="PlainText"/>
              <w:rPr>
                <w:rFonts w:ascii="Times" w:hAnsi="Times" w:cs="Courier New"/>
                <w:sz w:val="15"/>
                <w:szCs w:val="22"/>
              </w:rPr>
            </w:pPr>
          </w:p>
        </w:tc>
        <w:tc>
          <w:tcPr>
            <w:tcW w:w="1631" w:type="dxa"/>
          </w:tcPr>
          <w:p w14:paraId="1F7F1623"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980FDFA"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Rodrigues&lt;/Author&gt;&lt;Year&gt;2008&lt;/Year&gt;&lt;RecNum&gt;655&lt;/RecNum&gt;&lt;DisplayText&gt;(Rodrigues et al., 2008)&lt;/DisplayText&gt;&lt;record&gt;&lt;rec-number&gt;655&lt;/rec-number&gt;&lt;foreign-keys&gt;&lt;key app="EN" db-id="0daw0xdz1a9decevx5ov5pwgpd0a5d929tzd" timestamp="1474235222"&gt;655&lt;/key&gt;&lt;/foreign-keys&gt;&lt;ref-type name="Journal Article"&gt;17&lt;/ref-type&gt;&lt;contributors&gt;&lt;authors&gt;&lt;author&gt;Rodrigues, Jorge LM&lt;/author&gt;&lt;author&gt;Duffy, Meghan A&lt;/author&gt;&lt;author&gt;Tessier, Alan J&lt;/author&gt;&lt;author&gt;Ebert, Dieter&lt;/author&gt;&lt;author&gt;Mouton, Laurence&lt;/author&gt;&lt;author&gt;Schmidt, Thomas M&lt;/author&gt;&lt;/authors&gt;&lt;/contributors&gt;&lt;titles&gt;&lt;title&gt;Phylogenetic characterization and prevalence of “Spirobacillus cienkowskii,” a red-pigmented, spiral-shaped bacterial pathogen of freshwater Daphnia species&lt;/title&gt;&lt;secondary-title&gt;Applied and environmental microbiology&lt;/secondary-title&gt;&lt;/titles&gt;&lt;periodical&gt;&lt;full-title&gt;Applied and environmental microbiology&lt;/full-title&gt;&lt;/periodical&gt;&lt;pages&gt;1575-1582&lt;/pages&gt;&lt;volume&gt;74&lt;/volume&gt;&lt;number&gt;5&lt;/number&gt;&lt;dates&gt;&lt;year&gt;2008&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Rodrigues et al., 2008)</w:t>
            </w:r>
            <w:r w:rsidRPr="00D30754">
              <w:rPr>
                <w:rFonts w:ascii="Times" w:hAnsi="Times" w:cs="Courier New"/>
                <w:sz w:val="22"/>
                <w:szCs w:val="22"/>
              </w:rPr>
              <w:fldChar w:fldCharType="end"/>
            </w:r>
          </w:p>
        </w:tc>
        <w:tc>
          <w:tcPr>
            <w:tcW w:w="6327" w:type="dxa"/>
          </w:tcPr>
          <w:p w14:paraId="149C41AE" w14:textId="77777777" w:rsidR="00E75C1B" w:rsidRPr="00D30754" w:rsidRDefault="00E75C1B" w:rsidP="003662ED">
            <w:pPr>
              <w:pStyle w:val="PlainText"/>
              <w:rPr>
                <w:rFonts w:ascii="Times" w:hAnsi="Times" w:cs="Courier New"/>
                <w:sz w:val="22"/>
                <w:szCs w:val="22"/>
              </w:rPr>
            </w:pPr>
            <w:r w:rsidRPr="00D30754">
              <w:rPr>
                <w:rFonts w:ascii="Times" w:hAnsi="Times" w:cs="Courier New"/>
                <w:sz w:val="22"/>
                <w:szCs w:val="22"/>
              </w:rPr>
              <w:t xml:space="preserve">parasites of Daphnia, contain carotenoids </w:t>
            </w:r>
          </w:p>
        </w:tc>
      </w:tr>
      <w:tr w:rsidR="00E75C1B" w:rsidRPr="00D30754" w14:paraId="059C35EA" w14:textId="77777777" w:rsidTr="001746D5">
        <w:tc>
          <w:tcPr>
            <w:tcW w:w="1909" w:type="dxa"/>
          </w:tcPr>
          <w:p w14:paraId="4494D9DE"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pirochaeta</w:t>
            </w:r>
          </w:p>
        </w:tc>
        <w:tc>
          <w:tcPr>
            <w:tcW w:w="1285" w:type="dxa"/>
          </w:tcPr>
          <w:p w14:paraId="1D76E999" w14:textId="77777777" w:rsidR="00E75C1B" w:rsidRPr="00D30754" w:rsidRDefault="00E75C1B" w:rsidP="00CD20C9">
            <w:pPr>
              <w:pStyle w:val="PlainText"/>
              <w:rPr>
                <w:rFonts w:ascii="Times" w:hAnsi="Times" w:cs="Courier New"/>
                <w:sz w:val="15"/>
                <w:szCs w:val="22"/>
              </w:rPr>
            </w:pPr>
          </w:p>
        </w:tc>
        <w:tc>
          <w:tcPr>
            <w:tcW w:w="1631" w:type="dxa"/>
          </w:tcPr>
          <w:p w14:paraId="75EC6526"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08F16974" w14:textId="77777777" w:rsidR="00E75C1B" w:rsidRPr="00D30754" w:rsidRDefault="00E75C1B" w:rsidP="00CD20C9">
            <w:pPr>
              <w:pStyle w:val="PlainText"/>
              <w:rPr>
                <w:rFonts w:ascii="Times" w:hAnsi="Times" w:cs="Courier New"/>
                <w:sz w:val="22"/>
                <w:szCs w:val="22"/>
              </w:rPr>
            </w:pPr>
          </w:p>
        </w:tc>
        <w:tc>
          <w:tcPr>
            <w:tcW w:w="6327" w:type="dxa"/>
          </w:tcPr>
          <w:p w14:paraId="30674A5A" w14:textId="77777777" w:rsidR="00E75C1B" w:rsidRPr="00D30754" w:rsidRDefault="00E75C1B" w:rsidP="00CD20C9">
            <w:pPr>
              <w:pStyle w:val="PlainText"/>
              <w:rPr>
                <w:rFonts w:ascii="Times" w:hAnsi="Times" w:cs="Courier New"/>
                <w:sz w:val="22"/>
                <w:szCs w:val="22"/>
              </w:rPr>
            </w:pPr>
          </w:p>
        </w:tc>
      </w:tr>
      <w:tr w:rsidR="00E75C1B" w:rsidRPr="00D30754" w14:paraId="5D5A9838" w14:textId="77777777" w:rsidTr="001746D5">
        <w:tc>
          <w:tcPr>
            <w:tcW w:w="1909" w:type="dxa"/>
          </w:tcPr>
          <w:p w14:paraId="54CD15F8"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porobacter</w:t>
            </w:r>
          </w:p>
        </w:tc>
        <w:tc>
          <w:tcPr>
            <w:tcW w:w="1285" w:type="dxa"/>
          </w:tcPr>
          <w:p w14:paraId="5AD09B44" w14:textId="77777777" w:rsidR="00E75C1B" w:rsidRPr="00D30754" w:rsidRDefault="00E75C1B" w:rsidP="00CD20C9">
            <w:pPr>
              <w:pStyle w:val="PlainText"/>
              <w:rPr>
                <w:rFonts w:ascii="Times" w:hAnsi="Times" w:cs="Courier New"/>
                <w:sz w:val="15"/>
                <w:szCs w:val="22"/>
              </w:rPr>
            </w:pPr>
          </w:p>
        </w:tc>
        <w:tc>
          <w:tcPr>
            <w:tcW w:w="1631" w:type="dxa"/>
          </w:tcPr>
          <w:p w14:paraId="0FE1672F"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Methane oxidation</w:t>
            </w:r>
          </w:p>
        </w:tc>
        <w:tc>
          <w:tcPr>
            <w:tcW w:w="2112" w:type="dxa"/>
          </w:tcPr>
          <w:p w14:paraId="554023A1"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rech-Mora&lt;/Author&gt;&lt;Year&gt;1996&lt;/Year&gt;&lt;RecNum&gt;868&lt;/RecNum&gt;&lt;DisplayText&gt;(Grech-Mora et al., 1996)&lt;/DisplayText&gt;&lt;record&gt;&lt;rec-number&gt;868&lt;/rec-number&gt;&lt;foreign-keys&gt;&lt;key app="EN" db-id="0daw0xdz1a9decevx5ov5pwgpd0a5d929tzd" timestamp="1490716580"&gt;868&lt;/key&gt;&lt;/foreign-keys&gt;&lt;ref-type name="Journal Article"&gt;17&lt;/ref-type&gt;&lt;contributors&gt;&lt;authors&gt;&lt;author&gt;Grech-Mora, I&lt;/author&gt;&lt;author&gt;Fardeau, M-L&lt;/author&gt;&lt;author&gt;Patel, BKC&lt;/author&gt;&lt;author&gt;Ollivier, B&lt;/author&gt;&lt;author&gt;Rimbault, A&lt;/author&gt;&lt;author&gt;Prensier, G&lt;/author&gt;&lt;author&gt;Garcia, J-L&lt;/author&gt;&lt;author&gt;Garnier-Sillam, E&lt;/author&gt;&lt;/authors&gt;&lt;/contributors&gt;&lt;titles&gt;&lt;title&gt;Isolation and characterization of Sporobacter termitidis gen. nov., sp. nov., from the digestive tract of the wood-feeding termite Nasutitermes lujae&lt;/title&gt;&lt;secondary-title&gt;International Journal of Systematic and Evolutionary Microbiology&lt;/secondary-title&gt;&lt;/titles&gt;&lt;periodical&gt;&lt;full-title&gt;International journal of systematic and evolutionary microbiology&lt;/full-title&gt;&lt;/periodical&gt;&lt;pages&gt;512-518&lt;/pages&gt;&lt;volume&gt;46&lt;/volume&gt;&lt;number&gt;2&lt;/number&gt;&lt;dates&gt;&lt;year&gt;199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rech-Mora et al., 1996)</w:t>
            </w:r>
            <w:r w:rsidRPr="00D30754">
              <w:rPr>
                <w:rFonts w:ascii="Times" w:hAnsi="Times" w:cs="Courier New"/>
                <w:sz w:val="22"/>
                <w:szCs w:val="22"/>
              </w:rPr>
              <w:fldChar w:fldCharType="end"/>
            </w:r>
          </w:p>
        </w:tc>
        <w:tc>
          <w:tcPr>
            <w:tcW w:w="6327" w:type="dxa"/>
          </w:tcPr>
          <w:p w14:paraId="18A3C21D" w14:textId="77777777" w:rsidR="00E75C1B" w:rsidRPr="00D30754" w:rsidRDefault="00E75C1B" w:rsidP="00CD20C9">
            <w:pPr>
              <w:pStyle w:val="PlainText"/>
              <w:rPr>
                <w:rFonts w:ascii="Times" w:hAnsi="Times" w:cs="Courier New"/>
                <w:sz w:val="22"/>
                <w:szCs w:val="22"/>
              </w:rPr>
            </w:pPr>
          </w:p>
        </w:tc>
      </w:tr>
      <w:tr w:rsidR="00E75C1B" w:rsidRPr="00D30754" w14:paraId="2ECDF413" w14:textId="77777777" w:rsidTr="001746D5">
        <w:tc>
          <w:tcPr>
            <w:tcW w:w="1909" w:type="dxa"/>
          </w:tcPr>
          <w:p w14:paraId="778E7355"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taphylococcus</w:t>
            </w:r>
          </w:p>
        </w:tc>
        <w:tc>
          <w:tcPr>
            <w:tcW w:w="1285" w:type="dxa"/>
          </w:tcPr>
          <w:p w14:paraId="2EEB7FA9" w14:textId="77777777" w:rsidR="00E75C1B" w:rsidRPr="00D30754" w:rsidRDefault="00E75C1B" w:rsidP="00CD20C9">
            <w:pPr>
              <w:pStyle w:val="PlainText"/>
              <w:rPr>
                <w:rFonts w:ascii="Times" w:hAnsi="Times" w:cs="Courier New"/>
                <w:sz w:val="15"/>
                <w:szCs w:val="22"/>
              </w:rPr>
            </w:pPr>
          </w:p>
        </w:tc>
        <w:tc>
          <w:tcPr>
            <w:tcW w:w="1631" w:type="dxa"/>
          </w:tcPr>
          <w:p w14:paraId="1B8D52EF"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7B35AD1" w14:textId="77777777" w:rsidR="00E75C1B" w:rsidRPr="00D30754" w:rsidRDefault="00E75C1B" w:rsidP="00CD20C9">
            <w:pPr>
              <w:pStyle w:val="PlainText"/>
              <w:rPr>
                <w:rFonts w:ascii="Times" w:hAnsi="Times" w:cs="Courier New"/>
                <w:sz w:val="22"/>
                <w:szCs w:val="22"/>
              </w:rPr>
            </w:pPr>
          </w:p>
        </w:tc>
        <w:tc>
          <w:tcPr>
            <w:tcW w:w="6327" w:type="dxa"/>
          </w:tcPr>
          <w:p w14:paraId="56AFBC0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wikipedia</w:t>
            </w:r>
          </w:p>
        </w:tc>
      </w:tr>
      <w:tr w:rsidR="00E75C1B" w:rsidRPr="00D30754" w14:paraId="103EE318" w14:textId="77777777" w:rsidTr="001746D5">
        <w:tc>
          <w:tcPr>
            <w:tcW w:w="1909" w:type="dxa"/>
          </w:tcPr>
          <w:p w14:paraId="2E193CF8"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tenotrophomonas</w:t>
            </w:r>
          </w:p>
        </w:tc>
        <w:tc>
          <w:tcPr>
            <w:tcW w:w="1285" w:type="dxa"/>
          </w:tcPr>
          <w:p w14:paraId="1944B530" w14:textId="77777777" w:rsidR="00E75C1B" w:rsidRPr="00D30754" w:rsidRDefault="00E75C1B" w:rsidP="00CD20C9">
            <w:pPr>
              <w:pStyle w:val="PlainText"/>
              <w:rPr>
                <w:rFonts w:ascii="Times" w:hAnsi="Times" w:cs="Courier New"/>
                <w:sz w:val="15"/>
                <w:szCs w:val="22"/>
              </w:rPr>
            </w:pPr>
          </w:p>
        </w:tc>
        <w:tc>
          <w:tcPr>
            <w:tcW w:w="1631" w:type="dxa"/>
          </w:tcPr>
          <w:p w14:paraId="7BE7A3A9"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07E9790" w14:textId="77777777" w:rsidR="00E75C1B" w:rsidRPr="00D30754" w:rsidRDefault="00E75C1B" w:rsidP="00CD20C9">
            <w:pPr>
              <w:pStyle w:val="PlainText"/>
              <w:rPr>
                <w:rFonts w:ascii="Times" w:hAnsi="Times" w:cs="Courier New"/>
                <w:sz w:val="22"/>
                <w:szCs w:val="22"/>
              </w:rPr>
            </w:pPr>
          </w:p>
        </w:tc>
        <w:tc>
          <w:tcPr>
            <w:tcW w:w="6327" w:type="dxa"/>
          </w:tcPr>
          <w:p w14:paraId="13892AE2"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wikipedia</w:t>
            </w:r>
          </w:p>
        </w:tc>
      </w:tr>
      <w:tr w:rsidR="00E75C1B" w:rsidRPr="00D30754" w14:paraId="573447B5" w14:textId="77777777" w:rsidTr="001746D5">
        <w:tc>
          <w:tcPr>
            <w:tcW w:w="1909" w:type="dxa"/>
          </w:tcPr>
          <w:p w14:paraId="579AB72B"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teroidobacter</w:t>
            </w:r>
          </w:p>
        </w:tc>
        <w:tc>
          <w:tcPr>
            <w:tcW w:w="1285" w:type="dxa"/>
          </w:tcPr>
          <w:p w14:paraId="6571CB97" w14:textId="77777777" w:rsidR="00E75C1B" w:rsidRPr="00D30754" w:rsidRDefault="00E75C1B" w:rsidP="00CD20C9">
            <w:pPr>
              <w:pStyle w:val="PlainText"/>
              <w:rPr>
                <w:rFonts w:ascii="Times" w:hAnsi="Times" w:cs="Courier New"/>
                <w:sz w:val="15"/>
                <w:szCs w:val="22"/>
              </w:rPr>
            </w:pPr>
          </w:p>
        </w:tc>
        <w:tc>
          <w:tcPr>
            <w:tcW w:w="1631" w:type="dxa"/>
          </w:tcPr>
          <w:p w14:paraId="599C55A4"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D8E6319"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Fahrbach&lt;/Author&gt;&lt;Year&gt;2006&lt;/Year&gt;&lt;RecNum&gt;713&lt;/RecNum&gt;&lt;DisplayText&gt;(Fahrbach et al., 2006)&lt;/DisplayText&gt;&lt;record&gt;&lt;rec-number&gt;713&lt;/rec-number&gt;&lt;foreign-keys&gt;&lt;key app="EN" db-id="0daw0xdz1a9decevx5ov5pwgpd0a5d929tzd" timestamp="1477601515"&gt;713&lt;/key&gt;&lt;/foreign-keys&gt;&lt;ref-type name="Journal Article"&gt;17&lt;/ref-type&gt;&lt;contributors&gt;&lt;authors&gt;&lt;author&gt;Fahrbach, Michael&lt;/author&gt;&lt;author&gt;Kuever, Jan&lt;/author&gt;&lt;author&gt;Meinke, Ruth&lt;/author&gt;&lt;author&gt;Kämpfer, Peter&lt;/author&gt;&lt;author&gt;Hollender, Juliane&lt;/author&gt;&lt;/authors&gt;&lt;/contributors&gt;&lt;titles&gt;&lt;title&gt;Denitratisoma oestradiolicum gen. nov., sp. nov., a 17</w:instrText>
            </w:r>
            <w:r w:rsidRPr="00D30754">
              <w:rPr>
                <w:rFonts w:ascii="Times" w:hAnsi="Times" w:cs="Courier New" w:hint="eastAsia"/>
                <w:sz w:val="22"/>
                <w:szCs w:val="22"/>
              </w:rPr>
              <w:instrText>β</w:instrText>
            </w:r>
            <w:r w:rsidRPr="00D30754">
              <w:rPr>
                <w:rFonts w:ascii="Times" w:hAnsi="Times" w:cs="Courier New"/>
                <w:sz w:val="22"/>
                <w:szCs w:val="22"/>
              </w:rPr>
              <w:instrText>-oestradiol-degrading, denitrifying betaproteobacterium&lt;/title&gt;&lt;secondary-title&gt;International journal of systematic and evolutionary microbiology&lt;/secondary-title&gt;&lt;/titles&gt;&lt;periodical&gt;&lt;full-title&gt;International journal of systematic and evolutionary microbiology&lt;/full-title&gt;&lt;/periodical&gt;&lt;pages&gt;1547-1552&lt;/pages&gt;&lt;volume&gt;56&lt;/volume&gt;&lt;number&gt;7&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Fahrbach et al., 2006)</w:t>
            </w:r>
            <w:r w:rsidRPr="00D30754">
              <w:rPr>
                <w:rFonts w:ascii="Times" w:hAnsi="Times" w:cs="Courier New"/>
                <w:sz w:val="22"/>
                <w:szCs w:val="22"/>
              </w:rPr>
              <w:fldChar w:fldCharType="end"/>
            </w:r>
          </w:p>
        </w:tc>
        <w:tc>
          <w:tcPr>
            <w:tcW w:w="6327" w:type="dxa"/>
          </w:tcPr>
          <w:p w14:paraId="3A7C8CDA" w14:textId="77777777" w:rsidR="00E75C1B" w:rsidRPr="00D30754" w:rsidRDefault="00E75C1B" w:rsidP="003F40A7">
            <w:pPr>
              <w:pStyle w:val="PlainText"/>
              <w:rPr>
                <w:rFonts w:ascii="Times" w:hAnsi="Times" w:cs="Courier New"/>
                <w:sz w:val="22"/>
                <w:szCs w:val="22"/>
              </w:rPr>
            </w:pPr>
          </w:p>
        </w:tc>
      </w:tr>
      <w:tr w:rsidR="00E75C1B" w:rsidRPr="00D30754" w14:paraId="2F9C08B4" w14:textId="77777777" w:rsidTr="001746D5">
        <w:tc>
          <w:tcPr>
            <w:tcW w:w="1909" w:type="dxa"/>
          </w:tcPr>
          <w:p w14:paraId="0BAFD3A8"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terolibacterium</w:t>
            </w:r>
          </w:p>
        </w:tc>
        <w:tc>
          <w:tcPr>
            <w:tcW w:w="1285" w:type="dxa"/>
          </w:tcPr>
          <w:p w14:paraId="735792E5"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nitrate reduction</w:t>
            </w:r>
          </w:p>
        </w:tc>
        <w:tc>
          <w:tcPr>
            <w:tcW w:w="1631" w:type="dxa"/>
          </w:tcPr>
          <w:p w14:paraId="01AB443F"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265CB7A"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Tarlera&lt;/Author&gt;&lt;Year&gt;2003&lt;/Year&gt;&lt;RecNum&gt;772&lt;/RecNum&gt;&lt;DisplayText&gt;(Tarlera and Denner, 2003)&lt;/DisplayText&gt;&lt;record&gt;&lt;rec-number&gt;772&lt;/rec-number&gt;&lt;foreign-keys&gt;&lt;key app="EN" db-id="0daw0xdz1a9decevx5ov5pwgpd0a5d929tzd" timestamp="1484677741"&gt;772&lt;/key&gt;&lt;/foreign-keys&gt;&lt;ref-type name="Journal Article"&gt;17&lt;/ref-type&gt;&lt;contributors&gt;&lt;authors&gt;&lt;author&gt;Tarlera, Silvana&lt;/author&gt;&lt;author&gt;Denner, Ewald BM&lt;/author&gt;&lt;/authors&gt;&lt;/contributors&gt;&lt;titles&gt;&lt;title&gt;Sterolibacterium denitrificans gen. nov., sp. nov., a novel cholesterol-oxidizing, denitrifying member of the </w:instrText>
            </w:r>
            <w:r w:rsidRPr="00D30754">
              <w:rPr>
                <w:rFonts w:ascii="Times" w:hAnsi="Times" w:cs="Courier New" w:hint="eastAsia"/>
                <w:sz w:val="22"/>
                <w:szCs w:val="22"/>
              </w:rPr>
              <w:instrText>β</w:instrText>
            </w:r>
            <w:r w:rsidRPr="00D30754">
              <w:rPr>
                <w:rFonts w:ascii="Times" w:hAnsi="Times" w:cs="Courier New"/>
                <w:sz w:val="22"/>
                <w:szCs w:val="22"/>
              </w:rPr>
              <w:instrText>-Proteobacteria&lt;/title&gt;&lt;secondary-title&gt;International journal of systematic and evolutionary microbiology&lt;/secondary-title&gt;&lt;/titles&gt;&lt;periodical&gt;&lt;full-title&gt;International journal of systematic and evolutionary microbiology&lt;/full-title&gt;&lt;/periodical&gt;&lt;pages&gt;1085-1091&lt;/pages&gt;&lt;volume&gt;53&lt;/volume&gt;&lt;number&gt;4&lt;/number&gt;&lt;dates&gt;&lt;year&gt;200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Tarlera and Denner, 2003)</w:t>
            </w:r>
            <w:r w:rsidRPr="00D30754">
              <w:rPr>
                <w:rFonts w:ascii="Times" w:hAnsi="Times" w:cs="Courier New"/>
                <w:sz w:val="22"/>
                <w:szCs w:val="22"/>
              </w:rPr>
              <w:fldChar w:fldCharType="end"/>
            </w:r>
          </w:p>
        </w:tc>
        <w:tc>
          <w:tcPr>
            <w:tcW w:w="6327" w:type="dxa"/>
          </w:tcPr>
          <w:p w14:paraId="363BCFB4" w14:textId="77777777" w:rsidR="00E75C1B" w:rsidRPr="00D30754" w:rsidRDefault="00E75C1B" w:rsidP="003662ED">
            <w:pPr>
              <w:pStyle w:val="PlainText"/>
              <w:rPr>
                <w:rFonts w:ascii="Times" w:hAnsi="Times" w:cs="Courier New"/>
                <w:sz w:val="22"/>
                <w:szCs w:val="22"/>
              </w:rPr>
            </w:pPr>
            <w:r w:rsidRPr="00D30754">
              <w:rPr>
                <w:rFonts w:ascii="Times" w:hAnsi="Times" w:cs="Courier New"/>
                <w:sz w:val="22"/>
                <w:szCs w:val="22"/>
              </w:rPr>
              <w:t xml:space="preserve">isolated from USB, oxidizes cholesterol to co2 </w:t>
            </w:r>
          </w:p>
        </w:tc>
      </w:tr>
      <w:tr w:rsidR="00E75C1B" w:rsidRPr="00D30754" w14:paraId="23BCA2DE" w14:textId="77777777" w:rsidTr="001746D5">
        <w:tc>
          <w:tcPr>
            <w:tcW w:w="1909" w:type="dxa"/>
          </w:tcPr>
          <w:p w14:paraId="1006B2D7"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treptococcus</w:t>
            </w:r>
          </w:p>
        </w:tc>
        <w:tc>
          <w:tcPr>
            <w:tcW w:w="1285" w:type="dxa"/>
          </w:tcPr>
          <w:p w14:paraId="6C07A696" w14:textId="77777777" w:rsidR="00E75C1B" w:rsidRPr="00D30754" w:rsidRDefault="00E75C1B" w:rsidP="00CD20C9">
            <w:pPr>
              <w:pStyle w:val="PlainText"/>
              <w:rPr>
                <w:rFonts w:ascii="Times" w:hAnsi="Times" w:cs="Courier New"/>
                <w:sz w:val="15"/>
                <w:szCs w:val="22"/>
              </w:rPr>
            </w:pPr>
          </w:p>
        </w:tc>
        <w:tc>
          <w:tcPr>
            <w:tcW w:w="1631" w:type="dxa"/>
          </w:tcPr>
          <w:p w14:paraId="7C8EC971"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CD2E51F" w14:textId="77777777" w:rsidR="00E75C1B" w:rsidRPr="00D30754" w:rsidRDefault="00E75C1B" w:rsidP="00CD20C9">
            <w:pPr>
              <w:pStyle w:val="PlainText"/>
              <w:rPr>
                <w:rFonts w:ascii="Times" w:hAnsi="Times" w:cs="Courier New"/>
                <w:sz w:val="22"/>
                <w:szCs w:val="22"/>
              </w:rPr>
            </w:pPr>
          </w:p>
        </w:tc>
        <w:tc>
          <w:tcPr>
            <w:tcW w:w="6327" w:type="dxa"/>
          </w:tcPr>
          <w:p w14:paraId="11AC8D7D"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human pathogen (wikipedia)</w:t>
            </w:r>
          </w:p>
        </w:tc>
      </w:tr>
      <w:tr w:rsidR="00E75C1B" w:rsidRPr="00D30754" w14:paraId="5B9B0B5C" w14:textId="77777777" w:rsidTr="001746D5">
        <w:tc>
          <w:tcPr>
            <w:tcW w:w="1909" w:type="dxa"/>
          </w:tcPr>
          <w:p w14:paraId="16C0E9CE"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treptomyces</w:t>
            </w:r>
          </w:p>
        </w:tc>
        <w:tc>
          <w:tcPr>
            <w:tcW w:w="1285" w:type="dxa"/>
          </w:tcPr>
          <w:p w14:paraId="01D63E6F" w14:textId="77777777" w:rsidR="00E75C1B" w:rsidRPr="00D30754" w:rsidRDefault="00E75C1B" w:rsidP="00CD20C9">
            <w:pPr>
              <w:pStyle w:val="PlainText"/>
              <w:rPr>
                <w:rFonts w:ascii="Times" w:hAnsi="Times" w:cs="Courier New"/>
                <w:sz w:val="15"/>
                <w:szCs w:val="22"/>
              </w:rPr>
            </w:pPr>
          </w:p>
        </w:tc>
        <w:tc>
          <w:tcPr>
            <w:tcW w:w="1631" w:type="dxa"/>
          </w:tcPr>
          <w:p w14:paraId="1325DD74"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EAD564E" w14:textId="77777777" w:rsidR="00E75C1B" w:rsidRPr="00D30754" w:rsidRDefault="00E75C1B" w:rsidP="00CD20C9">
            <w:pPr>
              <w:pStyle w:val="PlainText"/>
              <w:rPr>
                <w:rFonts w:ascii="Times" w:hAnsi="Times" w:cs="Courier New"/>
                <w:sz w:val="22"/>
                <w:szCs w:val="22"/>
              </w:rPr>
            </w:pPr>
          </w:p>
        </w:tc>
        <w:tc>
          <w:tcPr>
            <w:tcW w:w="6327" w:type="dxa"/>
          </w:tcPr>
          <w:p w14:paraId="4AD4AA6E"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create antibiotics (wikipedia)</w:t>
            </w:r>
          </w:p>
        </w:tc>
      </w:tr>
      <w:tr w:rsidR="00E75C1B" w:rsidRPr="00D30754" w14:paraId="0B5B51A1" w14:textId="77777777" w:rsidTr="001746D5">
        <w:tc>
          <w:tcPr>
            <w:tcW w:w="1909" w:type="dxa"/>
          </w:tcPr>
          <w:p w14:paraId="660FBA9C"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ulfuricurvum</w:t>
            </w:r>
          </w:p>
        </w:tc>
        <w:tc>
          <w:tcPr>
            <w:tcW w:w="1285" w:type="dxa"/>
          </w:tcPr>
          <w:p w14:paraId="0476EBFC" w14:textId="77777777" w:rsidR="00E75C1B" w:rsidRPr="00D30754" w:rsidRDefault="00E75C1B" w:rsidP="00CD20C9">
            <w:pPr>
              <w:pStyle w:val="PlainText"/>
              <w:rPr>
                <w:rFonts w:ascii="Times" w:hAnsi="Times" w:cs="Courier New"/>
                <w:sz w:val="15"/>
                <w:szCs w:val="22"/>
              </w:rPr>
            </w:pPr>
          </w:p>
        </w:tc>
        <w:tc>
          <w:tcPr>
            <w:tcW w:w="1631" w:type="dxa"/>
          </w:tcPr>
          <w:p w14:paraId="6147D8F1"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C5A90CF"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odama&lt;/Author&gt;&lt;Year&gt;2004&lt;/Year&gt;&lt;RecNum&gt;876&lt;/RecNum&gt;&lt;DisplayText&gt;(Kodama and Watanabe, 2004)&lt;/DisplayText&gt;&lt;record&gt;&lt;rec-number&gt;876&lt;/rec-number&gt;&lt;foreign-keys&gt;&lt;key app="EN" db-id="0daw0xdz1a9decevx5ov5pwgpd0a5d929tzd" timestamp="1490725224"&gt;876&lt;/key&gt;&lt;/foreign-keys&gt;&lt;ref-type name="Journal Article"&gt;17&lt;/ref-type&gt;&lt;contributors&gt;&lt;authors&gt;&lt;author&gt;Kodama, Yumiko&lt;/author&gt;&lt;author&gt;Watanabe, Kazuya&lt;/author&gt;&lt;/authors&gt;&lt;/contributors&gt;&lt;titles&gt;&lt;title&gt;Sulfuricurvum kujiense gen. nov., sp. nov., a facultatively anaerobic, chemolithoautotrophic, sulfur-oxidizing bacterium isolated from an underground crude-oil storage cavity&lt;/title&gt;&lt;secondary-title&gt;International journal of systematic and evolutionary microbiology&lt;/secondary-title&gt;&lt;/titles&gt;&lt;periodical&gt;&lt;full-title&gt;International journal of systematic and evolutionary microbiology&lt;/full-title&gt;&lt;/periodical&gt;&lt;pages&gt;2297-2300&lt;/pages&gt;&lt;volume&gt;54&lt;/volume&gt;&lt;number&gt;6&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odama and Watanabe, 2004)</w:t>
            </w:r>
            <w:r w:rsidRPr="00D30754">
              <w:rPr>
                <w:rFonts w:ascii="Times" w:hAnsi="Times" w:cs="Courier New"/>
                <w:sz w:val="22"/>
                <w:szCs w:val="22"/>
              </w:rPr>
              <w:fldChar w:fldCharType="end"/>
            </w:r>
          </w:p>
        </w:tc>
        <w:tc>
          <w:tcPr>
            <w:tcW w:w="6327" w:type="dxa"/>
          </w:tcPr>
          <w:p w14:paraId="59722752" w14:textId="77777777" w:rsidR="00E75C1B" w:rsidRPr="00D30754" w:rsidRDefault="00E75C1B" w:rsidP="003662ED">
            <w:pPr>
              <w:pStyle w:val="PlainText"/>
              <w:rPr>
                <w:rFonts w:ascii="Times" w:hAnsi="Times" w:cs="Courier New"/>
                <w:sz w:val="22"/>
                <w:szCs w:val="22"/>
              </w:rPr>
            </w:pPr>
            <w:r w:rsidRPr="00D30754">
              <w:rPr>
                <w:rFonts w:ascii="Times" w:hAnsi="Times" w:cs="Courier New"/>
                <w:sz w:val="22"/>
                <w:szCs w:val="22"/>
              </w:rPr>
              <w:t xml:space="preserve">isolated from crude oil, utilized sulfide, elemental sulfur, thiosulfate, hydrogen, nitrate, oxygen as electron acceptors </w:t>
            </w:r>
          </w:p>
        </w:tc>
      </w:tr>
      <w:tr w:rsidR="00E75C1B" w:rsidRPr="00D30754" w14:paraId="58838C25" w14:textId="77777777" w:rsidTr="001746D5">
        <w:tc>
          <w:tcPr>
            <w:tcW w:w="1909" w:type="dxa"/>
          </w:tcPr>
          <w:p w14:paraId="495742FD"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ulfurimonas</w:t>
            </w:r>
          </w:p>
        </w:tc>
        <w:tc>
          <w:tcPr>
            <w:tcW w:w="1285" w:type="dxa"/>
          </w:tcPr>
          <w:p w14:paraId="33B1B1E9"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nitrate, nitrite as electron acceptors</w:t>
            </w:r>
          </w:p>
        </w:tc>
        <w:tc>
          <w:tcPr>
            <w:tcW w:w="1631" w:type="dxa"/>
          </w:tcPr>
          <w:p w14:paraId="430314DB"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6843EDE6" w14:textId="77777777" w:rsidR="00E75C1B" w:rsidRPr="00D30754" w:rsidRDefault="00E75C1B" w:rsidP="00CD20C9">
            <w:pPr>
              <w:pStyle w:val="PlainText"/>
              <w:rPr>
                <w:rFonts w:ascii="Times" w:hAnsi="Times" w:cs="Courier New"/>
                <w:sz w:val="22"/>
                <w:szCs w:val="22"/>
              </w:rPr>
            </w:pPr>
          </w:p>
        </w:tc>
        <w:tc>
          <w:tcPr>
            <w:tcW w:w="6327" w:type="dxa"/>
          </w:tcPr>
          <w:p w14:paraId="110A7051"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can use zero valent surlfur, molecular hydrogen, or reduced sulfur as electron donors; nitrate, nitrite, oxygen as electron acceptors (Wikipedia)</w:t>
            </w:r>
          </w:p>
        </w:tc>
      </w:tr>
      <w:tr w:rsidR="00E75C1B" w:rsidRPr="00D30754" w14:paraId="7FF66F9D" w14:textId="77777777" w:rsidTr="001746D5">
        <w:tc>
          <w:tcPr>
            <w:tcW w:w="1909" w:type="dxa"/>
          </w:tcPr>
          <w:p w14:paraId="49A45489"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ulfurisoma</w:t>
            </w:r>
          </w:p>
        </w:tc>
        <w:tc>
          <w:tcPr>
            <w:tcW w:w="1285" w:type="dxa"/>
          </w:tcPr>
          <w:p w14:paraId="404BF797"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nitrate as electron acceptor </w:t>
            </w:r>
          </w:p>
        </w:tc>
        <w:tc>
          <w:tcPr>
            <w:tcW w:w="1631" w:type="dxa"/>
          </w:tcPr>
          <w:p w14:paraId="3D66444E"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757461F"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ojima&lt;/Author&gt;&lt;Year&gt;2014&lt;/Year&gt;&lt;RecNum&gt;636&lt;/RecNum&gt;&lt;DisplayText&gt;(Kojima and Fukui, 2014)&lt;/DisplayText&gt;&lt;record&gt;&lt;rec-number&gt;636&lt;/rec-number&gt;&lt;foreign-keys&gt;&lt;key app="EN" db-id="0daw0xdz1a9decevx5ov5pwgpd0a5d929tzd" timestamp="1474227363"&gt;636&lt;/key&gt;&lt;/foreign-keys&gt;&lt;ref-type name="Journal Article"&gt;17&lt;/ref-type&gt;&lt;contributors&gt;&lt;authors&gt;&lt;author&gt;Kojima, Hisaya&lt;/author&gt;&lt;author&gt;Fukui, Manabu&lt;/author&gt;&lt;/authors&gt;&lt;/contributors&gt;&lt;titles&gt;&lt;title&gt;Sulfurisoma sediminicola gen. nov., sp. nov., a facultative autotroph isolated from a freshwater lake&lt;/title&gt;&lt;secondary-title&gt;International journal of systematic and evolutionary microbiology&lt;/secondary-title&gt;&lt;/titles&gt;&lt;periodical&gt;&lt;full-title&gt;International journal of systematic and evolutionary microbiology&lt;/full-title&gt;&lt;/periodical&gt;&lt;pages&gt;1587-1592&lt;/pages&gt;&lt;volume&gt;64&lt;/volume&gt;&lt;number&gt;5&lt;/number&gt;&lt;dates&gt;&lt;year&gt;201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ojima and Fukui, 2014)</w:t>
            </w:r>
            <w:r w:rsidRPr="00D30754">
              <w:rPr>
                <w:rFonts w:ascii="Times" w:hAnsi="Times" w:cs="Courier New"/>
                <w:sz w:val="22"/>
                <w:szCs w:val="22"/>
              </w:rPr>
              <w:fldChar w:fldCharType="end"/>
            </w:r>
          </w:p>
        </w:tc>
        <w:tc>
          <w:tcPr>
            <w:tcW w:w="6327" w:type="dxa"/>
          </w:tcPr>
          <w:p w14:paraId="0A29C851" w14:textId="77777777" w:rsidR="00E75C1B" w:rsidRPr="00D30754" w:rsidRDefault="00E75C1B" w:rsidP="003662ED">
            <w:pPr>
              <w:pStyle w:val="PlainText"/>
              <w:rPr>
                <w:rFonts w:ascii="Times" w:hAnsi="Times" w:cs="Courier New"/>
                <w:sz w:val="22"/>
                <w:szCs w:val="22"/>
              </w:rPr>
            </w:pPr>
            <w:r w:rsidRPr="00D30754">
              <w:rPr>
                <w:rFonts w:ascii="Times" w:hAnsi="Times" w:cs="Courier New"/>
                <w:sz w:val="22"/>
                <w:szCs w:val="22"/>
              </w:rPr>
              <w:t xml:space="preserve">oxidizes thiosulfate, elemental sulfur, and hydrogen </w:t>
            </w:r>
          </w:p>
        </w:tc>
      </w:tr>
      <w:tr w:rsidR="00E75C1B" w:rsidRPr="00D30754" w14:paraId="6CBCAC08" w14:textId="77777777" w:rsidTr="001746D5">
        <w:tc>
          <w:tcPr>
            <w:tcW w:w="1909" w:type="dxa"/>
          </w:tcPr>
          <w:p w14:paraId="2C24CFF9"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ulfuritalea</w:t>
            </w:r>
          </w:p>
        </w:tc>
        <w:tc>
          <w:tcPr>
            <w:tcW w:w="1285" w:type="dxa"/>
          </w:tcPr>
          <w:p w14:paraId="1B4B59B4"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nitrate reduction </w:t>
            </w:r>
          </w:p>
        </w:tc>
        <w:tc>
          <w:tcPr>
            <w:tcW w:w="1631" w:type="dxa"/>
          </w:tcPr>
          <w:p w14:paraId="34BD047D"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2620ECB" w14:textId="77777777" w:rsidR="00E75C1B" w:rsidRPr="00D30754" w:rsidRDefault="00E75C1B" w:rsidP="00CD20C9">
            <w:pPr>
              <w:pStyle w:val="PlainText"/>
              <w:rPr>
                <w:rFonts w:ascii="Times" w:hAnsi="Times" w:cs="Courier New"/>
                <w:sz w:val="22"/>
                <w:szCs w:val="22"/>
              </w:rPr>
            </w:pPr>
          </w:p>
        </w:tc>
        <w:tc>
          <w:tcPr>
            <w:tcW w:w="6327" w:type="dxa"/>
          </w:tcPr>
          <w:p w14:paraId="16DE645B" w14:textId="77777777" w:rsidR="00E75C1B" w:rsidRPr="00D30754" w:rsidRDefault="00E75C1B" w:rsidP="00CD20C9">
            <w:pPr>
              <w:pStyle w:val="PlainText"/>
              <w:rPr>
                <w:rFonts w:ascii="Times" w:hAnsi="Times" w:cs="Courier New"/>
                <w:sz w:val="22"/>
                <w:szCs w:val="22"/>
              </w:rPr>
            </w:pPr>
          </w:p>
        </w:tc>
      </w:tr>
      <w:tr w:rsidR="00E75C1B" w:rsidRPr="00103266" w14:paraId="04DCB175" w14:textId="77777777" w:rsidTr="001746D5">
        <w:trPr>
          <w:trHeight w:val="712"/>
        </w:trPr>
        <w:tc>
          <w:tcPr>
            <w:tcW w:w="1909" w:type="dxa"/>
            <w:noWrap/>
            <w:hideMark/>
          </w:tcPr>
          <w:p w14:paraId="1D2098DB"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Sulfurospirillum </w:t>
            </w:r>
          </w:p>
        </w:tc>
        <w:tc>
          <w:tcPr>
            <w:tcW w:w="1285" w:type="dxa"/>
            <w:noWrap/>
            <w:hideMark/>
          </w:tcPr>
          <w:p w14:paraId="0694DD68"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17FE9C13"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Sulfur reduction</w:t>
            </w:r>
          </w:p>
        </w:tc>
        <w:tc>
          <w:tcPr>
            <w:tcW w:w="2112" w:type="dxa"/>
            <w:noWrap/>
            <w:hideMark/>
          </w:tcPr>
          <w:p w14:paraId="1DB64EB6"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 xml:space="preserve">refs in </w:t>
            </w: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Buttet&lt;/Author&gt;&lt;Year&gt;2013&lt;/Year&gt;&lt;RecNum&gt;1158&lt;/RecNum&gt;&lt;IDText&gt;et al. (2013)&lt;/IDText&gt;&lt;DisplayText&gt;(Buttet et al., 2013)&lt;/DisplayText&gt;&lt;record&gt;&lt;rec-number&gt;1158&lt;/rec-number&gt;&lt;foreign-keys&gt;&lt;key app="EN" db-id="0daw0xdz1a9decevx5ov5pwgpd0a5d929tzd" timestamp="1525983069"&gt;1158&lt;/key&gt;&lt;/foreign-keys&gt;&lt;ref-type name="Journal Article"&gt;17&lt;/ref-type&gt;&lt;contributors&gt;&lt;authors&gt;&lt;author&gt;Buttet, Géraldine F&lt;/author&gt;&lt;author&gt;Holliger, Christof&lt;/author&gt;&lt;author&gt;Maillard, Julien&lt;/author&gt;&lt;/authors&gt;&lt;/contributors&gt;&lt;titles&gt;&lt;title&gt;Functional genotyping of Sulfurospirillum spp. in mixed cultures allowed the identification of a new tetrachloroethene reductive dehalogenase&lt;/title&gt;&lt;secondary-title&gt;Applied and environmental microbiology&lt;/secondary-title&gt;&lt;/titles&gt;&lt;periodical&gt;&lt;full-title&gt;Applied and environmental microbiology&lt;/full-title&gt;&lt;/periodical&gt;&lt;pages&gt;6941-6947&lt;/pages&gt;&lt;volume&gt;79&lt;/volume&gt;&lt;number&gt;22&lt;/number&gt;&lt;dates&gt;&lt;year&gt;2013&lt;/year&gt;&lt;/dates&gt;&lt;isbn&gt;0099-2240&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Buttet et al., 2013)</w:t>
            </w:r>
            <w:r>
              <w:rPr>
                <w:rFonts w:eastAsia="Times New Roman" w:cs="Times New Roman"/>
                <w:sz w:val="22"/>
                <w:szCs w:val="22"/>
              </w:rPr>
              <w:fldChar w:fldCharType="end"/>
            </w:r>
          </w:p>
        </w:tc>
        <w:tc>
          <w:tcPr>
            <w:tcW w:w="6327" w:type="dxa"/>
            <w:hideMark/>
          </w:tcPr>
          <w:p w14:paraId="75F64C5E"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microaerophilic or facultative anaerobes, versatile metabolism</w:t>
            </w:r>
          </w:p>
        </w:tc>
      </w:tr>
      <w:tr w:rsidR="00E75C1B" w:rsidRPr="00D30754" w14:paraId="5A78D416" w14:textId="77777777" w:rsidTr="001746D5">
        <w:tc>
          <w:tcPr>
            <w:tcW w:w="1909" w:type="dxa"/>
          </w:tcPr>
          <w:p w14:paraId="219079FF"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lastRenderedPageBreak/>
              <w:t>Sunxiuqinia</w:t>
            </w:r>
          </w:p>
        </w:tc>
        <w:tc>
          <w:tcPr>
            <w:tcW w:w="1285" w:type="dxa"/>
          </w:tcPr>
          <w:p w14:paraId="3EA4F0B9" w14:textId="77777777" w:rsidR="00E75C1B" w:rsidRPr="00D30754" w:rsidRDefault="00E75C1B" w:rsidP="00CD20C9">
            <w:pPr>
              <w:pStyle w:val="PlainText"/>
              <w:rPr>
                <w:rFonts w:ascii="Times" w:hAnsi="Times" w:cs="Courier New"/>
                <w:sz w:val="15"/>
                <w:szCs w:val="22"/>
              </w:rPr>
            </w:pPr>
          </w:p>
        </w:tc>
        <w:tc>
          <w:tcPr>
            <w:tcW w:w="1631" w:type="dxa"/>
          </w:tcPr>
          <w:p w14:paraId="58B3AED0"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04657F4"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Qu&lt;/Author&gt;&lt;Year&gt;2011&lt;/Year&gt;&lt;RecNum&gt;779&lt;/RecNum&gt;&lt;DisplayText&gt;(Qu et al., 2011)&lt;/DisplayText&gt;&lt;record&gt;&lt;rec-number&gt;779&lt;/rec-number&gt;&lt;foreign-keys&gt;&lt;key app="EN" db-id="0daw0xdz1a9decevx5ov5pwgpd0a5d929tzd" timestamp="1484682968"&gt;779&lt;/key&gt;&lt;/foreign-keys&gt;&lt;ref-type name="Journal Article"&gt;17&lt;/ref-type&gt;&lt;contributors&gt;&lt;authors&gt;&lt;author&gt;Qu, Lingyun&lt;/author&gt;&lt;author&gt;Zhu, Fengling&lt;/author&gt;&lt;author&gt;Hong, Xuguang&lt;/author&gt;&lt;author&gt;Gao, Wei&lt;/author&gt;&lt;author&gt;Chen, Junhui&lt;/author&gt;&lt;author&gt;Sun, Xiuqin&lt;/author&gt;&lt;/authors&gt;&lt;/contributors&gt;&lt;titles&gt;&lt;title&gt;Sunxiuqinia elliptica gen. nov., sp. nov., a member of the phylum Bacteroidetes isolated from sediment in a sea cucumber farm&lt;/title&gt;&lt;secondary-title&gt;International journal of systematic and evolutionary microbiology&lt;/secondary-title&gt;&lt;/titles&gt;&lt;periodical&gt;&lt;full-title&gt;International journal of systematic and evolutionary microbiology&lt;/full-title&gt;&lt;/periodical&gt;&lt;pages&gt;2885-2889&lt;/pages&gt;&lt;volume&gt;61&lt;/volume&gt;&lt;number&gt;12&lt;/number&gt;&lt;dates&gt;&lt;year&gt;201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Qu et al., 2011)</w:t>
            </w:r>
            <w:r w:rsidRPr="00D30754">
              <w:rPr>
                <w:rFonts w:ascii="Times" w:hAnsi="Times" w:cs="Courier New"/>
                <w:sz w:val="22"/>
                <w:szCs w:val="22"/>
              </w:rPr>
              <w:fldChar w:fldCharType="end"/>
            </w:r>
          </w:p>
        </w:tc>
        <w:tc>
          <w:tcPr>
            <w:tcW w:w="6327" w:type="dxa"/>
          </w:tcPr>
          <w:p w14:paraId="25A8DED2" w14:textId="77777777" w:rsidR="00E75C1B" w:rsidRPr="00D30754" w:rsidRDefault="00E75C1B" w:rsidP="003F40A7">
            <w:pPr>
              <w:pStyle w:val="PlainText"/>
              <w:rPr>
                <w:rFonts w:ascii="Times" w:hAnsi="Times" w:cs="Courier New"/>
                <w:sz w:val="22"/>
                <w:szCs w:val="22"/>
              </w:rPr>
            </w:pPr>
          </w:p>
        </w:tc>
      </w:tr>
      <w:tr w:rsidR="00E75C1B" w:rsidRPr="00D30754" w14:paraId="0B183737" w14:textId="77777777" w:rsidTr="001746D5">
        <w:tc>
          <w:tcPr>
            <w:tcW w:w="1909" w:type="dxa"/>
          </w:tcPr>
          <w:p w14:paraId="686D4840"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utterella</w:t>
            </w:r>
          </w:p>
        </w:tc>
        <w:tc>
          <w:tcPr>
            <w:tcW w:w="1285" w:type="dxa"/>
          </w:tcPr>
          <w:p w14:paraId="4379AD8B" w14:textId="77777777" w:rsidR="00E75C1B" w:rsidRPr="00D30754" w:rsidRDefault="00E75C1B" w:rsidP="00CD20C9">
            <w:pPr>
              <w:pStyle w:val="PlainText"/>
              <w:rPr>
                <w:rFonts w:ascii="Times" w:hAnsi="Times" w:cs="Courier New"/>
                <w:sz w:val="15"/>
                <w:szCs w:val="22"/>
              </w:rPr>
            </w:pPr>
          </w:p>
        </w:tc>
        <w:tc>
          <w:tcPr>
            <w:tcW w:w="1631" w:type="dxa"/>
          </w:tcPr>
          <w:p w14:paraId="2E0395B9"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A93A715"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exler&lt;/Author&gt;&lt;Year&gt;1996&lt;/Year&gt;&lt;RecNum&gt;883&lt;/RecNum&gt;&lt;DisplayText&gt;(Wexler et al., 1996)&lt;/DisplayText&gt;&lt;record&gt;&lt;rec-number&gt;883&lt;/rec-number&gt;&lt;foreign-keys&gt;&lt;key app="EN" db-id="0daw0xdz1a9decevx5ov5pwgpd0a5d929tzd" timestamp="1490727085"&gt;883&lt;/key&gt;&lt;/foreign-keys&gt;&lt;ref-type name="Journal Article"&gt;17&lt;/ref-type&gt;&lt;contributors&gt;&lt;authors&gt;&lt;author&gt;Wexler, Hannah M&lt;/author&gt;&lt;author&gt;Reeves, Denise&lt;/author&gt;&lt;author&gt;Summanen, Paula H&lt;/author&gt;&lt;author&gt;Molitoris, Eric&lt;/author&gt;&lt;author&gt;McTEAGUE, MAUREEN&lt;/author&gt;&lt;author&gt;Duncan, Jane&lt;/author&gt;&lt;author&gt;Wilson, Kenneth H&lt;/author&gt;&lt;author&gt;Finegold, Sydney M&lt;/author&gt;&lt;/authors&gt;&lt;/contributors&gt;&lt;titles&gt;&lt;title&gt;Sutterella wadsworthensis gen. nov., sp. nov., bile-resistant microaerophilic Campylobacter gracilis-like clinical isolates&lt;/title&gt;&lt;secondary-title&gt;International Journal of Systematic and Evolutionary Microbiology&lt;/secondary-title&gt;&lt;/titles&gt;&lt;periodical&gt;&lt;full-title&gt;International journal of systematic and evolutionary microbiology&lt;/full-title&gt;&lt;/periodical&gt;&lt;pages&gt;252-258&lt;/pages&gt;&lt;volume&gt;46&lt;/volume&gt;&lt;number&gt;1&lt;/number&gt;&lt;dates&gt;&lt;year&gt;199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exler et al., 1996)</w:t>
            </w:r>
            <w:r w:rsidRPr="00D30754">
              <w:rPr>
                <w:rFonts w:ascii="Times" w:hAnsi="Times" w:cs="Courier New"/>
                <w:sz w:val="22"/>
                <w:szCs w:val="22"/>
              </w:rPr>
              <w:fldChar w:fldCharType="end"/>
            </w:r>
          </w:p>
        </w:tc>
        <w:tc>
          <w:tcPr>
            <w:tcW w:w="6327" w:type="dxa"/>
          </w:tcPr>
          <w:p w14:paraId="6D7DB867" w14:textId="77777777" w:rsidR="00E75C1B" w:rsidRPr="00D30754" w:rsidRDefault="00E75C1B" w:rsidP="00CD20C9">
            <w:pPr>
              <w:pStyle w:val="PlainText"/>
              <w:rPr>
                <w:rFonts w:ascii="Times" w:hAnsi="Times" w:cs="Courier New"/>
                <w:sz w:val="22"/>
                <w:szCs w:val="22"/>
              </w:rPr>
            </w:pPr>
          </w:p>
        </w:tc>
      </w:tr>
      <w:tr w:rsidR="00E75C1B" w:rsidRPr="00D30754" w14:paraId="1A3DD506" w14:textId="77777777" w:rsidTr="001746D5">
        <w:tc>
          <w:tcPr>
            <w:tcW w:w="1909" w:type="dxa"/>
          </w:tcPr>
          <w:p w14:paraId="3B0AECC2"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yntrophobacter</w:t>
            </w:r>
          </w:p>
        </w:tc>
        <w:tc>
          <w:tcPr>
            <w:tcW w:w="1285" w:type="dxa"/>
          </w:tcPr>
          <w:p w14:paraId="2D2995A9" w14:textId="77777777" w:rsidR="00E75C1B" w:rsidRPr="00D30754" w:rsidRDefault="00E75C1B" w:rsidP="00CD20C9">
            <w:pPr>
              <w:pStyle w:val="PlainText"/>
              <w:rPr>
                <w:rFonts w:ascii="Times" w:hAnsi="Times" w:cs="Courier New"/>
                <w:sz w:val="15"/>
                <w:szCs w:val="22"/>
              </w:rPr>
            </w:pPr>
          </w:p>
        </w:tc>
        <w:tc>
          <w:tcPr>
            <w:tcW w:w="1631" w:type="dxa"/>
          </w:tcPr>
          <w:p w14:paraId="2F5F3D4D"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Methanotroph</w:t>
            </w:r>
          </w:p>
        </w:tc>
        <w:tc>
          <w:tcPr>
            <w:tcW w:w="2112" w:type="dxa"/>
          </w:tcPr>
          <w:p w14:paraId="73BF82B2"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oone&lt;/Author&gt;&lt;Year&gt;1980&lt;/Year&gt;&lt;RecNum&gt;968&lt;/RecNum&gt;&lt;DisplayText&gt;(Boone and Bryant, 1980)&lt;/DisplayText&gt;&lt;record&gt;&lt;rec-number&gt;968&lt;/rec-number&gt;&lt;foreign-keys&gt;&lt;key app="EN" db-id="0daw0xdz1a9decevx5ov5pwgpd0a5d929tzd" timestamp="1495675546"&gt;968&lt;/key&gt;&lt;/foreign-keys&gt;&lt;ref-type name="Journal Article"&gt;17&lt;/ref-type&gt;&lt;contributors&gt;&lt;authors&gt;&lt;author&gt;Boone, David R&lt;/author&gt;&lt;author&gt;Bryant, Marvin P&lt;/author&gt;&lt;/authors&gt;&lt;/contributors&gt;&lt;titles&gt;&lt;title&gt;Propionate-degrading bacterium, Syntrophobacter wolinii sp. nov. gen. nov., from methanogenic ecosystems&lt;/title&gt;&lt;secondary-title&gt;Applied and Environmental Microbiology&lt;/secondary-title&gt;&lt;/titles&gt;&lt;periodical&gt;&lt;full-title&gt;Applied and environmental microbiology&lt;/full-title&gt;&lt;/periodical&gt;&lt;pages&gt;626-632&lt;/pages&gt;&lt;volume&gt;40&lt;/volume&gt;&lt;number&gt;3&lt;/number&gt;&lt;dates&gt;&lt;year&gt;1980&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oone and Bryant, 1980)</w:t>
            </w:r>
            <w:r w:rsidRPr="00D30754">
              <w:rPr>
                <w:rFonts w:ascii="Times" w:hAnsi="Times" w:cs="Courier New"/>
                <w:sz w:val="22"/>
                <w:szCs w:val="22"/>
              </w:rPr>
              <w:fldChar w:fldCharType="end"/>
            </w:r>
          </w:p>
        </w:tc>
        <w:tc>
          <w:tcPr>
            <w:tcW w:w="6327" w:type="dxa"/>
          </w:tcPr>
          <w:p w14:paraId="1505CAB2" w14:textId="77777777" w:rsidR="00E75C1B" w:rsidRPr="00D30754" w:rsidRDefault="00E75C1B" w:rsidP="003662ED">
            <w:pPr>
              <w:pStyle w:val="PlainText"/>
              <w:rPr>
                <w:rFonts w:ascii="Times" w:hAnsi="Times" w:cs="Courier New"/>
                <w:sz w:val="22"/>
                <w:szCs w:val="22"/>
              </w:rPr>
            </w:pPr>
            <w:r w:rsidRPr="00D30754">
              <w:rPr>
                <w:rFonts w:ascii="Times" w:hAnsi="Times" w:cs="Courier New"/>
                <w:sz w:val="22"/>
                <w:szCs w:val="22"/>
              </w:rPr>
              <w:t xml:space="preserve">syntrophic, degrades proprionate while cocultured with methanogens </w:t>
            </w:r>
          </w:p>
        </w:tc>
      </w:tr>
      <w:tr w:rsidR="00E75C1B" w:rsidRPr="00D30754" w14:paraId="1EB964B0" w14:textId="77777777" w:rsidTr="001746D5">
        <w:tc>
          <w:tcPr>
            <w:tcW w:w="1909" w:type="dxa"/>
          </w:tcPr>
          <w:p w14:paraId="51221029"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Syntrophorhabdus </w:t>
            </w:r>
          </w:p>
        </w:tc>
        <w:tc>
          <w:tcPr>
            <w:tcW w:w="1285" w:type="dxa"/>
          </w:tcPr>
          <w:p w14:paraId="22D2CB97"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0BD91967"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Denitrification+</w:t>
            </w:r>
          </w:p>
        </w:tc>
        <w:tc>
          <w:tcPr>
            <w:tcW w:w="2112" w:type="dxa"/>
          </w:tcPr>
          <w:p w14:paraId="22B04B14" w14:textId="77777777" w:rsidR="00E75C1B" w:rsidRPr="001F5B70" w:rsidRDefault="00E75C1B"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Qiu&lt;/Author&gt;&lt;Year&gt;2008&lt;/Year&gt;&lt;RecNum&gt;1172&lt;/RecNum&gt;&lt;IDText&gt;et al. (2008)&lt;/IDText&gt;&lt;DisplayText&gt;(Qiu et al., 2008)&lt;/DisplayText&gt;&lt;record&gt;&lt;rec-number&gt;1172&lt;/rec-number&gt;&lt;foreign-keys&gt;&lt;key app="EN" db-id="0daw0xdz1a9decevx5ov5pwgpd0a5d929tzd" timestamp="1526318146"&gt;1172&lt;/key&gt;&lt;/foreign-keys&gt;&lt;ref-type name="Journal Article"&gt;17&lt;/ref-type&gt;&lt;contributors&gt;&lt;authors&gt;&lt;author&gt;Qiu, Yan-Ling&lt;/author&gt;&lt;author&gt;Hanada, Satoshi&lt;/author&gt;&lt;author&gt;Ohashi, Akiyoshi&lt;/author&gt;&lt;author&gt;Harada, Hideki&lt;/author&gt;&lt;author&gt;Kamagata, Yoichi&lt;/author&gt;&lt;author&gt;Sekiguchi, Yuji&lt;/author&gt;&lt;/authors&gt;&lt;/contributors&gt;&lt;titles&gt;&lt;title&gt;Syntrophorhabdus aromaticivorans gen. nov., sp. nov., the first cultured anaerobe capable of degrading phenol to acetate in obligate syntrophic associations with a hydrogenotrophic methanogen&lt;/title&gt;&lt;secondary-title&gt;Applied and environmental microbiology&lt;/secondary-title&gt;&lt;/titles&gt;&lt;periodical&gt;&lt;full-title&gt;Applied and environmental microbiology&lt;/full-title&gt;&lt;/periodical&gt;&lt;pages&gt;2051-2058&lt;/pages&gt;&lt;volume&gt;74&lt;/volume&gt;&lt;number&gt;7&lt;/number&gt;&lt;dates&gt;&lt;year&gt;2008&lt;/year&gt;&lt;/dates&gt;&lt;isbn&gt;0099-2240&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Qiu et al., 2008)</w:t>
            </w:r>
            <w:r>
              <w:rPr>
                <w:rFonts w:ascii="Times New Roman" w:hAnsi="Times New Roman" w:cs="Times New Roman"/>
                <w:color w:val="000000"/>
                <w:sz w:val="22"/>
                <w:szCs w:val="22"/>
              </w:rPr>
              <w:fldChar w:fldCharType="end"/>
            </w:r>
          </w:p>
        </w:tc>
        <w:tc>
          <w:tcPr>
            <w:tcW w:w="6327" w:type="dxa"/>
          </w:tcPr>
          <w:p w14:paraId="603CFCC1"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bligate anaerobe, flexible metabolism, in syntrophy with hydrogenotrophic methanogens</w:t>
            </w:r>
          </w:p>
        </w:tc>
      </w:tr>
      <w:tr w:rsidR="00E75C1B" w:rsidRPr="00D30754" w14:paraId="748CCF8E" w14:textId="77777777" w:rsidTr="001746D5">
        <w:tc>
          <w:tcPr>
            <w:tcW w:w="1909" w:type="dxa"/>
          </w:tcPr>
          <w:p w14:paraId="49586EFB"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Syntrophus</w:t>
            </w:r>
          </w:p>
        </w:tc>
        <w:tc>
          <w:tcPr>
            <w:tcW w:w="1285" w:type="dxa"/>
          </w:tcPr>
          <w:p w14:paraId="60A6721E" w14:textId="77777777" w:rsidR="00E75C1B" w:rsidRPr="00D30754" w:rsidRDefault="00E75C1B" w:rsidP="00CD20C9">
            <w:pPr>
              <w:pStyle w:val="PlainText"/>
              <w:rPr>
                <w:rFonts w:ascii="Times" w:hAnsi="Times" w:cs="Courier New"/>
                <w:sz w:val="15"/>
                <w:szCs w:val="22"/>
              </w:rPr>
            </w:pPr>
          </w:p>
        </w:tc>
        <w:tc>
          <w:tcPr>
            <w:tcW w:w="1631" w:type="dxa"/>
          </w:tcPr>
          <w:p w14:paraId="6C74C80E"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Methanotroph</w:t>
            </w:r>
          </w:p>
        </w:tc>
        <w:tc>
          <w:tcPr>
            <w:tcW w:w="2112" w:type="dxa"/>
          </w:tcPr>
          <w:p w14:paraId="572BB526"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Mountfort&lt;/Author&gt;&lt;Year&gt;1984&lt;/Year&gt;&lt;RecNum&gt;969&lt;/RecNum&gt;&lt;DisplayText&gt;(Mountfort et al., 1984)&lt;/DisplayText&gt;&lt;record&gt;&lt;rec-number&gt;969&lt;/rec-number&gt;&lt;foreign-keys&gt;&lt;key app="EN" db-id="0daw0xdz1a9decevx5ov5pwgpd0a5d929tzd" timestamp="1495675616"&gt;969&lt;/key&gt;&lt;/foreign-keys&gt;&lt;ref-type name="Journal Article"&gt;17&lt;/ref-type&gt;&lt;contributors&gt;&lt;authors&gt;&lt;author&gt;Mountfort, DO&lt;/author&gt;&lt;author&gt;Brulla, WJ&lt;/author&gt;&lt;author&gt;Krumholz, Li R&lt;/author&gt;&lt;author&gt;Bryant, MP&lt;/author&gt;&lt;/authors&gt;&lt;/contributors&gt;&lt;titles&gt;&lt;title&gt;Syntrophus buswellii gen. nov., sp. nov.: a benzoate catabolizer from methanogenic ecosystems&lt;/title&gt;&lt;secondary-title&gt;International Journal of Systematic and Evolutionary Microbiology&lt;/secondary-title&gt;&lt;/titles&gt;&lt;periodical&gt;&lt;full-title&gt;International journal of systematic and evolutionary microbiology&lt;/full-title&gt;&lt;/periodical&gt;&lt;pages&gt;216-217&lt;/pages&gt;&lt;volume&gt;34&lt;/volume&gt;&lt;number&gt;2&lt;/number&gt;&lt;dates&gt;&lt;year&gt;198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Mountfort et al., 1984)</w:t>
            </w:r>
            <w:r w:rsidRPr="00D30754">
              <w:rPr>
                <w:rFonts w:ascii="Times" w:hAnsi="Times" w:cs="Courier New"/>
                <w:sz w:val="22"/>
                <w:szCs w:val="22"/>
              </w:rPr>
              <w:fldChar w:fldCharType="end"/>
            </w:r>
          </w:p>
        </w:tc>
        <w:tc>
          <w:tcPr>
            <w:tcW w:w="6327" w:type="dxa"/>
          </w:tcPr>
          <w:p w14:paraId="42D15A95" w14:textId="77777777" w:rsidR="00E75C1B" w:rsidRPr="00D30754" w:rsidRDefault="00E75C1B" w:rsidP="003662ED">
            <w:pPr>
              <w:pStyle w:val="PlainText"/>
              <w:rPr>
                <w:rFonts w:ascii="Times" w:hAnsi="Times" w:cs="Courier New"/>
                <w:sz w:val="22"/>
                <w:szCs w:val="22"/>
              </w:rPr>
            </w:pPr>
            <w:r w:rsidRPr="00D30754">
              <w:rPr>
                <w:rFonts w:ascii="Times" w:hAnsi="Times" w:cs="Courier New"/>
                <w:sz w:val="22"/>
                <w:szCs w:val="22"/>
              </w:rPr>
              <w:t xml:space="preserve">syntrophic, needs hydrogenic methanogen </w:t>
            </w:r>
          </w:p>
        </w:tc>
      </w:tr>
      <w:tr w:rsidR="00E75C1B" w:rsidRPr="00103266" w14:paraId="17D3B0F1" w14:textId="77777777" w:rsidTr="001746D5">
        <w:trPr>
          <w:trHeight w:val="950"/>
        </w:trPr>
        <w:tc>
          <w:tcPr>
            <w:tcW w:w="1909" w:type="dxa"/>
            <w:noWrap/>
            <w:hideMark/>
          </w:tcPr>
          <w:p w14:paraId="59037B16"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Telmatospirillum </w:t>
            </w:r>
          </w:p>
        </w:tc>
        <w:tc>
          <w:tcPr>
            <w:tcW w:w="1285" w:type="dxa"/>
            <w:noWrap/>
            <w:hideMark/>
          </w:tcPr>
          <w:p w14:paraId="7595E89C"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13099EE9"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N fixation-methanogen</w:t>
            </w:r>
          </w:p>
        </w:tc>
        <w:tc>
          <w:tcPr>
            <w:tcW w:w="2112" w:type="dxa"/>
            <w:noWrap/>
            <w:hideMark/>
          </w:tcPr>
          <w:p w14:paraId="73221C65"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Sizova&lt;/Author&gt;&lt;Year&gt;2007&lt;/Year&gt;&lt;RecNum&gt;1155&lt;/RecNum&gt;&lt;IDText&gt;et al. (2007)&lt;/IDText&gt;&lt;DisplayText&gt;(Sizova et al., 2007)&lt;/DisplayText&gt;&lt;record&gt;&lt;rec-number&gt;1155&lt;/rec-number&gt;&lt;foreign-keys&gt;&lt;key app="EN" db-id="0daw0xdz1a9decevx5ov5pwgpd0a5d929tzd" timestamp="1525982402"&gt;1155&lt;/key&gt;&lt;/foreign-keys&gt;&lt;ref-type name="Journal Article"&gt;17&lt;/ref-type&gt;&lt;contributors&gt;&lt;authors&gt;&lt;author&gt;Sizova, Maria V&lt;/author&gt;&lt;author&gt;Panikov, Nicolai S&lt;/author&gt;&lt;author&gt;Spiridonova, Elizaveta M&lt;/author&gt;&lt;author&gt;Slobodova, Natalia V&lt;/author&gt;&lt;author&gt;Tourova, Tatiana P&lt;/author&gt;&lt;/authors&gt;&lt;/contributors&gt;&lt;titles&gt;&lt;title&gt;Novel facultative anaerobic acidotolerant Telmatospirillum siberiense gen. nov. sp. nov. isolated from mesotrophic fen&lt;/title&gt;&lt;secondary-title&gt;Systematic and applied microbiology&lt;/secondary-title&gt;&lt;/titles&gt;&lt;periodical&gt;&lt;full-title&gt;Systematic and applied microbiology&lt;/full-title&gt;&lt;/periodical&gt;&lt;pages&gt;213-220&lt;/pages&gt;&lt;volume&gt;30&lt;/volume&gt;&lt;number&gt;3&lt;/number&gt;&lt;dates&gt;&lt;year&gt;2007&lt;/year&gt;&lt;/dates&gt;&lt;isbn&gt;0723-2020&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Sizova et al., 2007)</w:t>
            </w:r>
            <w:r>
              <w:rPr>
                <w:rFonts w:eastAsia="Times New Roman" w:cs="Times New Roman"/>
                <w:sz w:val="22"/>
                <w:szCs w:val="22"/>
              </w:rPr>
              <w:fldChar w:fldCharType="end"/>
            </w:r>
          </w:p>
        </w:tc>
        <w:tc>
          <w:tcPr>
            <w:tcW w:w="6327" w:type="dxa"/>
            <w:hideMark/>
          </w:tcPr>
          <w:p w14:paraId="7EA84107"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chemoorganotrophs/autotrophs, microaerophilic, contain NifH, found in methanogenic consortia</w:t>
            </w:r>
          </w:p>
        </w:tc>
      </w:tr>
      <w:tr w:rsidR="00E75C1B" w:rsidRPr="00D30754" w14:paraId="4DD31DA2" w14:textId="77777777" w:rsidTr="001746D5">
        <w:tc>
          <w:tcPr>
            <w:tcW w:w="1909" w:type="dxa"/>
          </w:tcPr>
          <w:p w14:paraId="2F37C9B8"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Terrimonas </w:t>
            </w:r>
          </w:p>
        </w:tc>
        <w:tc>
          <w:tcPr>
            <w:tcW w:w="1285" w:type="dxa"/>
          </w:tcPr>
          <w:p w14:paraId="0A426C37"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313E41B0"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3C6AD042" w14:textId="77777777" w:rsidR="00E75C1B" w:rsidRPr="001F5B70" w:rsidRDefault="00E75C1B"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Xie&lt;/Author&gt;&lt;Year&gt;2006&lt;/Year&gt;&lt;RecNum&gt;1162&lt;/RecNum&gt;&lt;DisplayText&gt;(Xie and Yokota, 2006)&lt;/DisplayText&gt;&lt;record&gt;&lt;rec-number&gt;1162&lt;/rec-number&gt;&lt;foreign-keys&gt;&lt;key app="EN" db-id="0daw0xdz1a9decevx5ov5pwgpd0a5d929tzd" timestamp="1526252469"&gt;1162&lt;/key&gt;&lt;/foreign-keys&gt;&lt;ref-type name="Journal Article"&gt;17&lt;/ref-type&gt;&lt;contributors&gt;&lt;authors&gt;&lt;author&gt;Xie, Cheng-Hui&lt;/author&gt;&lt;author&gt;Yokota, Akira&lt;/author&gt;&lt;/authors&gt;&lt;/contributors&gt;&lt;titles&gt;&lt;title&gt;Reclassification of [Flavobacterium] ferrugineum as Terrimonas ferruginea gen. nov., comb. nov., and description of Terrimonas lutea sp. nov., isolated from soil&lt;/title&gt;&lt;secondary-title&gt;International journal of systematic and evolutionary microbiology&lt;/secondary-title&gt;&lt;/titles&gt;&lt;periodical&gt;&lt;full-title&gt;International journal of systematic and evolutionary microbiology&lt;/full-title&gt;&lt;/periodical&gt;&lt;pages&gt;1117-1121&lt;/pages&gt;&lt;volume&gt;56&lt;/volume&gt;&lt;number&gt;5&lt;/number&gt;&lt;dates&gt;&lt;year&gt;2006&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Xie and Yokota, 2006)</w:t>
            </w:r>
            <w:r>
              <w:rPr>
                <w:rFonts w:ascii="Times New Roman" w:hAnsi="Times New Roman" w:cs="Times New Roman"/>
                <w:color w:val="000000"/>
                <w:sz w:val="22"/>
                <w:szCs w:val="22"/>
              </w:rPr>
              <w:fldChar w:fldCharType="end"/>
            </w:r>
          </w:p>
        </w:tc>
        <w:tc>
          <w:tcPr>
            <w:tcW w:w="6327" w:type="dxa"/>
          </w:tcPr>
          <w:p w14:paraId="68C44D37"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bligate aerobe</w:t>
            </w:r>
          </w:p>
        </w:tc>
      </w:tr>
      <w:tr w:rsidR="00E75C1B" w:rsidRPr="00D30754" w14:paraId="0F10A72B" w14:textId="77777777" w:rsidTr="001746D5">
        <w:tc>
          <w:tcPr>
            <w:tcW w:w="1909" w:type="dxa"/>
          </w:tcPr>
          <w:p w14:paraId="3724A3D9"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Thermoanaerobaculaceae_family_Subgroup 10 </w:t>
            </w:r>
          </w:p>
        </w:tc>
        <w:tc>
          <w:tcPr>
            <w:tcW w:w="1285" w:type="dxa"/>
          </w:tcPr>
          <w:p w14:paraId="13AE8710"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29803260"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varied</w:t>
            </w:r>
          </w:p>
        </w:tc>
        <w:tc>
          <w:tcPr>
            <w:tcW w:w="2112" w:type="dxa"/>
          </w:tcPr>
          <w:p w14:paraId="3619643E" w14:textId="77777777" w:rsidR="00E75C1B" w:rsidRPr="001F5B70" w:rsidRDefault="00E75C1B" w:rsidP="00CD20C9">
            <w:pPr>
              <w:pStyle w:val="PlainText"/>
              <w:rPr>
                <w:rFonts w:ascii="Times New Roman" w:hAnsi="Times New Roman" w:cs="Times New Roman"/>
                <w:sz w:val="22"/>
                <w:szCs w:val="22"/>
              </w:rPr>
            </w:pPr>
          </w:p>
        </w:tc>
        <w:tc>
          <w:tcPr>
            <w:tcW w:w="6327" w:type="dxa"/>
          </w:tcPr>
          <w:p w14:paraId="0727706D"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unknown Acidobacteria</w:t>
            </w:r>
          </w:p>
        </w:tc>
      </w:tr>
      <w:tr w:rsidR="00E75C1B" w:rsidRPr="00D30754" w14:paraId="20C6429F" w14:textId="77777777" w:rsidTr="001746D5">
        <w:tc>
          <w:tcPr>
            <w:tcW w:w="1909" w:type="dxa"/>
          </w:tcPr>
          <w:p w14:paraId="0CE9DE7D"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Thermomonas</w:t>
            </w:r>
          </w:p>
        </w:tc>
        <w:tc>
          <w:tcPr>
            <w:tcW w:w="1285" w:type="dxa"/>
          </w:tcPr>
          <w:p w14:paraId="030907ED" w14:textId="77777777" w:rsidR="00E75C1B" w:rsidRPr="00D30754" w:rsidRDefault="00E75C1B" w:rsidP="00CD20C9">
            <w:pPr>
              <w:pStyle w:val="PlainText"/>
              <w:rPr>
                <w:rFonts w:ascii="Times" w:hAnsi="Times" w:cs="Courier New"/>
                <w:sz w:val="15"/>
                <w:szCs w:val="22"/>
              </w:rPr>
            </w:pPr>
          </w:p>
        </w:tc>
        <w:tc>
          <w:tcPr>
            <w:tcW w:w="1631" w:type="dxa"/>
          </w:tcPr>
          <w:p w14:paraId="0C81D083"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B28FB05"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usse&lt;/Author&gt;&lt;Year&gt;2002&lt;/Year&gt;&lt;RecNum&gt;970&lt;/RecNum&gt;&lt;DisplayText&gt;(Busse et al., 2002)&lt;/DisplayText&gt;&lt;record&gt;&lt;rec-number&gt;970&lt;/rec-number&gt;&lt;foreign-keys&gt;&lt;key app="EN" db-id="0daw0xdz1a9decevx5ov5pwgpd0a5d929tzd" timestamp="1495675709"&gt;970&lt;/key&gt;&lt;/foreign-keys&gt;&lt;ref-type name="Journal Article"&gt;17&lt;/ref-type&gt;&lt;contributors&gt;&lt;authors&gt;&lt;author&gt;Busse, HJ&lt;/author&gt;&lt;author&gt;Kämpfer, P&lt;/author&gt;&lt;author&gt;Moore, ERB&lt;/author&gt;&lt;author&gt;Nuutinen, J&lt;/author&gt;&lt;author&gt;Tsitko, IV&lt;/author&gt;&lt;author&gt;Denner, EBM&lt;/author&gt;&lt;author&gt;Vauterin, L&lt;/author&gt;&lt;author&gt;Valens, M&lt;/author&gt;&lt;author&gt;Rosselló-Mora, R&lt;/author&gt;&lt;author&gt;Salkinoja-Salonen, MS&lt;/author&gt;&lt;/authors&gt;&lt;/contributors&gt;&lt;titles&gt;&lt;title&gt;Thermomonas haemolytica gen. nov., sp. nov., a gamma-proteobacterium from kaolin slurry&lt;/title&gt;&lt;secondary-title&gt;International journal of systematic and evolutionary microbiology&lt;/secondary-title&gt;&lt;/titles&gt;&lt;periodical&gt;&lt;full-title&gt;International journal of systematic and evolutionary microbiology&lt;/full-title&gt;&lt;/periodical&gt;&lt;pages&gt;473-483&lt;/pages&gt;&lt;volume&gt;52&lt;/volume&gt;&lt;number&gt;2&lt;/number&gt;&lt;dates&gt;&lt;year&gt;200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usse et al., 2002)</w:t>
            </w:r>
            <w:r w:rsidRPr="00D30754">
              <w:rPr>
                <w:rFonts w:ascii="Times" w:hAnsi="Times" w:cs="Courier New"/>
                <w:sz w:val="22"/>
                <w:szCs w:val="22"/>
              </w:rPr>
              <w:fldChar w:fldCharType="end"/>
            </w:r>
          </w:p>
        </w:tc>
        <w:tc>
          <w:tcPr>
            <w:tcW w:w="6327" w:type="dxa"/>
          </w:tcPr>
          <w:p w14:paraId="1E32DFF3" w14:textId="77777777" w:rsidR="00E75C1B" w:rsidRPr="00D30754" w:rsidRDefault="00E75C1B" w:rsidP="003662ED">
            <w:pPr>
              <w:pStyle w:val="PlainText"/>
              <w:rPr>
                <w:rFonts w:ascii="Times" w:hAnsi="Times" w:cs="Courier New"/>
                <w:sz w:val="22"/>
                <w:szCs w:val="22"/>
              </w:rPr>
            </w:pPr>
          </w:p>
        </w:tc>
      </w:tr>
      <w:tr w:rsidR="00E75C1B" w:rsidRPr="00D30754" w14:paraId="7DFDA11B" w14:textId="77777777" w:rsidTr="001746D5">
        <w:tc>
          <w:tcPr>
            <w:tcW w:w="1909" w:type="dxa"/>
          </w:tcPr>
          <w:p w14:paraId="70F6A354"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Thiobacillus</w:t>
            </w:r>
          </w:p>
        </w:tc>
        <w:tc>
          <w:tcPr>
            <w:tcW w:w="1285" w:type="dxa"/>
          </w:tcPr>
          <w:p w14:paraId="40E4B7FD" w14:textId="77777777" w:rsidR="00E75C1B" w:rsidRPr="00D30754" w:rsidRDefault="00E75C1B" w:rsidP="00CD20C9">
            <w:pPr>
              <w:pStyle w:val="PlainText"/>
              <w:rPr>
                <w:rFonts w:ascii="Times" w:hAnsi="Times" w:cs="Courier New"/>
                <w:sz w:val="15"/>
                <w:szCs w:val="22"/>
              </w:rPr>
            </w:pPr>
          </w:p>
        </w:tc>
        <w:tc>
          <w:tcPr>
            <w:tcW w:w="1631" w:type="dxa"/>
          </w:tcPr>
          <w:p w14:paraId="21734319"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Sulfur oxidation</w:t>
            </w:r>
          </w:p>
        </w:tc>
        <w:tc>
          <w:tcPr>
            <w:tcW w:w="2112" w:type="dxa"/>
          </w:tcPr>
          <w:p w14:paraId="5DE1D5EB" w14:textId="77777777" w:rsidR="00E75C1B" w:rsidRPr="00D30754" w:rsidRDefault="00E75C1B" w:rsidP="00CD20C9">
            <w:pPr>
              <w:pStyle w:val="PlainText"/>
              <w:rPr>
                <w:rFonts w:ascii="Times" w:hAnsi="Times" w:cs="Courier New"/>
                <w:sz w:val="22"/>
                <w:szCs w:val="22"/>
              </w:rPr>
            </w:pPr>
          </w:p>
        </w:tc>
        <w:tc>
          <w:tcPr>
            <w:tcW w:w="6327" w:type="dxa"/>
          </w:tcPr>
          <w:p w14:paraId="3BD88F4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wikipedia</w:t>
            </w:r>
          </w:p>
        </w:tc>
      </w:tr>
      <w:tr w:rsidR="00E75C1B" w:rsidRPr="00D30754" w14:paraId="1953235F" w14:textId="77777777" w:rsidTr="001746D5">
        <w:tc>
          <w:tcPr>
            <w:tcW w:w="1909" w:type="dxa"/>
          </w:tcPr>
          <w:p w14:paraId="061A94DA"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Thiobacter</w:t>
            </w:r>
          </w:p>
        </w:tc>
        <w:tc>
          <w:tcPr>
            <w:tcW w:w="1285" w:type="dxa"/>
          </w:tcPr>
          <w:p w14:paraId="44CD3567" w14:textId="77777777" w:rsidR="00E75C1B" w:rsidRPr="00D30754" w:rsidRDefault="00E75C1B" w:rsidP="00CD20C9">
            <w:pPr>
              <w:pStyle w:val="PlainText"/>
              <w:rPr>
                <w:rFonts w:ascii="Times" w:hAnsi="Times" w:cs="Courier New"/>
                <w:sz w:val="15"/>
                <w:szCs w:val="22"/>
              </w:rPr>
            </w:pPr>
          </w:p>
        </w:tc>
        <w:tc>
          <w:tcPr>
            <w:tcW w:w="1631" w:type="dxa"/>
          </w:tcPr>
          <w:p w14:paraId="0F8691D4"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8952A96"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irayama&lt;/Author&gt;&lt;Year&gt;2005&lt;/Year&gt;&lt;RecNum&gt;631&lt;/RecNum&gt;&lt;DisplayText&gt;(Hirayama et al., 2005)&lt;/DisplayText&gt;&lt;record&gt;&lt;rec-number&gt;631&lt;/rec-number&gt;&lt;foreign-keys&gt;&lt;key app="EN" db-id="0daw0xdz1a9decevx5ov5pwgpd0a5d929tzd" timestamp="1474226020"&gt;631&lt;/key&gt;&lt;/foreign-keys&gt;&lt;ref-type name="Journal Article"&gt;17&lt;/ref-type&gt;&lt;contributors&gt;&lt;authors&gt;&lt;author&gt;Hirayama, Hisako&lt;/author&gt;&lt;author&gt;Takai, Ken&lt;/author&gt;&lt;author&gt;Inagaki, Fumio&lt;/author&gt;&lt;author&gt;Nealson, Kenneth H&lt;/author&gt;&lt;author&gt;Horikoshi, Koki&lt;/author&gt;&lt;/authors&gt;&lt;/contributors&gt;&lt;titles&gt;&lt;title&gt;Thiobacter subterraneus gen. nov., sp. nov., an obligately chemolithoautotrophic, thermophilic, sulfur-oxidizing bacterium from a subsurface hot aquifer&lt;/title&gt;&lt;secondary-title&gt;International journal of systematic and evolutionary microbiology&lt;/secondary-title&gt;&lt;/titles&gt;&lt;periodical&gt;&lt;full-title&gt;International journal of systematic and evolutionary microbiology&lt;/full-title&gt;&lt;/periodical&gt;&lt;pages&gt;467-472&lt;/pages&gt;&lt;volume&gt;55&lt;/volume&gt;&lt;number&gt;1&lt;/number&gt;&lt;dates&gt;&lt;year&gt;200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irayama et al., 2005)</w:t>
            </w:r>
            <w:r w:rsidRPr="00D30754">
              <w:rPr>
                <w:rFonts w:ascii="Times" w:hAnsi="Times" w:cs="Courier New"/>
                <w:sz w:val="22"/>
                <w:szCs w:val="22"/>
              </w:rPr>
              <w:fldChar w:fldCharType="end"/>
            </w:r>
          </w:p>
        </w:tc>
        <w:tc>
          <w:tcPr>
            <w:tcW w:w="6327" w:type="dxa"/>
          </w:tcPr>
          <w:p w14:paraId="4D8F9BA7" w14:textId="77777777" w:rsidR="00E75C1B" w:rsidRPr="00D30754" w:rsidRDefault="00E75C1B" w:rsidP="003662ED">
            <w:pPr>
              <w:pStyle w:val="PlainText"/>
              <w:rPr>
                <w:rFonts w:ascii="Times" w:hAnsi="Times" w:cs="Courier New"/>
                <w:sz w:val="22"/>
                <w:szCs w:val="22"/>
              </w:rPr>
            </w:pPr>
            <w:r w:rsidRPr="00D30754">
              <w:rPr>
                <w:rFonts w:ascii="Times" w:hAnsi="Times" w:cs="Courier New"/>
                <w:sz w:val="22"/>
                <w:szCs w:val="22"/>
              </w:rPr>
              <w:t xml:space="preserve">obligate thermophilic, sulfur-oxidizing, high growth on thiosulfate or elemental sulfate as an energy source and oxygen as electron acceptor </w:t>
            </w:r>
          </w:p>
        </w:tc>
      </w:tr>
      <w:tr w:rsidR="00E75C1B" w:rsidRPr="00D30754" w14:paraId="1EF792DE" w14:textId="77777777" w:rsidTr="001746D5">
        <w:tc>
          <w:tcPr>
            <w:tcW w:w="1909" w:type="dxa"/>
          </w:tcPr>
          <w:p w14:paraId="2580B4DA"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Thiohalophilus</w:t>
            </w:r>
          </w:p>
        </w:tc>
        <w:tc>
          <w:tcPr>
            <w:tcW w:w="1285" w:type="dxa"/>
          </w:tcPr>
          <w:p w14:paraId="55A6D1A8"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 xml:space="preserve">potential denitrification </w:t>
            </w:r>
          </w:p>
        </w:tc>
        <w:tc>
          <w:tcPr>
            <w:tcW w:w="1631" w:type="dxa"/>
          </w:tcPr>
          <w:p w14:paraId="7BC5F84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4D31C0D"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Sorokin et al., 2007)?</w:t>
            </w:r>
          </w:p>
        </w:tc>
        <w:tc>
          <w:tcPr>
            <w:tcW w:w="6327" w:type="dxa"/>
          </w:tcPr>
          <w:p w14:paraId="61E81196" w14:textId="77777777" w:rsidR="00E75C1B" w:rsidRPr="00D30754" w:rsidRDefault="00E75C1B" w:rsidP="00CD20C9">
            <w:pPr>
              <w:pStyle w:val="PlainText"/>
              <w:rPr>
                <w:rFonts w:ascii="Times" w:hAnsi="Times" w:cs="Courier New"/>
                <w:sz w:val="22"/>
                <w:szCs w:val="22"/>
              </w:rPr>
            </w:pPr>
          </w:p>
        </w:tc>
      </w:tr>
      <w:tr w:rsidR="00E75C1B" w:rsidRPr="00D30754" w14:paraId="39345DB1" w14:textId="77777777" w:rsidTr="001746D5">
        <w:tc>
          <w:tcPr>
            <w:tcW w:w="1909" w:type="dxa"/>
          </w:tcPr>
          <w:p w14:paraId="1ACA0D4B"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Thiothrix</w:t>
            </w:r>
          </w:p>
        </w:tc>
        <w:tc>
          <w:tcPr>
            <w:tcW w:w="1285" w:type="dxa"/>
          </w:tcPr>
          <w:p w14:paraId="546CA407" w14:textId="77777777" w:rsidR="00E75C1B" w:rsidRPr="00D30754" w:rsidRDefault="00E75C1B" w:rsidP="00CD20C9">
            <w:pPr>
              <w:pStyle w:val="PlainText"/>
              <w:rPr>
                <w:rFonts w:ascii="Times" w:hAnsi="Times" w:cs="Courier New"/>
                <w:sz w:val="15"/>
                <w:szCs w:val="22"/>
              </w:rPr>
            </w:pPr>
            <w:r w:rsidRPr="00D30754">
              <w:rPr>
                <w:rFonts w:ascii="Times" w:hAnsi="Times" w:cs="Courier New"/>
                <w:sz w:val="15"/>
                <w:szCs w:val="22"/>
              </w:rPr>
              <w:t>nitrate reduction</w:t>
            </w:r>
          </w:p>
        </w:tc>
        <w:tc>
          <w:tcPr>
            <w:tcW w:w="1631" w:type="dxa"/>
          </w:tcPr>
          <w:p w14:paraId="66DD79B5"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992F470"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illiams&lt;/Author&gt;&lt;Year&gt;1985&lt;/Year&gt;&lt;RecNum&gt;774&lt;/RecNum&gt;&lt;DisplayText&gt;(Williams and Unz, 1985)&lt;/DisplayText&gt;&lt;record&gt;&lt;rec-number&gt;774&lt;/rec-number&gt;&lt;foreign-keys&gt;&lt;key app="EN" db-id="0daw0xdz1a9decevx5ov5pwgpd0a5d929tzd" timestamp="1484678350"&gt;774&lt;/key&gt;&lt;/foreign-keys&gt;&lt;ref-type name="Journal Article"&gt;17&lt;/ref-type&gt;&lt;contributors&gt;&lt;authors&gt;&lt;author&gt;Williams, TERRY M&lt;/author&gt;&lt;author&gt;Unz, RICHARD F&lt;/author&gt;&lt;/authors&gt;&lt;/contributors&gt;&lt;titles&gt;&lt;title&gt;Filamentous sulfur bacteria of activated sludge: characterization of Thiothrix, Beggiatoa, and Eikelboom type 021N strains&lt;/title&gt;&lt;secondary-title&gt;Applied and environmental microbiology&lt;/secondary-title&gt;&lt;/titles&gt;&lt;periodical&gt;&lt;full-title&gt;Applied and environmental microbiology&lt;/full-title&gt;&lt;/periodical&gt;&lt;pages&gt;887-898&lt;/pages&gt;&lt;volume&gt;49&lt;/volume&gt;&lt;number&gt;4&lt;/number&gt;&lt;dates&gt;&lt;year&gt;1985&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illiams and Unz, 1985)</w:t>
            </w:r>
            <w:r w:rsidRPr="00D30754">
              <w:rPr>
                <w:rFonts w:ascii="Times" w:hAnsi="Times" w:cs="Courier New"/>
                <w:sz w:val="22"/>
                <w:szCs w:val="22"/>
              </w:rPr>
              <w:fldChar w:fldCharType="end"/>
            </w:r>
          </w:p>
        </w:tc>
        <w:tc>
          <w:tcPr>
            <w:tcW w:w="6327" w:type="dxa"/>
          </w:tcPr>
          <w:p w14:paraId="75B844CD" w14:textId="77777777" w:rsidR="00E75C1B" w:rsidRPr="00D30754" w:rsidRDefault="00E75C1B" w:rsidP="003F40A7">
            <w:pPr>
              <w:pStyle w:val="PlainText"/>
              <w:rPr>
                <w:rFonts w:ascii="Times" w:hAnsi="Times" w:cs="Courier New"/>
                <w:sz w:val="22"/>
                <w:szCs w:val="22"/>
              </w:rPr>
            </w:pPr>
          </w:p>
        </w:tc>
      </w:tr>
      <w:tr w:rsidR="00E75C1B" w:rsidRPr="00103266" w14:paraId="4C4F5928" w14:textId="77777777" w:rsidTr="001746D5">
        <w:trPr>
          <w:trHeight w:val="747"/>
        </w:trPr>
        <w:tc>
          <w:tcPr>
            <w:tcW w:w="1909" w:type="dxa"/>
            <w:noWrap/>
            <w:hideMark/>
          </w:tcPr>
          <w:p w14:paraId="28FB1476"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Tolumonas </w:t>
            </w:r>
          </w:p>
        </w:tc>
        <w:tc>
          <w:tcPr>
            <w:tcW w:w="1285" w:type="dxa"/>
            <w:noWrap/>
            <w:hideMark/>
          </w:tcPr>
          <w:p w14:paraId="434CBF72"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72594450"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 xml:space="preserve">non-N </w:t>
            </w:r>
          </w:p>
        </w:tc>
        <w:tc>
          <w:tcPr>
            <w:tcW w:w="2112" w:type="dxa"/>
            <w:noWrap/>
            <w:hideMark/>
          </w:tcPr>
          <w:p w14:paraId="659EB156"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Fischer-Romero&lt;/Author&gt;&lt;Year&gt;1996&lt;/Year&gt;&lt;RecNum&gt;1145&lt;/RecNum&gt;&lt;IDText&gt;et al. (1996)&lt;/IDText&gt;&lt;DisplayText&gt;(Fischer-Romero et al., 1996)&lt;/DisplayText&gt;&lt;record&gt;&lt;rec-number&gt;1145&lt;/rec-number&gt;&lt;foreign-keys&gt;&lt;key app="EN" db-id="0daw0xdz1a9decevx5ov5pwgpd0a5d929tzd" timestamp="1525974905"&gt;1145&lt;/key&gt;&lt;/foreign-keys&gt;&lt;ref-type name="Journal Article"&gt;17&lt;/ref-type&gt;&lt;contributors&gt;&lt;authors&gt;&lt;author&gt;Fischer-Romero, C&lt;/author&gt;&lt;author&gt;Tindall, BJ&lt;/author&gt;&lt;author&gt;Jüttner, F&lt;/author&gt;&lt;/authors&gt;&lt;/contributors&gt;&lt;titles&gt;&lt;title&gt;Tolumonas auensis gen. nov., sp. nov., a toluene-producing bacterium from anoxic sediments of a freshwater lake&lt;/title&gt;&lt;secondary-title&gt;International Journal of Systematic and Evolutionary Microbiology&lt;/secondary-title&gt;&lt;/titles&gt;&lt;periodical&gt;&lt;full-title&gt;International journal of systematic and evolutionary microbiology&lt;/full-title&gt;&lt;/periodical&gt;&lt;pages&gt;183-188&lt;/pages&gt;&lt;volume&gt;46&lt;/volume&gt;&lt;number&gt;1&lt;/number&gt;&lt;dates&gt;&lt;year&gt;1996&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Fischer-Romero et al., 1996)</w:t>
            </w:r>
            <w:r>
              <w:rPr>
                <w:rFonts w:eastAsia="Times New Roman" w:cs="Times New Roman"/>
                <w:sz w:val="22"/>
                <w:szCs w:val="22"/>
              </w:rPr>
              <w:fldChar w:fldCharType="end"/>
            </w:r>
          </w:p>
        </w:tc>
        <w:tc>
          <w:tcPr>
            <w:tcW w:w="6327" w:type="dxa"/>
            <w:hideMark/>
          </w:tcPr>
          <w:p w14:paraId="14062F40"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facultative anaerobic, toluene producing, can produce acetate, ethanol, and formate</w:t>
            </w:r>
          </w:p>
        </w:tc>
      </w:tr>
      <w:tr w:rsidR="00E75C1B" w:rsidRPr="00D30754" w14:paraId="316A85FD" w14:textId="77777777" w:rsidTr="001746D5">
        <w:tc>
          <w:tcPr>
            <w:tcW w:w="1909" w:type="dxa"/>
          </w:tcPr>
          <w:p w14:paraId="1B1C2222"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Treponema</w:t>
            </w:r>
          </w:p>
        </w:tc>
        <w:tc>
          <w:tcPr>
            <w:tcW w:w="1285" w:type="dxa"/>
          </w:tcPr>
          <w:p w14:paraId="21563A96" w14:textId="77777777" w:rsidR="00E75C1B" w:rsidRPr="00D30754" w:rsidRDefault="00E75C1B" w:rsidP="00CD20C9">
            <w:pPr>
              <w:pStyle w:val="PlainText"/>
              <w:rPr>
                <w:rFonts w:ascii="Times" w:hAnsi="Times" w:cs="Courier New"/>
                <w:sz w:val="15"/>
                <w:szCs w:val="22"/>
              </w:rPr>
            </w:pPr>
          </w:p>
        </w:tc>
        <w:tc>
          <w:tcPr>
            <w:tcW w:w="1631" w:type="dxa"/>
          </w:tcPr>
          <w:p w14:paraId="041243DE"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BC2580A" w14:textId="77777777" w:rsidR="00E75C1B" w:rsidRPr="00D30754" w:rsidRDefault="00E75C1B" w:rsidP="00CD20C9">
            <w:pPr>
              <w:pStyle w:val="PlainText"/>
              <w:rPr>
                <w:rFonts w:ascii="Times" w:hAnsi="Times" w:cs="Courier New"/>
                <w:sz w:val="22"/>
                <w:szCs w:val="22"/>
              </w:rPr>
            </w:pPr>
          </w:p>
        </w:tc>
        <w:tc>
          <w:tcPr>
            <w:tcW w:w="6327" w:type="dxa"/>
          </w:tcPr>
          <w:p w14:paraId="79B860E7"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human pathogens, many obligate (microbewiki)</w:t>
            </w:r>
          </w:p>
        </w:tc>
      </w:tr>
      <w:tr w:rsidR="00E75C1B" w:rsidRPr="00D30754" w14:paraId="3B50597E" w14:textId="77777777" w:rsidTr="001746D5">
        <w:tc>
          <w:tcPr>
            <w:tcW w:w="1909" w:type="dxa"/>
          </w:tcPr>
          <w:p w14:paraId="5EA30F5A"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Trichococcus</w:t>
            </w:r>
          </w:p>
        </w:tc>
        <w:tc>
          <w:tcPr>
            <w:tcW w:w="1285" w:type="dxa"/>
          </w:tcPr>
          <w:p w14:paraId="3090E4BC" w14:textId="77777777" w:rsidR="00E75C1B" w:rsidRPr="00D30754" w:rsidRDefault="00E75C1B" w:rsidP="00CD20C9">
            <w:pPr>
              <w:pStyle w:val="PlainText"/>
              <w:rPr>
                <w:rFonts w:ascii="Times" w:hAnsi="Times" w:cs="Courier New"/>
                <w:sz w:val="15"/>
                <w:szCs w:val="22"/>
              </w:rPr>
            </w:pPr>
          </w:p>
        </w:tc>
        <w:tc>
          <w:tcPr>
            <w:tcW w:w="1631" w:type="dxa"/>
          </w:tcPr>
          <w:p w14:paraId="41A3CF7F"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445C14C0" w14:textId="77777777" w:rsidR="00E75C1B" w:rsidRPr="00D30754" w:rsidRDefault="00E75C1B"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iu&lt;/Author&gt;&lt;Year&gt;2002&lt;/Year&gt;&lt;RecNum&gt;572&lt;/RecNum&gt;&lt;DisplayText&gt;(Liu et al., 2002)&lt;/DisplayText&gt;&lt;record&gt;&lt;rec-number&gt;572&lt;/rec-number&gt;&lt;foreign-keys&gt;&lt;key app="EN" db-id="0daw0xdz1a9decevx5ov5pwgpd0a5d929tzd" timestamp="1472159866"&gt;572&lt;/key&gt;&lt;/foreign-keys&gt;&lt;ref-type name="Journal Article"&gt;17&lt;/ref-type&gt;&lt;contributors&gt;&lt;authors&gt;&lt;author&gt;Liu, Jian-Rong&lt;/author&gt;&lt;author&gt;Tanner, Ralph S&lt;/author&gt;&lt;author&gt;Schumann, Peter&lt;/author&gt;&lt;author&gt;Weiss, Norbert&lt;/author&gt;&lt;author&gt;McKenzie, Christine A&lt;/author&gt;&lt;author&gt;Janssen, Peter H&lt;/author&gt;&lt;author&gt;Seviour, Elizabeth M&lt;/author&gt;&lt;author&gt;Lawson, Paul A&lt;/author&gt;&lt;author&gt;Allen, Toby D&lt;/author&gt;&lt;author&gt;Seviour, Robert J&lt;/author&gt;&lt;/authors&gt;&lt;/contributors&gt;&lt;titles&gt;&lt;title&gt;Emended description of the genus Trichococcus, description of Trichococcus collinsii sp. nov., and reclassification of Lactosphaera pasteurii as Trichococcus pasteurii comb. nov. and of Ruminococcus palustris as Trichococcus palustris comb. nov. in the low-G+ C gram-positive bacteria&lt;/title&gt;&lt;secondary-title&gt;International journal of systematic and evolutionary microbiology&lt;/secondary-title&gt;&lt;/titles&gt;&lt;periodical&gt;&lt;full-title&gt;International journal of systematic and evolutionary microbiology&lt;/full-title&gt;&lt;/periodical&gt;&lt;pages&gt;1113-1126&lt;/pages&gt;&lt;volume&gt;52&lt;/volume&gt;&lt;number&gt;4&lt;/number&gt;&lt;dates&gt;&lt;year&gt;200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iu et al., 2002)</w:t>
            </w:r>
            <w:r w:rsidRPr="00D30754">
              <w:rPr>
                <w:rFonts w:ascii="Times" w:hAnsi="Times" w:cs="Courier New"/>
                <w:sz w:val="22"/>
                <w:szCs w:val="22"/>
              </w:rPr>
              <w:fldChar w:fldCharType="end"/>
            </w:r>
          </w:p>
        </w:tc>
        <w:tc>
          <w:tcPr>
            <w:tcW w:w="6327" w:type="dxa"/>
          </w:tcPr>
          <w:p w14:paraId="1B94ECE2" w14:textId="77777777" w:rsidR="00E75C1B" w:rsidRPr="00D30754" w:rsidRDefault="00E75C1B" w:rsidP="003F40A7">
            <w:pPr>
              <w:pStyle w:val="PlainText"/>
              <w:rPr>
                <w:rFonts w:ascii="Times" w:hAnsi="Times" w:cs="Courier New"/>
                <w:sz w:val="22"/>
                <w:szCs w:val="22"/>
              </w:rPr>
            </w:pPr>
          </w:p>
        </w:tc>
      </w:tr>
      <w:tr w:rsidR="00E75C1B" w:rsidRPr="00103266" w14:paraId="53C09E26" w14:textId="77777777" w:rsidTr="001746D5">
        <w:trPr>
          <w:trHeight w:val="237"/>
        </w:trPr>
        <w:tc>
          <w:tcPr>
            <w:tcW w:w="1909" w:type="dxa"/>
            <w:noWrap/>
            <w:hideMark/>
          </w:tcPr>
          <w:p w14:paraId="148603E1" w14:textId="77777777" w:rsidR="00E75C1B" w:rsidRPr="00103266" w:rsidRDefault="00E75C1B" w:rsidP="00C504DC">
            <w:pPr>
              <w:rPr>
                <w:rFonts w:eastAsia="Times New Roman" w:cs="Times New Roman"/>
                <w:b/>
                <w:bCs/>
                <w:sz w:val="22"/>
                <w:szCs w:val="22"/>
              </w:rPr>
            </w:pPr>
            <w:r w:rsidRPr="00103266">
              <w:rPr>
                <w:rFonts w:eastAsia="Times New Roman" w:cs="Times New Roman"/>
                <w:b/>
                <w:bCs/>
                <w:sz w:val="22"/>
                <w:szCs w:val="22"/>
              </w:rPr>
              <w:t xml:space="preserve">uncultured archaeon </w:t>
            </w:r>
          </w:p>
        </w:tc>
        <w:tc>
          <w:tcPr>
            <w:tcW w:w="1285" w:type="dxa"/>
            <w:noWrap/>
            <w:hideMark/>
          </w:tcPr>
          <w:p w14:paraId="744F7EB1"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28BC2FBB"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uncultured_archaea</w:t>
            </w:r>
          </w:p>
        </w:tc>
        <w:tc>
          <w:tcPr>
            <w:tcW w:w="2112" w:type="dxa"/>
            <w:noWrap/>
            <w:hideMark/>
          </w:tcPr>
          <w:p w14:paraId="567FF445"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na</w:t>
            </w:r>
          </w:p>
        </w:tc>
        <w:tc>
          <w:tcPr>
            <w:tcW w:w="6327" w:type="dxa"/>
            <w:hideMark/>
          </w:tcPr>
          <w:p w14:paraId="05CAE505"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r>
      <w:tr w:rsidR="00E75C1B" w:rsidRPr="00103266" w14:paraId="117176E8" w14:textId="77777777" w:rsidTr="001746D5">
        <w:trPr>
          <w:trHeight w:val="237"/>
        </w:trPr>
        <w:tc>
          <w:tcPr>
            <w:tcW w:w="1909" w:type="dxa"/>
            <w:noWrap/>
            <w:hideMark/>
          </w:tcPr>
          <w:p w14:paraId="1F7FED86"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uncultured Bacteroidetes bacterium </w:t>
            </w:r>
          </w:p>
        </w:tc>
        <w:tc>
          <w:tcPr>
            <w:tcW w:w="1285" w:type="dxa"/>
            <w:noWrap/>
            <w:hideMark/>
          </w:tcPr>
          <w:p w14:paraId="09C7FFBB"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58AA5870"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1A0FA0AC"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6327" w:type="dxa"/>
            <w:hideMark/>
          </w:tcPr>
          <w:p w14:paraId="6493B41C"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r>
      <w:tr w:rsidR="00E75C1B" w:rsidRPr="00103266" w14:paraId="2E37D978" w14:textId="77777777" w:rsidTr="001746D5">
        <w:trPr>
          <w:trHeight w:val="495"/>
        </w:trPr>
        <w:tc>
          <w:tcPr>
            <w:tcW w:w="1909" w:type="dxa"/>
            <w:noWrap/>
            <w:hideMark/>
          </w:tcPr>
          <w:p w14:paraId="48EB68DD"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uncultured Candidatus </w:t>
            </w:r>
          </w:p>
          <w:p w14:paraId="0A22C42D"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lastRenderedPageBreak/>
              <w:t xml:space="preserve">Omnitrophus </w:t>
            </w:r>
          </w:p>
        </w:tc>
        <w:tc>
          <w:tcPr>
            <w:tcW w:w="1285" w:type="dxa"/>
            <w:noWrap/>
            <w:hideMark/>
          </w:tcPr>
          <w:p w14:paraId="72CC964F"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lastRenderedPageBreak/>
              <w:t xml:space="preserve"> </w:t>
            </w:r>
          </w:p>
        </w:tc>
        <w:tc>
          <w:tcPr>
            <w:tcW w:w="1631" w:type="dxa"/>
            <w:noWrap/>
            <w:hideMark/>
          </w:tcPr>
          <w:p w14:paraId="2DAF5C19"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Magnetatactic+</w:t>
            </w:r>
          </w:p>
        </w:tc>
        <w:tc>
          <w:tcPr>
            <w:tcW w:w="2112" w:type="dxa"/>
            <w:noWrap/>
            <w:hideMark/>
          </w:tcPr>
          <w:p w14:paraId="3B6CE740"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Kolinko&lt;/Author&gt;&lt;Year&gt;2016&lt;/Year&gt;&lt;RecNum&gt;1144&lt;/RecNum&gt;&lt;IDText&gt;et al. (2016)&lt;/IDText&gt;&lt;DisplayText&gt;(Kolinko et al., 2016)&lt;/DisplayText&gt;&lt;record&gt;&lt;rec-number&gt;1144&lt;/rec-number&gt;&lt;foreign-keys&gt;&lt;key app="EN" db-id="0daw0xdz1a9decevx5ov5pwgpd0a5d929tzd" timestamp="1525974774"&gt;1144&lt;/key&gt;&lt;/foreign-keys&gt;&lt;ref-type name="Journal Article"&gt;17&lt;/ref-type&gt;&lt;contributors&gt;&lt;authors&gt;&lt;author&gt;Kolinko, Sebastian&lt;/author&gt;&lt;author&gt;Richter, Michael&lt;/author&gt;&lt;author&gt;Glöckner, Frank</w:instrText>
            </w:r>
            <w:r>
              <w:rPr>
                <w:rFonts w:ascii="Calibri" w:eastAsia="Calibri" w:hAnsi="Calibri" w:cs="Calibri"/>
                <w:sz w:val="22"/>
                <w:szCs w:val="22"/>
              </w:rPr>
              <w:instrText>‐</w:instrText>
            </w:r>
            <w:r>
              <w:rPr>
                <w:rFonts w:eastAsia="Times New Roman" w:cs="Times New Roman"/>
                <w:sz w:val="22"/>
                <w:szCs w:val="22"/>
              </w:rPr>
              <w:instrText>Oliver&lt;/author&gt;&lt;author&gt;Brachmann, Andreas&lt;/author&gt;&lt;author&gt;Schüler, Dirk&lt;/author&gt;&lt;/authors&gt;&lt;/contributors&gt;&lt;titles&gt;&lt;title&gt;Single</w:instrText>
            </w:r>
            <w:r>
              <w:rPr>
                <w:rFonts w:ascii="Calibri" w:eastAsia="Calibri" w:hAnsi="Calibri" w:cs="Calibri"/>
                <w:sz w:val="22"/>
                <w:szCs w:val="22"/>
              </w:rPr>
              <w:instrText>‐</w:instrText>
            </w:r>
            <w:r>
              <w:rPr>
                <w:rFonts w:eastAsia="Times New Roman" w:cs="Times New Roman"/>
                <w:sz w:val="22"/>
                <w:szCs w:val="22"/>
              </w:rPr>
              <w:instrText>cell genomics of uncultivated deep</w:instrText>
            </w:r>
            <w:r>
              <w:rPr>
                <w:rFonts w:ascii="Calibri" w:eastAsia="Calibri" w:hAnsi="Calibri" w:cs="Calibri"/>
                <w:sz w:val="22"/>
                <w:szCs w:val="22"/>
              </w:rPr>
              <w:instrText>‐</w:instrText>
            </w:r>
            <w:r>
              <w:rPr>
                <w:rFonts w:eastAsia="Times New Roman" w:cs="Times New Roman"/>
                <w:sz w:val="22"/>
                <w:szCs w:val="22"/>
              </w:rPr>
              <w:instrText>branching magnetotactic bacteria reveals a conserved set of magnetosome genes&lt;/title&gt;&lt;secondary-title&gt;Environmental microbiology&lt;/secondary-title&gt;&lt;/titles&gt;&lt;periodical&gt;&lt;full-title&gt;Environmental microbiology&lt;/full-title&gt;&lt;/periodical&gt;&lt;pages&gt;21-37&lt;/pages&gt;&lt;volume&gt;18&lt;/volume&gt;&lt;number&gt;1&lt;/number&gt;&lt;dates&gt;&lt;year&gt;2016&lt;/year&gt;&lt;/dates&gt;&lt;isbn&gt;1462-2920&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Kolinko et al., 2016)</w:t>
            </w:r>
            <w:r>
              <w:rPr>
                <w:rFonts w:eastAsia="Times New Roman" w:cs="Times New Roman"/>
                <w:sz w:val="22"/>
                <w:szCs w:val="22"/>
              </w:rPr>
              <w:fldChar w:fldCharType="end"/>
            </w:r>
          </w:p>
        </w:tc>
        <w:tc>
          <w:tcPr>
            <w:tcW w:w="6327" w:type="dxa"/>
            <w:hideMark/>
          </w:tcPr>
          <w:p w14:paraId="5BF0569E"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contains Nif</w:t>
            </w:r>
            <w:r w:rsidRPr="00103266">
              <w:rPr>
                <w:rFonts w:ascii="Calibri" w:eastAsia="Calibri" w:hAnsi="Calibri" w:cs="Calibri"/>
                <w:sz w:val="22"/>
                <w:szCs w:val="22"/>
              </w:rPr>
              <w:t>‐</w:t>
            </w:r>
            <w:r w:rsidRPr="00103266">
              <w:rPr>
                <w:rFonts w:eastAsia="Times New Roman" w:cs="Times New Roman"/>
                <w:sz w:val="22"/>
                <w:szCs w:val="22"/>
              </w:rPr>
              <w:t>specific ferredoxin III, maybe N fixation, may reduce S, contains genes for magnetatism</w:t>
            </w:r>
          </w:p>
        </w:tc>
      </w:tr>
      <w:tr w:rsidR="00E75C1B" w:rsidRPr="00D30754" w14:paraId="40A758B0" w14:textId="77777777" w:rsidTr="001746D5">
        <w:tc>
          <w:tcPr>
            <w:tcW w:w="1909" w:type="dxa"/>
          </w:tcPr>
          <w:p w14:paraId="2F9EA3EA"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lastRenderedPageBreak/>
              <w:t xml:space="preserve">uncultured Chlorobi bacterium </w:t>
            </w:r>
          </w:p>
        </w:tc>
        <w:tc>
          <w:tcPr>
            <w:tcW w:w="1285" w:type="dxa"/>
          </w:tcPr>
          <w:p w14:paraId="7403213F"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371F548A"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Sulfur oxidation </w:t>
            </w:r>
          </w:p>
        </w:tc>
        <w:tc>
          <w:tcPr>
            <w:tcW w:w="2112" w:type="dxa"/>
          </w:tcPr>
          <w:p w14:paraId="47FB0647"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https://en.wikipedia.org/wiki/Green_sulfur_bacteria</w:t>
            </w:r>
          </w:p>
        </w:tc>
        <w:tc>
          <w:tcPr>
            <w:tcW w:w="6327" w:type="dxa"/>
          </w:tcPr>
          <w:p w14:paraId="042CAAF6"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phylum: "green sulfur", all are obligate anaerobic photoautotrophs, and non-autotrophs, use sulfide ions to produce CO2</w:t>
            </w:r>
          </w:p>
        </w:tc>
      </w:tr>
      <w:tr w:rsidR="00E75C1B" w:rsidRPr="00103266" w14:paraId="1D507B98" w14:textId="77777777" w:rsidTr="001746D5">
        <w:trPr>
          <w:trHeight w:val="237"/>
        </w:trPr>
        <w:tc>
          <w:tcPr>
            <w:tcW w:w="1909" w:type="dxa"/>
            <w:noWrap/>
            <w:hideMark/>
          </w:tcPr>
          <w:p w14:paraId="6F02300D" w14:textId="77777777" w:rsidR="00E75C1B" w:rsidRPr="00103266" w:rsidRDefault="00E75C1B" w:rsidP="00C504DC">
            <w:pPr>
              <w:rPr>
                <w:rFonts w:eastAsia="Times New Roman" w:cs="Times New Roman"/>
                <w:b/>
                <w:bCs/>
                <w:sz w:val="22"/>
                <w:szCs w:val="22"/>
              </w:rPr>
            </w:pPr>
            <w:r w:rsidRPr="00103266">
              <w:rPr>
                <w:rFonts w:eastAsia="Times New Roman" w:cs="Times New Roman"/>
                <w:b/>
                <w:bCs/>
                <w:sz w:val="22"/>
                <w:szCs w:val="22"/>
              </w:rPr>
              <w:t xml:space="preserve">uncultured euryarchaeote </w:t>
            </w:r>
          </w:p>
        </w:tc>
        <w:tc>
          <w:tcPr>
            <w:tcW w:w="1285" w:type="dxa"/>
            <w:noWrap/>
            <w:hideMark/>
          </w:tcPr>
          <w:p w14:paraId="41FA53F1"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3B7309B6"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uncultured_eukaryote</w:t>
            </w:r>
          </w:p>
        </w:tc>
        <w:tc>
          <w:tcPr>
            <w:tcW w:w="2112" w:type="dxa"/>
            <w:noWrap/>
            <w:hideMark/>
          </w:tcPr>
          <w:p w14:paraId="474857B2"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na</w:t>
            </w:r>
          </w:p>
        </w:tc>
        <w:tc>
          <w:tcPr>
            <w:tcW w:w="6327" w:type="dxa"/>
            <w:hideMark/>
          </w:tcPr>
          <w:p w14:paraId="3D591391"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r>
      <w:tr w:rsidR="00E75C1B" w:rsidRPr="00103266" w14:paraId="31F9822F" w14:textId="77777777" w:rsidTr="001746D5">
        <w:trPr>
          <w:trHeight w:val="237"/>
        </w:trPr>
        <w:tc>
          <w:tcPr>
            <w:tcW w:w="1909" w:type="dxa"/>
            <w:noWrap/>
            <w:hideMark/>
          </w:tcPr>
          <w:p w14:paraId="33A2287F"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uncultured organism </w:t>
            </w:r>
          </w:p>
        </w:tc>
        <w:tc>
          <w:tcPr>
            <w:tcW w:w="1285" w:type="dxa"/>
            <w:noWrap/>
            <w:hideMark/>
          </w:tcPr>
          <w:p w14:paraId="6EF86567"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4A571561"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uncultured</w:t>
            </w:r>
          </w:p>
        </w:tc>
        <w:tc>
          <w:tcPr>
            <w:tcW w:w="2112" w:type="dxa"/>
            <w:noWrap/>
            <w:hideMark/>
          </w:tcPr>
          <w:p w14:paraId="09DC18E9"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na</w:t>
            </w:r>
          </w:p>
        </w:tc>
        <w:tc>
          <w:tcPr>
            <w:tcW w:w="6327" w:type="dxa"/>
            <w:hideMark/>
          </w:tcPr>
          <w:p w14:paraId="5BB460FC"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r>
      <w:tr w:rsidR="00E75C1B" w:rsidRPr="00103266" w14:paraId="41843E9B" w14:textId="77777777" w:rsidTr="001746D5">
        <w:trPr>
          <w:trHeight w:val="837"/>
        </w:trPr>
        <w:tc>
          <w:tcPr>
            <w:tcW w:w="1909" w:type="dxa"/>
            <w:noWrap/>
            <w:hideMark/>
          </w:tcPr>
          <w:p w14:paraId="4C04085C" w14:textId="77777777" w:rsidR="00E75C1B" w:rsidRPr="00103266" w:rsidRDefault="00E75C1B" w:rsidP="00C504DC">
            <w:pPr>
              <w:rPr>
                <w:rFonts w:eastAsia="Times New Roman" w:cs="Times New Roman"/>
                <w:b/>
                <w:bCs/>
                <w:sz w:val="22"/>
                <w:szCs w:val="22"/>
              </w:rPr>
            </w:pPr>
            <w:r w:rsidRPr="00103266">
              <w:rPr>
                <w:rFonts w:eastAsia="Times New Roman" w:cs="Times New Roman"/>
                <w:b/>
                <w:bCs/>
                <w:sz w:val="22"/>
                <w:szCs w:val="22"/>
              </w:rPr>
              <w:t xml:space="preserve">uncultured Parcubacteria </w:t>
            </w:r>
          </w:p>
          <w:p w14:paraId="51C18F9B" w14:textId="77777777" w:rsidR="00E75C1B" w:rsidRPr="00103266" w:rsidRDefault="00E75C1B" w:rsidP="00C504DC">
            <w:pPr>
              <w:rPr>
                <w:rFonts w:eastAsia="Times New Roman" w:cs="Times New Roman"/>
                <w:b/>
                <w:bCs/>
                <w:sz w:val="22"/>
                <w:szCs w:val="22"/>
              </w:rPr>
            </w:pPr>
            <w:r w:rsidRPr="00103266">
              <w:rPr>
                <w:rFonts w:eastAsia="Times New Roman" w:cs="Times New Roman"/>
                <w:b/>
                <w:bCs/>
                <w:sz w:val="22"/>
                <w:szCs w:val="22"/>
              </w:rPr>
              <w:t xml:space="preserve">group bacterium </w:t>
            </w:r>
          </w:p>
        </w:tc>
        <w:tc>
          <w:tcPr>
            <w:tcW w:w="1285" w:type="dxa"/>
            <w:noWrap/>
            <w:hideMark/>
          </w:tcPr>
          <w:p w14:paraId="09AF1384"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1C8C5924"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CPR-OD1</w:t>
            </w:r>
          </w:p>
        </w:tc>
        <w:tc>
          <w:tcPr>
            <w:tcW w:w="2112" w:type="dxa"/>
            <w:noWrap/>
            <w:hideMark/>
          </w:tcPr>
          <w:p w14:paraId="4F4477AB" w14:textId="77777777" w:rsidR="00E75C1B" w:rsidRPr="00103266" w:rsidRDefault="00E75C1B"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Nelson&lt;/Author&gt;&lt;Year&gt;2015&lt;/Year&gt;&lt;RecNum&gt;1136&lt;/RecNum&gt;&lt;DisplayText&gt;(Nelson and Stegen, 2015)&lt;/DisplayText&gt;&lt;record&gt;&lt;rec-number&gt;1136&lt;/rec-number&gt;&lt;foreign-keys&gt;&lt;key app="EN" db-id="0daw0xdz1a9decevx5ov5pwgpd0a5d929tzd" timestamp="1525824082"&gt;1136&lt;/key&gt;&lt;/foreign-keys&gt;&lt;ref-type name="Journal Article"&gt;17&lt;/ref-type&gt;&lt;contributors&gt;&lt;authors&gt;&lt;author&gt;Nelson, William C&lt;/author&gt;&lt;author&gt;Stegen, James C&lt;/author&gt;&lt;/authors&gt;&lt;/contributors&gt;&lt;titles&gt;&lt;title&gt;The reduced genomes of Parcubacteria (OD1) contain signatures of a symbiotic lifestyle&lt;/title&gt;&lt;secondary-title&gt;Frontiers in microbiology&lt;/secondary-title&gt;&lt;/titles&gt;&lt;periodical&gt;&lt;full-title&gt;Frontiers in microbiology&lt;/full-title&gt;&lt;/periodical&gt;&lt;pages&gt;713&lt;/pages&gt;&lt;volume&gt;6&lt;/volume&gt;&lt;dates&gt;&lt;year&gt;2015&lt;/year&gt;&lt;/dates&gt;&lt;isbn&gt;1664-302X&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Nelson and Stegen, 2015)</w:t>
            </w:r>
            <w:r>
              <w:rPr>
                <w:rFonts w:eastAsia="Times New Roman" w:cs="Times New Roman"/>
                <w:sz w:val="22"/>
                <w:szCs w:val="22"/>
              </w:rPr>
              <w:fldChar w:fldCharType="end"/>
            </w:r>
          </w:p>
        </w:tc>
        <w:tc>
          <w:tcPr>
            <w:tcW w:w="6327" w:type="dxa"/>
            <w:hideMark/>
          </w:tcPr>
          <w:p w14:paraId="10AFC0CD"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one candidate species may be capable of nitrogen reactions [Castelle, C. J., et al. (2017)}</w:t>
            </w:r>
          </w:p>
        </w:tc>
      </w:tr>
      <w:tr w:rsidR="00E75C1B" w:rsidRPr="00D30754" w14:paraId="25DEA983" w14:textId="77777777" w:rsidTr="001746D5">
        <w:tc>
          <w:tcPr>
            <w:tcW w:w="1909" w:type="dxa"/>
          </w:tcPr>
          <w:p w14:paraId="09629AC0"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Undibacterium</w:t>
            </w:r>
          </w:p>
        </w:tc>
        <w:tc>
          <w:tcPr>
            <w:tcW w:w="1285" w:type="dxa"/>
          </w:tcPr>
          <w:p w14:paraId="26D77472" w14:textId="77777777" w:rsidR="00E75C1B" w:rsidRPr="00D30754" w:rsidRDefault="00E75C1B" w:rsidP="00CD20C9">
            <w:pPr>
              <w:pStyle w:val="PlainText"/>
              <w:rPr>
                <w:rFonts w:ascii="Times" w:hAnsi="Times" w:cs="Courier New"/>
                <w:sz w:val="15"/>
                <w:szCs w:val="22"/>
              </w:rPr>
            </w:pPr>
          </w:p>
        </w:tc>
        <w:tc>
          <w:tcPr>
            <w:tcW w:w="1631" w:type="dxa"/>
          </w:tcPr>
          <w:p w14:paraId="329AF1D6"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D3C6FF6" w14:textId="77777777" w:rsidR="00E75C1B" w:rsidRPr="00D30754" w:rsidRDefault="00E75C1B"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ämpfer&lt;/Author&gt;&lt;Year&gt;2007&lt;/Year&gt;&lt;RecNum&gt;703&lt;/RecNum&gt;&lt;DisplayText&gt;(Kämpfer et al., 2007)&lt;/DisplayText&gt;&lt;record&gt;&lt;rec-number&gt;703&lt;/rec-number&gt;&lt;foreign-keys&gt;&lt;key app="EN" db-id="0daw0xdz1a9decevx5ov5pwgpd0a5d929tzd" timestamp="1477517054"&gt;703&lt;/key&gt;&lt;/foreign-keys&gt;&lt;ref-type name="Journal Article"&gt;17&lt;/ref-type&gt;&lt;contributors&gt;&lt;authors&gt;&lt;author&gt;Kämpfer, Peter&lt;/author&gt;&lt;author&gt;Rosselló-Mora, Ramon&lt;/author&gt;&lt;author&gt;Hermansson, Malte&lt;/author&gt;&lt;author&gt;Persson, Frank&lt;/author&gt;&lt;author&gt;Huber, Birgit&lt;/author&gt;&lt;author&gt;Falsen, Enevold&lt;/author&gt;&lt;author&gt;Busse, Hans-Jürgen&lt;/author&gt;&lt;/authors&gt;&lt;/contributors&gt;&lt;titles&gt;&lt;title&gt;Undibacterium pigrum gen. nov., sp. nov., isolated from drinking water&lt;/title&gt;&lt;secondary-title&gt;International journal of systematic and evolutionary microbiology&lt;/secondary-title&gt;&lt;/titles&gt;&lt;periodical&gt;&lt;full-title&gt;International journal of systematic and evolutionary microbiology&lt;/full-title&gt;&lt;/periodical&gt;&lt;pages&gt;1510-1515&lt;/pages&gt;&lt;volume&gt;57&lt;/volume&gt;&lt;number&gt;7&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ämpfer et al., 2007)</w:t>
            </w:r>
            <w:r w:rsidRPr="00D30754">
              <w:rPr>
                <w:rFonts w:ascii="Times" w:hAnsi="Times" w:cs="Courier New"/>
                <w:sz w:val="22"/>
                <w:szCs w:val="22"/>
              </w:rPr>
              <w:fldChar w:fldCharType="end"/>
            </w:r>
          </w:p>
        </w:tc>
        <w:tc>
          <w:tcPr>
            <w:tcW w:w="6327" w:type="dxa"/>
          </w:tcPr>
          <w:p w14:paraId="12A02CAD" w14:textId="77777777" w:rsidR="00E75C1B" w:rsidRPr="00D30754" w:rsidRDefault="00E75C1B" w:rsidP="003662ED">
            <w:pPr>
              <w:pStyle w:val="PlainText"/>
              <w:rPr>
                <w:rFonts w:ascii="Times" w:hAnsi="Times" w:cs="Courier New"/>
                <w:sz w:val="22"/>
                <w:szCs w:val="22"/>
              </w:rPr>
            </w:pPr>
            <w:r w:rsidRPr="00D30754">
              <w:rPr>
                <w:rFonts w:ascii="Times" w:hAnsi="Times" w:cs="Courier New"/>
                <w:sz w:val="22"/>
                <w:szCs w:val="22"/>
              </w:rPr>
              <w:t xml:space="preserve">isolated from drinking water </w:t>
            </w:r>
          </w:p>
        </w:tc>
      </w:tr>
      <w:tr w:rsidR="00E75C1B" w:rsidRPr="00D30754" w14:paraId="36F9B768" w14:textId="77777777" w:rsidTr="001746D5">
        <w:tc>
          <w:tcPr>
            <w:tcW w:w="1909" w:type="dxa"/>
          </w:tcPr>
          <w:p w14:paraId="6A19D710" w14:textId="77777777" w:rsidR="00E75C1B" w:rsidRPr="001F5B70" w:rsidRDefault="00E75C1B"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Variovorax </w:t>
            </w:r>
          </w:p>
        </w:tc>
        <w:tc>
          <w:tcPr>
            <w:tcW w:w="1285" w:type="dxa"/>
          </w:tcPr>
          <w:p w14:paraId="7C5C5DCC" w14:textId="77777777" w:rsidR="00E75C1B" w:rsidRPr="001F5B70" w:rsidRDefault="00E75C1B" w:rsidP="00CD20C9">
            <w:pPr>
              <w:pStyle w:val="PlainText"/>
              <w:rPr>
                <w:rFonts w:ascii="Times New Roman" w:hAnsi="Times New Roman" w:cs="Times New Roman"/>
                <w:sz w:val="22"/>
                <w:szCs w:val="22"/>
              </w:rPr>
            </w:pPr>
          </w:p>
        </w:tc>
        <w:tc>
          <w:tcPr>
            <w:tcW w:w="1631" w:type="dxa"/>
          </w:tcPr>
          <w:p w14:paraId="7E8744E8"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266B6468" w14:textId="77777777" w:rsidR="00E75C1B" w:rsidRPr="001F5B70" w:rsidRDefault="00E75C1B"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Willems&lt;/Author&gt;&lt;Year&gt;1991&lt;/Year&gt;&lt;RecNum&gt;1176&lt;/RecNum&gt;&lt;IDText&gt;et al. (1991)&lt;/IDText&gt;&lt;DisplayText&gt;(Willems et al., 1991)&lt;/DisplayText&gt;&lt;record&gt;&lt;rec-number&gt;1176&lt;/rec-number&gt;&lt;foreign-keys&gt;&lt;key app="EN" db-id="0daw0xdz1a9decevx5ov5pwgpd0a5d929tzd" timestamp="1526318542"&gt;1176&lt;/key&gt;&lt;/foreign-keys&gt;&lt;ref-type name="Journal Article"&gt;17&lt;/ref-type&gt;&lt;contributors&gt;&lt;authors&gt;&lt;author&gt;Willems, Anne&lt;/author&gt;&lt;author&gt;De Ley, Jozef&lt;/author&gt;&lt;author&gt;Gillis, Monique&lt;/author&gt;&lt;author&gt;Kersters, Karel&lt;/author&gt;&lt;/authors&gt;&lt;/contributors&gt;&lt;titles&gt;&lt;title&gt;Comamonadaceae, a new family encompassing the acidovorans rRNA complex, including Variovorax paradoxus gen. nov., comb. nov., for Alcaligenes paradoxus (Davis 1969)&lt;/title&gt;&lt;secondary-title&gt;International Journal of Systematic and Evolutionary Microbiology&lt;/secondary-title&gt;&lt;/titles&gt;&lt;periodical&gt;&lt;full-title&gt;International journal of systematic and evolutionary microbiology&lt;/full-title&gt;&lt;/periodical&gt;&lt;pages&gt;445-450&lt;/pages&gt;&lt;volume&gt;41&lt;/volume&gt;&lt;number&gt;3&lt;/number&gt;&lt;dates&gt;&lt;year&gt;1991&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Willems et al., 1991)</w:t>
            </w:r>
            <w:r>
              <w:rPr>
                <w:rFonts w:ascii="Times New Roman" w:hAnsi="Times New Roman" w:cs="Times New Roman"/>
                <w:color w:val="000000"/>
                <w:sz w:val="22"/>
                <w:szCs w:val="22"/>
              </w:rPr>
              <w:fldChar w:fldCharType="end"/>
            </w:r>
          </w:p>
        </w:tc>
        <w:tc>
          <w:tcPr>
            <w:tcW w:w="6327" w:type="dxa"/>
          </w:tcPr>
          <w:p w14:paraId="00F7A175" w14:textId="77777777" w:rsidR="00E75C1B" w:rsidRPr="001F5B70" w:rsidRDefault="00E75C1B"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aerobic, some strains capable of hydrogen-fueled autotrophic growth (not type species)</w:t>
            </w:r>
          </w:p>
        </w:tc>
      </w:tr>
      <w:tr w:rsidR="00E75C1B" w:rsidRPr="00103266" w14:paraId="6C58DCEA" w14:textId="77777777" w:rsidTr="001746D5">
        <w:trPr>
          <w:trHeight w:val="475"/>
        </w:trPr>
        <w:tc>
          <w:tcPr>
            <w:tcW w:w="1909" w:type="dxa"/>
            <w:noWrap/>
            <w:hideMark/>
          </w:tcPr>
          <w:p w14:paraId="24FDE993" w14:textId="77777777" w:rsidR="00E75C1B" w:rsidRPr="00103266" w:rsidRDefault="00E75C1B" w:rsidP="00C504DC">
            <w:pPr>
              <w:rPr>
                <w:rFonts w:eastAsia="Times New Roman" w:cs="Times New Roman"/>
                <w:i/>
                <w:iCs/>
                <w:sz w:val="22"/>
                <w:szCs w:val="22"/>
              </w:rPr>
            </w:pPr>
            <w:r w:rsidRPr="00103266">
              <w:rPr>
                <w:rFonts w:eastAsia="Times New Roman" w:cs="Times New Roman"/>
                <w:i/>
                <w:iCs/>
                <w:sz w:val="22"/>
                <w:szCs w:val="22"/>
              </w:rPr>
              <w:t xml:space="preserve">Veillonella </w:t>
            </w:r>
          </w:p>
        </w:tc>
        <w:tc>
          <w:tcPr>
            <w:tcW w:w="1285" w:type="dxa"/>
            <w:noWrap/>
            <w:hideMark/>
          </w:tcPr>
          <w:p w14:paraId="3BF674B5" w14:textId="77777777" w:rsidR="00E75C1B" w:rsidRPr="00103266" w:rsidRDefault="00E75C1B"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78E82874"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7D64EF23" w14:textId="77777777" w:rsidR="00E75C1B" w:rsidRPr="00103266" w:rsidRDefault="00E75C1B" w:rsidP="00C504DC">
            <w:pPr>
              <w:rPr>
                <w:rFonts w:eastAsia="Times New Roman" w:cs="Times New Roman"/>
                <w:sz w:val="22"/>
                <w:szCs w:val="22"/>
              </w:rPr>
            </w:pPr>
          </w:p>
        </w:tc>
        <w:tc>
          <w:tcPr>
            <w:tcW w:w="6327" w:type="dxa"/>
            <w:hideMark/>
          </w:tcPr>
          <w:p w14:paraId="2436FB71" w14:textId="77777777" w:rsidR="00E75C1B" w:rsidRPr="00103266" w:rsidRDefault="00E75C1B" w:rsidP="00C504DC">
            <w:pPr>
              <w:rPr>
                <w:rFonts w:eastAsia="Times New Roman" w:cs="Times New Roman"/>
                <w:sz w:val="22"/>
                <w:szCs w:val="22"/>
              </w:rPr>
            </w:pPr>
            <w:r w:rsidRPr="00103266">
              <w:rPr>
                <w:rFonts w:eastAsia="Times New Roman" w:cs="Times New Roman"/>
                <w:sz w:val="22"/>
                <w:szCs w:val="22"/>
              </w:rPr>
              <w:t>gut and oral microbiome member (wikipedia)</w:t>
            </w:r>
          </w:p>
        </w:tc>
      </w:tr>
      <w:tr w:rsidR="00E75C1B" w:rsidRPr="00D30754" w14:paraId="5800C86D" w14:textId="77777777" w:rsidTr="001746D5">
        <w:tc>
          <w:tcPr>
            <w:tcW w:w="1909" w:type="dxa"/>
          </w:tcPr>
          <w:p w14:paraId="281FE60F"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Verrucomicrobium</w:t>
            </w:r>
          </w:p>
        </w:tc>
        <w:tc>
          <w:tcPr>
            <w:tcW w:w="1285" w:type="dxa"/>
          </w:tcPr>
          <w:p w14:paraId="6AC99A66" w14:textId="77777777" w:rsidR="00E75C1B" w:rsidRPr="00D30754" w:rsidRDefault="00E75C1B" w:rsidP="00CD20C9">
            <w:pPr>
              <w:pStyle w:val="PlainText"/>
              <w:rPr>
                <w:rFonts w:ascii="Times" w:hAnsi="Times" w:cs="Courier New"/>
                <w:sz w:val="15"/>
                <w:szCs w:val="22"/>
              </w:rPr>
            </w:pPr>
          </w:p>
        </w:tc>
        <w:tc>
          <w:tcPr>
            <w:tcW w:w="1631" w:type="dxa"/>
          </w:tcPr>
          <w:p w14:paraId="533529CC"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99162EF" w14:textId="77777777" w:rsidR="00E75C1B" w:rsidRPr="00D30754" w:rsidRDefault="00E75C1B" w:rsidP="00CD20C9">
            <w:pPr>
              <w:pStyle w:val="PlainText"/>
              <w:rPr>
                <w:rFonts w:ascii="Times" w:hAnsi="Times" w:cs="Courier New"/>
                <w:sz w:val="22"/>
                <w:szCs w:val="22"/>
              </w:rPr>
            </w:pPr>
          </w:p>
        </w:tc>
        <w:tc>
          <w:tcPr>
            <w:tcW w:w="6327" w:type="dxa"/>
          </w:tcPr>
          <w:p w14:paraId="198D2CEA"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microbewiki)</w:t>
            </w:r>
          </w:p>
        </w:tc>
      </w:tr>
      <w:tr w:rsidR="00E75C1B" w:rsidRPr="00D30754" w14:paraId="6A2D1F30" w14:textId="77777777" w:rsidTr="001746D5">
        <w:trPr>
          <w:trHeight w:val="288"/>
        </w:trPr>
        <w:tc>
          <w:tcPr>
            <w:tcW w:w="1909" w:type="dxa"/>
            <w:vAlign w:val="bottom"/>
          </w:tcPr>
          <w:p w14:paraId="3115D903" w14:textId="77777777" w:rsidR="00E75C1B" w:rsidRPr="00276FB7" w:rsidRDefault="00E75C1B" w:rsidP="00276FB7">
            <w:pPr>
              <w:pStyle w:val="PlainText"/>
              <w:rPr>
                <w:rFonts w:ascii="Times New Roman" w:eastAsia="Times New Roman" w:hAnsi="Times New Roman" w:cs="Times New Roman"/>
                <w:i/>
                <w:color w:val="000000"/>
              </w:rPr>
            </w:pPr>
            <w:r w:rsidRPr="00276FB7">
              <w:rPr>
                <w:rFonts w:ascii="Times New Roman" w:eastAsia="Times New Roman" w:hAnsi="Times New Roman" w:cs="Times New Roman"/>
                <w:i/>
                <w:color w:val="000000"/>
              </w:rPr>
              <w:t xml:space="preserve">Wchb1-05 </w:t>
            </w:r>
          </w:p>
          <w:p w14:paraId="2E3312A5" w14:textId="77777777" w:rsidR="00E75C1B" w:rsidRPr="00276FB7" w:rsidRDefault="00E75C1B" w:rsidP="00276FB7">
            <w:pPr>
              <w:pStyle w:val="PlainText"/>
              <w:rPr>
                <w:rFonts w:ascii="Times New Roman" w:hAnsi="Times New Roman" w:cs="Times New Roman"/>
                <w:i/>
                <w:sz w:val="22"/>
                <w:szCs w:val="22"/>
              </w:rPr>
            </w:pPr>
            <w:r>
              <w:rPr>
                <w:rFonts w:ascii="Times New Roman" w:eastAsia="Times New Roman" w:hAnsi="Times New Roman" w:cs="Times New Roman"/>
                <w:color w:val="000000"/>
              </w:rPr>
              <w:t>(f.</w:t>
            </w:r>
            <w:r w:rsidRPr="00276FB7">
              <w:rPr>
                <w:rFonts w:ascii="Times New Roman" w:eastAsia="Times New Roman" w:hAnsi="Times New Roman" w:cs="Times New Roman"/>
                <w:color w:val="000000"/>
              </w:rPr>
              <w:t>Anaerolineacaea</w:t>
            </w:r>
            <w:r>
              <w:rPr>
                <w:rFonts w:ascii="Times New Roman" w:eastAsia="Times New Roman" w:hAnsi="Times New Roman" w:cs="Times New Roman"/>
                <w:color w:val="000000"/>
              </w:rPr>
              <w:t>)</w:t>
            </w:r>
          </w:p>
        </w:tc>
        <w:tc>
          <w:tcPr>
            <w:tcW w:w="1285" w:type="dxa"/>
            <w:vAlign w:val="bottom"/>
          </w:tcPr>
          <w:p w14:paraId="785F1383" w14:textId="77777777" w:rsidR="00E75C1B" w:rsidRPr="00276FB7" w:rsidRDefault="00E75C1B" w:rsidP="00CD20C9">
            <w:pPr>
              <w:pStyle w:val="PlainText"/>
              <w:rPr>
                <w:rFonts w:ascii="Times New Roman" w:hAnsi="Times New Roman" w:cs="Times New Roman"/>
                <w:sz w:val="15"/>
                <w:szCs w:val="22"/>
              </w:rPr>
            </w:pPr>
            <w:r w:rsidRPr="00276FB7">
              <w:rPr>
                <w:rFonts w:ascii="Times New Roman" w:eastAsia="Times New Roman" w:hAnsi="Times New Roman" w:cs="Times New Roman"/>
                <w:color w:val="000000"/>
              </w:rPr>
              <w:t>varied</w:t>
            </w:r>
          </w:p>
        </w:tc>
        <w:tc>
          <w:tcPr>
            <w:tcW w:w="1631" w:type="dxa"/>
            <w:vAlign w:val="bottom"/>
          </w:tcPr>
          <w:p w14:paraId="727C850B" w14:textId="77777777" w:rsidR="00E75C1B" w:rsidRPr="00276FB7" w:rsidRDefault="00E75C1B" w:rsidP="00CD20C9">
            <w:pPr>
              <w:pStyle w:val="PlainText"/>
              <w:rPr>
                <w:rFonts w:ascii="Times New Roman" w:hAnsi="Times New Roman" w:cs="Times New Roman"/>
                <w:sz w:val="22"/>
                <w:szCs w:val="22"/>
              </w:rPr>
            </w:pPr>
            <w:r w:rsidRPr="00276FB7">
              <w:rPr>
                <w:rFonts w:ascii="Times New Roman" w:eastAsia="Times New Roman" w:hAnsi="Times New Roman" w:cs="Times New Roman"/>
                <w:color w:val="000000"/>
              </w:rPr>
              <w:t>varied</w:t>
            </w:r>
          </w:p>
        </w:tc>
        <w:tc>
          <w:tcPr>
            <w:tcW w:w="2112" w:type="dxa"/>
            <w:vAlign w:val="center"/>
          </w:tcPr>
          <w:p w14:paraId="2E08EBF6" w14:textId="77777777" w:rsidR="00E75C1B" w:rsidRPr="00276FB7" w:rsidRDefault="00E75C1B" w:rsidP="00CD20C9">
            <w:pPr>
              <w:pStyle w:val="PlainText"/>
              <w:rPr>
                <w:rFonts w:ascii="Times New Roman" w:hAnsi="Times New Roman" w:cs="Times New Roman"/>
                <w:sz w:val="22"/>
                <w:szCs w:val="22"/>
              </w:rPr>
            </w:pPr>
            <w:r w:rsidRPr="00276FB7">
              <w:rPr>
                <w:rFonts w:ascii="Times New Roman" w:eastAsia="Times New Roman" w:hAnsi="Times New Roman" w:cs="Times New Roman"/>
                <w:color w:val="000000"/>
                <w:sz w:val="22"/>
                <w:szCs w:val="22"/>
              </w:rPr>
              <w:t> </w:t>
            </w:r>
          </w:p>
        </w:tc>
        <w:tc>
          <w:tcPr>
            <w:tcW w:w="6327" w:type="dxa"/>
            <w:vAlign w:val="center"/>
          </w:tcPr>
          <w:p w14:paraId="275104AD" w14:textId="77777777" w:rsidR="00E75C1B" w:rsidRPr="00276FB7" w:rsidRDefault="00E75C1B" w:rsidP="00CD20C9">
            <w:pPr>
              <w:pStyle w:val="PlainText"/>
              <w:rPr>
                <w:rFonts w:ascii="Times New Roman" w:hAnsi="Times New Roman" w:cs="Times New Roman"/>
                <w:sz w:val="22"/>
                <w:szCs w:val="22"/>
              </w:rPr>
            </w:pPr>
            <w:r w:rsidRPr="00276FB7">
              <w:rPr>
                <w:rFonts w:ascii="Times New Roman" w:eastAsia="Times New Roman" w:hAnsi="Times New Roman" w:cs="Times New Roman"/>
                <w:color w:val="000000"/>
                <w:sz w:val="22"/>
                <w:szCs w:val="22"/>
              </w:rPr>
              <w:t>family: Anaerolinaceae</w:t>
            </w:r>
          </w:p>
        </w:tc>
      </w:tr>
      <w:tr w:rsidR="00E75C1B" w:rsidRPr="00D30754" w14:paraId="149D4AC0" w14:textId="77777777" w:rsidTr="001746D5">
        <w:tc>
          <w:tcPr>
            <w:tcW w:w="1909" w:type="dxa"/>
          </w:tcPr>
          <w:p w14:paraId="60125312" w14:textId="77777777" w:rsidR="00E75C1B" w:rsidRPr="00D30754" w:rsidRDefault="00E75C1B" w:rsidP="00CD20C9">
            <w:pPr>
              <w:pStyle w:val="PlainText"/>
              <w:rPr>
                <w:rFonts w:ascii="Times" w:hAnsi="Times" w:cs="Courier New"/>
                <w:i/>
                <w:sz w:val="22"/>
                <w:szCs w:val="22"/>
              </w:rPr>
            </w:pPr>
            <w:r w:rsidRPr="00D30754">
              <w:rPr>
                <w:rFonts w:ascii="Times" w:hAnsi="Times" w:cs="Courier New"/>
                <w:i/>
                <w:sz w:val="22"/>
                <w:szCs w:val="22"/>
              </w:rPr>
              <w:t>Zoogloea</w:t>
            </w:r>
          </w:p>
        </w:tc>
        <w:tc>
          <w:tcPr>
            <w:tcW w:w="1285" w:type="dxa"/>
          </w:tcPr>
          <w:p w14:paraId="3A09C330" w14:textId="77777777" w:rsidR="00E75C1B" w:rsidRPr="00D30754" w:rsidRDefault="00E75C1B" w:rsidP="00CD20C9">
            <w:pPr>
              <w:pStyle w:val="PlainText"/>
              <w:rPr>
                <w:rFonts w:ascii="Times" w:hAnsi="Times" w:cs="Courier New"/>
                <w:sz w:val="15"/>
                <w:szCs w:val="22"/>
              </w:rPr>
            </w:pPr>
          </w:p>
        </w:tc>
        <w:tc>
          <w:tcPr>
            <w:tcW w:w="1631" w:type="dxa"/>
          </w:tcPr>
          <w:p w14:paraId="2391E6A0"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F4947F7" w14:textId="77777777" w:rsidR="00E75C1B" w:rsidRPr="00D30754" w:rsidRDefault="00E75C1B" w:rsidP="00CD20C9">
            <w:pPr>
              <w:pStyle w:val="PlainText"/>
              <w:rPr>
                <w:rFonts w:ascii="Times" w:hAnsi="Times" w:cs="Courier New"/>
                <w:sz w:val="22"/>
                <w:szCs w:val="22"/>
              </w:rPr>
            </w:pPr>
          </w:p>
        </w:tc>
        <w:tc>
          <w:tcPr>
            <w:tcW w:w="6327" w:type="dxa"/>
          </w:tcPr>
          <w:p w14:paraId="295A9F48" w14:textId="77777777" w:rsidR="00E75C1B" w:rsidRPr="00D30754" w:rsidRDefault="00E75C1B" w:rsidP="00CD20C9">
            <w:pPr>
              <w:pStyle w:val="PlainText"/>
              <w:rPr>
                <w:rFonts w:ascii="Times" w:hAnsi="Times" w:cs="Courier New"/>
                <w:sz w:val="22"/>
                <w:szCs w:val="22"/>
              </w:rPr>
            </w:pPr>
            <w:r w:rsidRPr="00D30754">
              <w:rPr>
                <w:rFonts w:ascii="Times" w:hAnsi="Times" w:cs="Courier New"/>
                <w:sz w:val="22"/>
                <w:szCs w:val="22"/>
              </w:rPr>
              <w:t>important in reducing BOD in wastewater sludge https://microbewiki.kenyon.edu/index.php/Zoogloea</w:t>
            </w:r>
          </w:p>
        </w:tc>
      </w:tr>
    </w:tbl>
    <w:p w14:paraId="1A2CED16" w14:textId="77777777" w:rsidR="001746D5" w:rsidRDefault="001746D5" w:rsidP="001746D5"/>
    <w:p w14:paraId="27F49C38" w14:textId="77777777" w:rsidR="00245888" w:rsidRPr="00D30754" w:rsidRDefault="00245888" w:rsidP="007042A8">
      <w:pPr>
        <w:pStyle w:val="PlainText"/>
        <w:rPr>
          <w:rFonts w:ascii="Times" w:hAnsi="Times" w:cs="Courier New"/>
          <w:sz w:val="22"/>
          <w:szCs w:val="22"/>
        </w:rPr>
      </w:pPr>
    </w:p>
    <w:p w14:paraId="715CB436" w14:textId="77777777" w:rsidR="00245888" w:rsidRPr="00D30754" w:rsidRDefault="00245888" w:rsidP="007042A8">
      <w:pPr>
        <w:pStyle w:val="PlainText"/>
        <w:rPr>
          <w:rFonts w:ascii="Times" w:hAnsi="Times" w:cs="Courier New"/>
          <w:sz w:val="22"/>
          <w:szCs w:val="22"/>
        </w:rPr>
      </w:pPr>
    </w:p>
    <w:p w14:paraId="5AFD29AF" w14:textId="77777777" w:rsidR="001F5B70" w:rsidRPr="001F5B70" w:rsidRDefault="00245888" w:rsidP="001F5B70">
      <w:pPr>
        <w:pStyle w:val="EndNoteBibliographyTitle"/>
        <w:rPr>
          <w:noProof/>
        </w:rPr>
      </w:pPr>
      <w:r w:rsidRPr="00D30754">
        <w:fldChar w:fldCharType="begin"/>
      </w:r>
      <w:r w:rsidRPr="00D30754">
        <w:instrText xml:space="preserve"> ADDIN EN.REFLIST </w:instrText>
      </w:r>
      <w:r w:rsidRPr="00D30754">
        <w:fldChar w:fldCharType="separate"/>
      </w:r>
      <w:r w:rsidR="001F5B70" w:rsidRPr="001F5B70">
        <w:rPr>
          <w:noProof/>
        </w:rPr>
        <w:t>Works Cited</w:t>
      </w:r>
    </w:p>
    <w:p w14:paraId="375567B6" w14:textId="77777777" w:rsidR="001F5B70" w:rsidRPr="001F5B70" w:rsidRDefault="001F5B70" w:rsidP="001F5B70">
      <w:pPr>
        <w:pStyle w:val="EndNoteBibliographyTitle"/>
        <w:rPr>
          <w:noProof/>
        </w:rPr>
      </w:pPr>
    </w:p>
    <w:p w14:paraId="1635C07E" w14:textId="77777777" w:rsidR="001F5B70" w:rsidRPr="001F5B70" w:rsidRDefault="001F5B70" w:rsidP="001F5B70">
      <w:pPr>
        <w:pStyle w:val="EndNoteBibliography"/>
        <w:spacing w:after="240"/>
        <w:rPr>
          <w:noProof/>
        </w:rPr>
      </w:pPr>
      <w:r w:rsidRPr="001F5B70">
        <w:rPr>
          <w:noProof/>
        </w:rPr>
        <w:t>Alawi, M., Lipski, A., Sanders, T., and Spieck, E. (2007). Cultivation of a novel cold-adapted nitrite oxidizing betaproteobacterium from the Siberian Arctic. ISME J</w:t>
      </w:r>
      <w:r w:rsidRPr="001F5B70">
        <w:rPr>
          <w:i/>
          <w:noProof/>
        </w:rPr>
        <w:t xml:space="preserve"> 1</w:t>
      </w:r>
      <w:r w:rsidRPr="001F5B70">
        <w:rPr>
          <w:noProof/>
        </w:rPr>
        <w:t>, 256-264.</w:t>
      </w:r>
    </w:p>
    <w:p w14:paraId="3F72E383" w14:textId="77777777" w:rsidR="001F5B70" w:rsidRPr="001F5B70" w:rsidRDefault="001F5B70" w:rsidP="001F5B70">
      <w:pPr>
        <w:pStyle w:val="EndNoteBibliography"/>
        <w:spacing w:after="240"/>
        <w:rPr>
          <w:noProof/>
        </w:rPr>
      </w:pPr>
      <w:r w:rsidRPr="001F5B70">
        <w:rPr>
          <w:noProof/>
        </w:rPr>
        <w:t>Albuquerque, L., França, L., Rainey, F.A., Schumann, P., Nobre, M.F., and da Costa, M.S. (2011). Gaiella occulta gen. nov., sp. nov., a novel representative of a deep branching phylogenetic lineage within the class Actinobacteria and proposal of Gaiellaceae fam. nov. and Gaiellales ord. nov. Systematic and applied microbiology</w:t>
      </w:r>
      <w:r w:rsidRPr="001F5B70">
        <w:rPr>
          <w:i/>
          <w:noProof/>
        </w:rPr>
        <w:t xml:space="preserve"> 34</w:t>
      </w:r>
      <w:r w:rsidRPr="001F5B70">
        <w:rPr>
          <w:noProof/>
        </w:rPr>
        <w:t>, 595-599.</w:t>
      </w:r>
    </w:p>
    <w:p w14:paraId="1220D6A8" w14:textId="77777777" w:rsidR="001F5B70" w:rsidRPr="001F5B70" w:rsidRDefault="001F5B70" w:rsidP="001F5B70">
      <w:pPr>
        <w:pStyle w:val="EndNoteBibliography"/>
        <w:spacing w:after="240"/>
        <w:rPr>
          <w:noProof/>
        </w:rPr>
      </w:pPr>
      <w:r w:rsidRPr="001F5B70">
        <w:rPr>
          <w:noProof/>
        </w:rPr>
        <w:t>Allen, T.D., Lawson, P.A., Collins, M.D., Falsen, E., and Tanner, R.S. (2006). Cloacibacterium normanense gen. nov., sp. nov., a novel bacterium in the family Flavobacteriaceae isolated from municipal wastewater. International journal of systematic and evolutionary microbiology</w:t>
      </w:r>
      <w:r w:rsidRPr="001F5B70">
        <w:rPr>
          <w:i/>
          <w:noProof/>
        </w:rPr>
        <w:t xml:space="preserve"> 56</w:t>
      </w:r>
      <w:r w:rsidRPr="001F5B70">
        <w:rPr>
          <w:noProof/>
        </w:rPr>
        <w:t>, 1311-1316.</w:t>
      </w:r>
    </w:p>
    <w:p w14:paraId="3B502E3E" w14:textId="77777777" w:rsidR="001F5B70" w:rsidRPr="001F5B70" w:rsidRDefault="001F5B70" w:rsidP="001F5B70">
      <w:pPr>
        <w:pStyle w:val="EndNoteBibliography"/>
        <w:spacing w:after="240"/>
        <w:rPr>
          <w:noProof/>
        </w:rPr>
      </w:pPr>
      <w:r w:rsidRPr="001F5B70">
        <w:rPr>
          <w:noProof/>
        </w:rPr>
        <w:t>Anderson, C., and Pedersen, K. (2003). In situ growth of Gallionella biofilms and partitioning of lanthanides and actinides between biological material and ferric oxyhydroxides. Geobiology</w:t>
      </w:r>
      <w:r w:rsidRPr="001F5B70">
        <w:rPr>
          <w:i/>
          <w:noProof/>
        </w:rPr>
        <w:t xml:space="preserve"> 1</w:t>
      </w:r>
      <w:r w:rsidRPr="001F5B70">
        <w:rPr>
          <w:noProof/>
        </w:rPr>
        <w:t>, 169-178.</w:t>
      </w:r>
    </w:p>
    <w:p w14:paraId="51014E1D" w14:textId="77777777" w:rsidR="001F5B70" w:rsidRPr="001F5B70" w:rsidRDefault="001F5B70" w:rsidP="001F5B70">
      <w:pPr>
        <w:pStyle w:val="EndNoteBibliography"/>
        <w:spacing w:after="240"/>
        <w:rPr>
          <w:noProof/>
        </w:rPr>
      </w:pPr>
      <w:r w:rsidRPr="001F5B70">
        <w:rPr>
          <w:noProof/>
        </w:rPr>
        <w:lastRenderedPageBreak/>
        <w:t>Bagnara, C., Toci, R., Gaudin, C., and Belaich, J. (1985). Isolation and Characterization of a Cellulolytic Microorganism, Cellulomonas fermentans sp. nov. International journal of systematic and evolutionary microbiology</w:t>
      </w:r>
      <w:r w:rsidRPr="001F5B70">
        <w:rPr>
          <w:i/>
          <w:noProof/>
        </w:rPr>
        <w:t xml:space="preserve"> 35</w:t>
      </w:r>
      <w:r w:rsidRPr="001F5B70">
        <w:rPr>
          <w:noProof/>
        </w:rPr>
        <w:t>, 502-507.</w:t>
      </w:r>
    </w:p>
    <w:p w14:paraId="66BE9D4D" w14:textId="77777777" w:rsidR="001F5B70" w:rsidRPr="001F5B70" w:rsidRDefault="001F5B70" w:rsidP="001F5B70">
      <w:pPr>
        <w:pStyle w:val="EndNoteBibliography"/>
        <w:spacing w:after="240"/>
        <w:rPr>
          <w:noProof/>
        </w:rPr>
      </w:pPr>
      <w:r w:rsidRPr="001F5B70">
        <w:rPr>
          <w:noProof/>
        </w:rPr>
        <w:t>Baldani, J., Baldani, V., Seldin, L., and Döbereiner, J. (1986). Characterization of Herbaspirillum seropedicae gen. nov., sp. nov., a root-associated nitrogen-fixing bacterium. International journal of systematic and evolutionary microbiology</w:t>
      </w:r>
      <w:r w:rsidRPr="001F5B70">
        <w:rPr>
          <w:i/>
          <w:noProof/>
        </w:rPr>
        <w:t xml:space="preserve"> 36</w:t>
      </w:r>
      <w:r w:rsidRPr="001F5B70">
        <w:rPr>
          <w:noProof/>
        </w:rPr>
        <w:t>, 86-93.</w:t>
      </w:r>
    </w:p>
    <w:p w14:paraId="7EF13860" w14:textId="77777777" w:rsidR="001F5B70" w:rsidRPr="001F5B70" w:rsidRDefault="001F5B70" w:rsidP="001F5B70">
      <w:pPr>
        <w:pStyle w:val="EndNoteBibliography"/>
        <w:spacing w:after="240"/>
        <w:rPr>
          <w:noProof/>
        </w:rPr>
      </w:pPr>
      <w:r w:rsidRPr="001F5B70">
        <w:rPr>
          <w:noProof/>
        </w:rPr>
        <w:t>Beckwith, C.R., Edwards, M.J., Lawes, M., Shi, L., Butt, J.N., Richardson, D.J., and Clarke, T.A. (2015). Characterization of MtoD from Sideroxydans lithotrophicus: a cytochrome c electron shuttle used in lithoautotrophic growth. Frontiers in microbiology</w:t>
      </w:r>
      <w:r w:rsidRPr="001F5B70">
        <w:rPr>
          <w:i/>
          <w:noProof/>
        </w:rPr>
        <w:t xml:space="preserve"> 6</w:t>
      </w:r>
      <w:r w:rsidRPr="001F5B70">
        <w:rPr>
          <w:noProof/>
        </w:rPr>
        <w:t>, 332.</w:t>
      </w:r>
    </w:p>
    <w:p w14:paraId="6A34B93D" w14:textId="77777777" w:rsidR="001F5B70" w:rsidRPr="001F5B70" w:rsidRDefault="001F5B70" w:rsidP="001F5B70">
      <w:pPr>
        <w:pStyle w:val="EndNoteBibliography"/>
        <w:spacing w:after="240"/>
        <w:rPr>
          <w:noProof/>
        </w:rPr>
      </w:pPr>
      <w:r w:rsidRPr="001F5B70">
        <w:rPr>
          <w:noProof/>
        </w:rPr>
        <w:t>Belova, S.E., Kulichevskaya, I.S., Bodelier, P.L., and Dedysh, S.N. (2013). Methylocystis bryophila sp. nov., a facultatively methanotrophic bacterium from acidic Sphagnum peat, and emended description of the genus Methylocystis (ex Whittenbury et al. 1970) Bowman et al. 1993. International journal of systematic and evolutionary microbiology</w:t>
      </w:r>
      <w:r w:rsidRPr="001F5B70">
        <w:rPr>
          <w:i/>
          <w:noProof/>
        </w:rPr>
        <w:t xml:space="preserve"> 63</w:t>
      </w:r>
      <w:r w:rsidRPr="001F5B70">
        <w:rPr>
          <w:noProof/>
        </w:rPr>
        <w:t>, 1096-1104.</w:t>
      </w:r>
    </w:p>
    <w:p w14:paraId="462A3995" w14:textId="77777777" w:rsidR="001F5B70" w:rsidRPr="001F5B70" w:rsidRDefault="001F5B70" w:rsidP="001F5B70">
      <w:pPr>
        <w:pStyle w:val="EndNoteBibliography"/>
        <w:spacing w:after="240"/>
        <w:rPr>
          <w:noProof/>
        </w:rPr>
      </w:pPr>
      <w:r w:rsidRPr="001F5B70">
        <w:rPr>
          <w:noProof/>
        </w:rPr>
        <w:t>Bogan, B.W., Sullivan, W.R., Kayser, K.J., Derr, K., Aldrich, H.C., and Paterek, J.R. (2003). Alkanindiges illinoisensis gen. nov., sp. nov., an obligately hydrocarbonoclastic, aerobic squalane-degrading bacterium isolated from oilfield soils. International journal of systematic and evolutionary microbiology</w:t>
      </w:r>
      <w:r w:rsidRPr="001F5B70">
        <w:rPr>
          <w:i/>
          <w:noProof/>
        </w:rPr>
        <w:t xml:space="preserve"> 53</w:t>
      </w:r>
      <w:r w:rsidRPr="001F5B70">
        <w:rPr>
          <w:noProof/>
        </w:rPr>
        <w:t>, 1389-1395.</w:t>
      </w:r>
    </w:p>
    <w:p w14:paraId="313B1D11" w14:textId="77777777" w:rsidR="001F5B70" w:rsidRPr="001F5B70" w:rsidRDefault="001F5B70" w:rsidP="001F5B70">
      <w:pPr>
        <w:pStyle w:val="EndNoteBibliography"/>
        <w:spacing w:after="240"/>
        <w:rPr>
          <w:noProof/>
        </w:rPr>
      </w:pPr>
      <w:r w:rsidRPr="001F5B70">
        <w:rPr>
          <w:noProof/>
        </w:rPr>
        <w:t>Boone, D.R., and Bryant, M.P. (1980). Propionate-degrading bacterium, Syntrophobacter wolinii sp. nov. gen. nov., from methanogenic ecosystems. Applied and environmental microbiology</w:t>
      </w:r>
      <w:r w:rsidRPr="001F5B70">
        <w:rPr>
          <w:i/>
          <w:noProof/>
        </w:rPr>
        <w:t xml:space="preserve"> 40</w:t>
      </w:r>
      <w:r w:rsidRPr="001F5B70">
        <w:rPr>
          <w:noProof/>
        </w:rPr>
        <w:t>, 626-632.</w:t>
      </w:r>
    </w:p>
    <w:p w14:paraId="2482E1D2" w14:textId="77777777" w:rsidR="001F5B70" w:rsidRPr="001F5B70" w:rsidRDefault="001F5B70" w:rsidP="001F5B70">
      <w:pPr>
        <w:pStyle w:val="EndNoteBibliography"/>
        <w:spacing w:after="240"/>
        <w:rPr>
          <w:noProof/>
        </w:rPr>
      </w:pPr>
      <w:r w:rsidRPr="001F5B70">
        <w:rPr>
          <w:noProof/>
        </w:rPr>
        <w:t>Bowman, J. (2006). The methanotrophs—the families Methylococcaceae and Methylocystaceae. In The prokaryotes (Springer), pp. 266-289.</w:t>
      </w:r>
    </w:p>
    <w:p w14:paraId="6D560987" w14:textId="77777777" w:rsidR="001F5B70" w:rsidRPr="001F5B70" w:rsidRDefault="001F5B70" w:rsidP="001F5B70">
      <w:pPr>
        <w:pStyle w:val="EndNoteBibliography"/>
        <w:spacing w:after="240"/>
        <w:rPr>
          <w:noProof/>
        </w:rPr>
      </w:pPr>
      <w:r w:rsidRPr="001F5B70">
        <w:rPr>
          <w:noProof/>
        </w:rPr>
        <w:t>Bowman, J.P., Nichols, C.M., and Gibson, J.A. (2003). Algoriphagus ratkowskyi gen. nov., sp. nov., Brumimicrobium glaciale gen. nov., sp. nov., Cryomorpha ignava gen. nov., sp. nov. and Crocinitomix catalasitica gen. nov., sp. nov., novel flavobacteria isolated from various polar habitats. International journal of systematic and evolutionary microbiology</w:t>
      </w:r>
      <w:r w:rsidRPr="001F5B70">
        <w:rPr>
          <w:i/>
          <w:noProof/>
        </w:rPr>
        <w:t xml:space="preserve"> 53</w:t>
      </w:r>
      <w:r w:rsidRPr="001F5B70">
        <w:rPr>
          <w:noProof/>
        </w:rPr>
        <w:t>, 1343-1355.</w:t>
      </w:r>
    </w:p>
    <w:p w14:paraId="4221959C" w14:textId="77777777" w:rsidR="001F5B70" w:rsidRPr="001F5B70" w:rsidRDefault="001F5B70" w:rsidP="001F5B70">
      <w:pPr>
        <w:pStyle w:val="EndNoteBibliography"/>
        <w:spacing w:after="240"/>
        <w:rPr>
          <w:noProof/>
        </w:rPr>
      </w:pPr>
      <w:r w:rsidRPr="001F5B70">
        <w:rPr>
          <w:noProof/>
        </w:rPr>
        <w:t>Bräuer, S.L., Cadillo-Quiroz, H., Ward, R.J., Yavitt, J.B., and Zinder, S.H. (2011). Methanoregula boonei gen. nov., sp. nov., an acidiphilic methanogen isolated from an acidic peat bog. International journal of systematic and evolutionary microbiology</w:t>
      </w:r>
      <w:r w:rsidRPr="001F5B70">
        <w:rPr>
          <w:i/>
          <w:noProof/>
        </w:rPr>
        <w:t xml:space="preserve"> 61</w:t>
      </w:r>
      <w:r w:rsidRPr="001F5B70">
        <w:rPr>
          <w:noProof/>
        </w:rPr>
        <w:t>, 45-52.</w:t>
      </w:r>
    </w:p>
    <w:p w14:paraId="02E096BC" w14:textId="77777777" w:rsidR="001F5B70" w:rsidRPr="001F5B70" w:rsidRDefault="001F5B70" w:rsidP="001F5B70">
      <w:pPr>
        <w:pStyle w:val="EndNoteBibliography"/>
        <w:spacing w:after="240"/>
        <w:rPr>
          <w:noProof/>
        </w:rPr>
      </w:pPr>
      <w:r w:rsidRPr="001F5B70">
        <w:rPr>
          <w:noProof/>
        </w:rPr>
        <w:t>Brooks, R.S., Blanchard, M.T., Clothier, K.A., Fish, S., Anderson, M.L., and Stott, J.L. (2016). Characterization of Pajaroellobacter abortibovis, the etiologic agent of epizootic bovine abortion. Veterinary microbiology</w:t>
      </w:r>
      <w:r w:rsidRPr="001F5B70">
        <w:rPr>
          <w:i/>
          <w:noProof/>
        </w:rPr>
        <w:t xml:space="preserve"> 192</w:t>
      </w:r>
      <w:r w:rsidRPr="001F5B70">
        <w:rPr>
          <w:noProof/>
        </w:rPr>
        <w:t>, 73-80.</w:t>
      </w:r>
    </w:p>
    <w:p w14:paraId="61D0B24C" w14:textId="77777777" w:rsidR="001F5B70" w:rsidRPr="001F5B70" w:rsidRDefault="001F5B70" w:rsidP="001F5B70">
      <w:pPr>
        <w:pStyle w:val="EndNoteBibliography"/>
        <w:spacing w:after="240"/>
        <w:rPr>
          <w:noProof/>
        </w:rPr>
      </w:pPr>
      <w:r w:rsidRPr="001F5B70">
        <w:rPr>
          <w:noProof/>
        </w:rPr>
        <w:t>Brune, A., Ludwig, W., and Schink, B. (2002). Propionivibrio limicola sp. nov., a fermentative bacterium specialized in the degradation of hydroaromatic compounds, reclassification of Propionibacter pelophilus as Propionivibrio pelophilus comb. nov. and amended description of the genus Propionivibrio. International journal of systematic and evolutionary microbiology</w:t>
      </w:r>
      <w:r w:rsidRPr="001F5B70">
        <w:rPr>
          <w:i/>
          <w:noProof/>
        </w:rPr>
        <w:t xml:space="preserve"> 52</w:t>
      </w:r>
      <w:r w:rsidRPr="001F5B70">
        <w:rPr>
          <w:noProof/>
        </w:rPr>
        <w:t>, 441-444.</w:t>
      </w:r>
    </w:p>
    <w:p w14:paraId="64783059" w14:textId="77777777" w:rsidR="001F5B70" w:rsidRPr="001F5B70" w:rsidRDefault="001F5B70" w:rsidP="001F5B70">
      <w:pPr>
        <w:pStyle w:val="EndNoteBibliography"/>
        <w:spacing w:after="240"/>
        <w:rPr>
          <w:noProof/>
        </w:rPr>
      </w:pPr>
      <w:r w:rsidRPr="001F5B70">
        <w:rPr>
          <w:noProof/>
        </w:rPr>
        <w:t>Busse, H., Kämpfer, P., Moore, E., Nuutinen, J., Tsitko, I., Denner, E., Vauterin, L., Valens, M., Rosselló-Mora, R., and Salkinoja-Salonen, M. (2002). Thermomonas haemolytica gen. nov., sp. nov., a gamma-proteobacterium from kaolin slurry. International journal of systematic and evolutionary microbiology</w:t>
      </w:r>
      <w:r w:rsidRPr="001F5B70">
        <w:rPr>
          <w:i/>
          <w:noProof/>
        </w:rPr>
        <w:t xml:space="preserve"> 52</w:t>
      </w:r>
      <w:r w:rsidRPr="001F5B70">
        <w:rPr>
          <w:noProof/>
        </w:rPr>
        <w:t>, 473-483.</w:t>
      </w:r>
    </w:p>
    <w:p w14:paraId="4AE9D844" w14:textId="77777777" w:rsidR="001F5B70" w:rsidRPr="001F5B70" w:rsidRDefault="001F5B70" w:rsidP="001F5B70">
      <w:pPr>
        <w:pStyle w:val="EndNoteBibliography"/>
        <w:spacing w:after="240"/>
        <w:rPr>
          <w:noProof/>
        </w:rPr>
      </w:pPr>
      <w:r w:rsidRPr="001F5B70">
        <w:rPr>
          <w:noProof/>
        </w:rPr>
        <w:t xml:space="preserve">Busse, H.-J. (2016). Review of the taxonomy of the genus Arthrobacter, emendation of the genus Arthrobacter sensu lato, proposal to reclassify selected species of the genus Arthrobacter in the novel genera Glutamicibacter gen. nov., Paeniglutamicibacter gen. nov., Pseudoglutamicibacter gen. nov., Paenarthrobacter gen. </w:t>
      </w:r>
      <w:r w:rsidRPr="001F5B70">
        <w:rPr>
          <w:noProof/>
        </w:rPr>
        <w:lastRenderedPageBreak/>
        <w:t>nov. and Pseudarthrobacter gen. nov., and emended description of Arthrobacter roseus. International journal of systematic and evolutionary microbiology</w:t>
      </w:r>
      <w:r w:rsidRPr="001F5B70">
        <w:rPr>
          <w:i/>
          <w:noProof/>
        </w:rPr>
        <w:t xml:space="preserve"> 66</w:t>
      </w:r>
      <w:r w:rsidRPr="001F5B70">
        <w:rPr>
          <w:noProof/>
        </w:rPr>
        <w:t>, 9-37.</w:t>
      </w:r>
    </w:p>
    <w:p w14:paraId="3C417D9F" w14:textId="77777777" w:rsidR="001F5B70" w:rsidRPr="001F5B70" w:rsidRDefault="001F5B70" w:rsidP="001F5B70">
      <w:pPr>
        <w:pStyle w:val="EndNoteBibliography"/>
        <w:spacing w:after="240"/>
        <w:rPr>
          <w:noProof/>
        </w:rPr>
      </w:pPr>
      <w:r w:rsidRPr="001F5B70">
        <w:rPr>
          <w:noProof/>
        </w:rPr>
        <w:t>Butler, W., O'connor, S.P., Yakrus, M., Smithwick, R., Plikaytis, B., Moss, C., Floyd, M., Woodley, C., Kilburn, J., and Vadney, F. (1993). Mycobacterium celatum sp. nov. International journal of systematic and evolutionary microbiology</w:t>
      </w:r>
      <w:r w:rsidRPr="001F5B70">
        <w:rPr>
          <w:i/>
          <w:noProof/>
        </w:rPr>
        <w:t xml:space="preserve"> 43</w:t>
      </w:r>
      <w:r w:rsidRPr="001F5B70">
        <w:rPr>
          <w:noProof/>
        </w:rPr>
        <w:t>, 539-548.</w:t>
      </w:r>
    </w:p>
    <w:p w14:paraId="1FA0FDCA" w14:textId="77777777" w:rsidR="001F5B70" w:rsidRPr="001F5B70" w:rsidRDefault="001F5B70" w:rsidP="001F5B70">
      <w:pPr>
        <w:pStyle w:val="EndNoteBibliography"/>
        <w:spacing w:after="240"/>
        <w:rPr>
          <w:noProof/>
        </w:rPr>
      </w:pPr>
      <w:r w:rsidRPr="001F5B70">
        <w:rPr>
          <w:noProof/>
        </w:rPr>
        <w:t>Buttet, G.F., Holliger, C., and Maillard, J. (2013). Functional genotyping of Sulfurospirillum spp. in mixed cultures allowed the identification of a new tetrachloroethene reductive dehalogenase. Applied and environmental microbiology</w:t>
      </w:r>
      <w:r w:rsidRPr="001F5B70">
        <w:rPr>
          <w:i/>
          <w:noProof/>
        </w:rPr>
        <w:t xml:space="preserve"> 79</w:t>
      </w:r>
      <w:r w:rsidRPr="001F5B70">
        <w:rPr>
          <w:noProof/>
        </w:rPr>
        <w:t>, 6941-6947.</w:t>
      </w:r>
    </w:p>
    <w:p w14:paraId="0F6EF9A7" w14:textId="77777777" w:rsidR="001F5B70" w:rsidRPr="001F5B70" w:rsidRDefault="001F5B70" w:rsidP="001F5B70">
      <w:pPr>
        <w:pStyle w:val="EndNoteBibliography"/>
        <w:spacing w:after="240"/>
        <w:rPr>
          <w:noProof/>
        </w:rPr>
      </w:pPr>
      <w:r w:rsidRPr="001F5B70">
        <w:rPr>
          <w:noProof/>
        </w:rPr>
        <w:t>Cavalier-Smith, T., and Scoble, J.M. (2013). Phylogeny of Heterokonta: Incisomonas marina, a uniciliate gliding opalozoan related to Solenicola (Nanomonadea), and evidence that Actinophryida evolved from raphidophytes. European Journal of Protistology</w:t>
      </w:r>
      <w:r w:rsidRPr="001F5B70">
        <w:rPr>
          <w:i/>
          <w:noProof/>
        </w:rPr>
        <w:t xml:space="preserve"> 49</w:t>
      </w:r>
      <w:r w:rsidRPr="001F5B70">
        <w:rPr>
          <w:noProof/>
        </w:rPr>
        <w:t>, 328-353.</w:t>
      </w:r>
    </w:p>
    <w:p w14:paraId="639E3B7A" w14:textId="77777777" w:rsidR="001F5B70" w:rsidRPr="001F5B70" w:rsidRDefault="001F5B70" w:rsidP="001F5B70">
      <w:pPr>
        <w:pStyle w:val="EndNoteBibliography"/>
        <w:spacing w:after="240"/>
        <w:rPr>
          <w:noProof/>
        </w:rPr>
      </w:pPr>
      <w:r w:rsidRPr="001F5B70">
        <w:rPr>
          <w:noProof/>
        </w:rPr>
        <w:t>Chin, K.-J., Liesack, W., and Janssen, P.H. (2001). Opitutus terrae gen. nov., sp. nov., to accommodate novel strains of the division'Verrucomicrobia'isolated from rice paddy soil. International journal of systematic and evolutionary microbiology</w:t>
      </w:r>
      <w:r w:rsidRPr="001F5B70">
        <w:rPr>
          <w:i/>
          <w:noProof/>
        </w:rPr>
        <w:t xml:space="preserve"> 51</w:t>
      </w:r>
      <w:r w:rsidRPr="001F5B70">
        <w:rPr>
          <w:noProof/>
        </w:rPr>
        <w:t>, 1965-1968.</w:t>
      </w:r>
    </w:p>
    <w:p w14:paraId="09FBA5C4" w14:textId="77777777" w:rsidR="001F5B70" w:rsidRPr="001F5B70" w:rsidRDefault="001F5B70" w:rsidP="001F5B70">
      <w:pPr>
        <w:pStyle w:val="EndNoteBibliography"/>
        <w:spacing w:after="240"/>
        <w:rPr>
          <w:noProof/>
        </w:rPr>
      </w:pPr>
      <w:r w:rsidRPr="001F5B70">
        <w:rPr>
          <w:noProof/>
        </w:rPr>
        <w:t>CHRISTENSEN, P., and Cook, F. (1978). Lysobacter, a new genus of nonfruiting, gliding bacteria with a high base ratio. International journal of systematic and evolutionary microbiology</w:t>
      </w:r>
      <w:r w:rsidRPr="001F5B70">
        <w:rPr>
          <w:i/>
          <w:noProof/>
        </w:rPr>
        <w:t xml:space="preserve"> 28</w:t>
      </w:r>
      <w:r w:rsidRPr="001F5B70">
        <w:rPr>
          <w:noProof/>
        </w:rPr>
        <w:t>, 367-393.</w:t>
      </w:r>
    </w:p>
    <w:p w14:paraId="33947EE4" w14:textId="77777777" w:rsidR="001F5B70" w:rsidRPr="001F5B70" w:rsidRDefault="001F5B70" w:rsidP="001F5B70">
      <w:pPr>
        <w:pStyle w:val="EndNoteBibliography"/>
        <w:spacing w:after="240"/>
        <w:rPr>
          <w:noProof/>
        </w:rPr>
      </w:pPr>
      <w:r w:rsidRPr="001F5B70">
        <w:rPr>
          <w:noProof/>
        </w:rPr>
        <w:t>Chung, E.J., Park, T.S., Kim, K.H., Jeon, C.O., Lee, H.-I., Chang, W.-S., Aslam, Z., and Chung, Y.R. (2015). Nitrospirillum irinus sp. nov., a diazotrophic bacterium isolated from the rhizosphere soil of Iris and emended description of the genus Nitrospirillum. Antonie van Leeuwenhoek</w:t>
      </w:r>
      <w:r w:rsidRPr="001F5B70">
        <w:rPr>
          <w:i/>
          <w:noProof/>
        </w:rPr>
        <w:t xml:space="preserve"> 108</w:t>
      </w:r>
      <w:r w:rsidRPr="001F5B70">
        <w:rPr>
          <w:noProof/>
        </w:rPr>
        <w:t>, 721-729.</w:t>
      </w:r>
    </w:p>
    <w:p w14:paraId="40E0691B" w14:textId="77777777" w:rsidR="001F5B70" w:rsidRPr="001F5B70" w:rsidRDefault="001F5B70" w:rsidP="001F5B70">
      <w:pPr>
        <w:pStyle w:val="EndNoteBibliography"/>
        <w:spacing w:after="240"/>
        <w:rPr>
          <w:noProof/>
        </w:rPr>
      </w:pPr>
      <w:r w:rsidRPr="001F5B70">
        <w:rPr>
          <w:noProof/>
        </w:rPr>
        <w:t>Ciesielski, S., Górniak, D., Mo</w:t>
      </w:r>
      <w:r w:rsidRPr="001F5B70">
        <w:rPr>
          <w:rFonts w:hint="eastAsia"/>
          <w:noProof/>
        </w:rPr>
        <w:t>ż</w:t>
      </w:r>
      <w:r w:rsidRPr="001F5B70">
        <w:rPr>
          <w:noProof/>
        </w:rPr>
        <w:t xml:space="preserve">ejko, J., </w:t>
      </w:r>
      <w:r w:rsidRPr="001F5B70">
        <w:rPr>
          <w:rFonts w:hint="eastAsia"/>
          <w:noProof/>
        </w:rPr>
        <w:t>Ś</w:t>
      </w:r>
      <w:r w:rsidRPr="001F5B70">
        <w:rPr>
          <w:noProof/>
        </w:rPr>
        <w:t>wi</w:t>
      </w:r>
      <w:r w:rsidRPr="001F5B70">
        <w:rPr>
          <w:rFonts w:hint="eastAsia"/>
          <w:noProof/>
        </w:rPr>
        <w:t>ą</w:t>
      </w:r>
      <w:r w:rsidRPr="001F5B70">
        <w:rPr>
          <w:noProof/>
        </w:rPr>
        <w:t>tecki, A., Grzesiak, J., and Zdanowski, M. (2014). The Diversity of Bacteria Isolated from Antarctic Freshwater Reservoirs Possessing the Ability to Produce Polyhydroxyalkanoates. Current microbiology</w:t>
      </w:r>
      <w:r w:rsidRPr="001F5B70">
        <w:rPr>
          <w:i/>
          <w:noProof/>
        </w:rPr>
        <w:t xml:space="preserve"> 69</w:t>
      </w:r>
      <w:r w:rsidRPr="001F5B70">
        <w:rPr>
          <w:noProof/>
        </w:rPr>
        <w:t>, 594-603.</w:t>
      </w:r>
    </w:p>
    <w:p w14:paraId="78F01B55" w14:textId="77777777" w:rsidR="001F5B70" w:rsidRPr="001F5B70" w:rsidRDefault="001F5B70" w:rsidP="001F5B70">
      <w:pPr>
        <w:pStyle w:val="EndNoteBibliography"/>
        <w:spacing w:after="240"/>
        <w:rPr>
          <w:noProof/>
        </w:rPr>
      </w:pPr>
      <w:r w:rsidRPr="001F5B70">
        <w:rPr>
          <w:noProof/>
        </w:rPr>
        <w:t>Coates, J.D., Chakraborty, R., Lack, J.G., O'Connor, S.M., Cole, K.A., Bender, K.S., and Achenbach, L.A. (2001). Anaerobic benzene oxidation coupled to nitrate reduction in pure culture by two strains of Dechloromonas. Nature</w:t>
      </w:r>
      <w:r w:rsidRPr="001F5B70">
        <w:rPr>
          <w:i/>
          <w:noProof/>
        </w:rPr>
        <w:t xml:space="preserve"> 411</w:t>
      </w:r>
      <w:r w:rsidRPr="001F5B70">
        <w:rPr>
          <w:noProof/>
        </w:rPr>
        <w:t>, 1039-1043.</w:t>
      </w:r>
    </w:p>
    <w:p w14:paraId="095AD160" w14:textId="77777777" w:rsidR="001F5B70" w:rsidRPr="001F5B70" w:rsidRDefault="001F5B70" w:rsidP="001F5B70">
      <w:pPr>
        <w:pStyle w:val="EndNoteBibliography"/>
        <w:spacing w:after="240"/>
        <w:rPr>
          <w:noProof/>
        </w:rPr>
      </w:pPr>
      <w:r w:rsidRPr="001F5B70">
        <w:rPr>
          <w:noProof/>
        </w:rPr>
        <w:t>Collingro, A., Poppert, S., Heinz, E., Schmitz-Esser, S., Essig, A., Schweikert, M., Wagner, M., and Horn, M. (2005). Recovery of an environmental chlamydia strain from activated sludge by co-cultivation with Acanthamoeba sp. Microbiology</w:t>
      </w:r>
      <w:r w:rsidRPr="001F5B70">
        <w:rPr>
          <w:i/>
          <w:noProof/>
        </w:rPr>
        <w:t xml:space="preserve"> 151</w:t>
      </w:r>
      <w:r w:rsidRPr="001F5B70">
        <w:rPr>
          <w:noProof/>
        </w:rPr>
        <w:t>, 301-309.</w:t>
      </w:r>
    </w:p>
    <w:p w14:paraId="792AF694" w14:textId="77777777" w:rsidR="001F5B70" w:rsidRPr="001F5B70" w:rsidRDefault="001F5B70" w:rsidP="001F5B70">
      <w:pPr>
        <w:pStyle w:val="EndNoteBibliography"/>
        <w:spacing w:after="240"/>
        <w:rPr>
          <w:noProof/>
        </w:rPr>
      </w:pPr>
      <w:r w:rsidRPr="001F5B70">
        <w:rPr>
          <w:noProof/>
        </w:rPr>
        <w:t>Couturier, M.R., Slechta, E.S., Goulston, C., Fisher, M.A., and Hanson, K.E. (2012). Leptotrichia bacteremia in patients receiving high-dose chemotherapy. Journal of clinical microbiology</w:t>
      </w:r>
      <w:r w:rsidRPr="001F5B70">
        <w:rPr>
          <w:i/>
          <w:noProof/>
        </w:rPr>
        <w:t xml:space="preserve"> 50</w:t>
      </w:r>
      <w:r w:rsidRPr="001F5B70">
        <w:rPr>
          <w:noProof/>
        </w:rPr>
        <w:t>, 1228-1232.</w:t>
      </w:r>
    </w:p>
    <w:p w14:paraId="2B2D836F" w14:textId="77777777" w:rsidR="001F5B70" w:rsidRPr="001F5B70" w:rsidRDefault="001F5B70" w:rsidP="001F5B70">
      <w:pPr>
        <w:pStyle w:val="EndNoteBibliography"/>
        <w:spacing w:after="240"/>
        <w:rPr>
          <w:noProof/>
        </w:rPr>
      </w:pPr>
      <w:r w:rsidRPr="001F5B70">
        <w:rPr>
          <w:noProof/>
        </w:rPr>
        <w:t>Cummings, D.E., Caccavo Jr, F., Spring, S., and Rosenzweig, R.F. (1999). Ferribacterium limneticum, gen. nov., sp. nov., an Fe (III)-reducing microorganism isolated from mining-impacted freshwater lake sediments. Archives of Microbiology</w:t>
      </w:r>
      <w:r w:rsidRPr="001F5B70">
        <w:rPr>
          <w:i/>
          <w:noProof/>
        </w:rPr>
        <w:t xml:space="preserve"> 171</w:t>
      </w:r>
      <w:r w:rsidRPr="001F5B70">
        <w:rPr>
          <w:noProof/>
        </w:rPr>
        <w:t>, 183-188.</w:t>
      </w:r>
    </w:p>
    <w:p w14:paraId="4BA6750D" w14:textId="77777777" w:rsidR="001F5B70" w:rsidRPr="001F5B70" w:rsidRDefault="001F5B70" w:rsidP="001F5B70">
      <w:pPr>
        <w:pStyle w:val="EndNoteBibliography"/>
        <w:spacing w:after="240"/>
        <w:rPr>
          <w:noProof/>
        </w:rPr>
      </w:pPr>
      <w:r w:rsidRPr="001F5B70">
        <w:rPr>
          <w:noProof/>
        </w:rPr>
        <w:t>Das, S.K., Mishra, A.K., Tindall, B.J., Rainey, F.A., and Stackebrandt, E. (1996). Oxidation of Thiosulfate by a New Bacterium, Bosea thiooxidans.(strain BI-42) gen. nov., sp. nov.: Analysis of Phylogeny Based on Chemotaxonomy and 16S Ribosomal DNA Sequencing. International journal of systematic and evolutionary microbiology</w:t>
      </w:r>
      <w:r w:rsidRPr="001F5B70">
        <w:rPr>
          <w:i/>
          <w:noProof/>
        </w:rPr>
        <w:t xml:space="preserve"> 46</w:t>
      </w:r>
      <w:r w:rsidRPr="001F5B70">
        <w:rPr>
          <w:noProof/>
        </w:rPr>
        <w:t>, 981-987.</w:t>
      </w:r>
    </w:p>
    <w:p w14:paraId="32A93BFE" w14:textId="77777777" w:rsidR="001F5B70" w:rsidRPr="001F5B70" w:rsidRDefault="001F5B70" w:rsidP="001F5B70">
      <w:pPr>
        <w:pStyle w:val="EndNoteBibliography"/>
        <w:spacing w:after="240"/>
        <w:rPr>
          <w:noProof/>
        </w:rPr>
      </w:pPr>
      <w:r w:rsidRPr="001F5B70">
        <w:rPr>
          <w:noProof/>
        </w:rPr>
        <w:t>Davidov, Y., and Jurkevitch, E. (2004). Diversity and evolution of Bdellovibrio-and-like organisms (BALOs), reclassification of Bacteriovorax starrii as Peredibacter starrii gen. nov., comb. nov., and description of the Bacteriovorax–Peredibacter clade as Bacteriovoracaceae fam. nov. International journal of systematic and evolutionary microbiology</w:t>
      </w:r>
      <w:r w:rsidRPr="001F5B70">
        <w:rPr>
          <w:i/>
          <w:noProof/>
        </w:rPr>
        <w:t xml:space="preserve"> 54</w:t>
      </w:r>
      <w:r w:rsidRPr="001F5B70">
        <w:rPr>
          <w:noProof/>
        </w:rPr>
        <w:t>, 1439-1452.</w:t>
      </w:r>
    </w:p>
    <w:p w14:paraId="2F29BDEA" w14:textId="77777777" w:rsidR="001F5B70" w:rsidRPr="001F5B70" w:rsidRDefault="001F5B70" w:rsidP="001F5B70">
      <w:pPr>
        <w:pStyle w:val="EndNoteBibliography"/>
        <w:spacing w:after="240"/>
        <w:rPr>
          <w:noProof/>
        </w:rPr>
      </w:pPr>
      <w:r w:rsidRPr="001F5B70">
        <w:rPr>
          <w:noProof/>
        </w:rPr>
        <w:lastRenderedPageBreak/>
        <w:t>De la Torre, J.R., Walker, C.B., Ingalls, A.E., Könneke, M., and Stahl, D.A. (2008). Cultivation of a thermophilic ammonia oxidizing archaeon synthesizing crenarchaeol. Environmental microbiology</w:t>
      </w:r>
      <w:r w:rsidRPr="001F5B70">
        <w:rPr>
          <w:i/>
          <w:noProof/>
        </w:rPr>
        <w:t xml:space="preserve"> 10</w:t>
      </w:r>
      <w:r w:rsidRPr="001F5B70">
        <w:rPr>
          <w:noProof/>
        </w:rPr>
        <w:t>, 810-818.</w:t>
      </w:r>
    </w:p>
    <w:p w14:paraId="31260387" w14:textId="77777777" w:rsidR="001F5B70" w:rsidRPr="001F5B70" w:rsidRDefault="001F5B70" w:rsidP="001F5B70">
      <w:pPr>
        <w:pStyle w:val="EndNoteBibliography"/>
        <w:spacing w:after="240"/>
        <w:rPr>
          <w:noProof/>
        </w:rPr>
      </w:pPr>
      <w:r w:rsidRPr="001F5B70">
        <w:rPr>
          <w:noProof/>
        </w:rPr>
        <w:t>Del Dot, T., Osawa, R., and Stackebrandt, E. (1993). Phascolarctobacterium faecium gen. nov, spec. nov., a novel taxon of the Sporomusa group of Bacteria. Systematic and applied microbiology</w:t>
      </w:r>
      <w:r w:rsidRPr="001F5B70">
        <w:rPr>
          <w:i/>
          <w:noProof/>
        </w:rPr>
        <w:t xml:space="preserve"> 16</w:t>
      </w:r>
      <w:r w:rsidRPr="001F5B70">
        <w:rPr>
          <w:noProof/>
        </w:rPr>
        <w:t>, 380-384.</w:t>
      </w:r>
    </w:p>
    <w:p w14:paraId="4CE9958F" w14:textId="77777777" w:rsidR="001F5B70" w:rsidRPr="001F5B70" w:rsidRDefault="001F5B70" w:rsidP="001F5B70">
      <w:pPr>
        <w:pStyle w:val="EndNoteBibliography"/>
        <w:spacing w:after="240"/>
        <w:rPr>
          <w:noProof/>
        </w:rPr>
      </w:pPr>
      <w:r w:rsidRPr="001F5B70">
        <w:rPr>
          <w:noProof/>
        </w:rPr>
        <w:t>Demharter, W., Hensel, R., Smida, J., and Stackebrandt, E. (1989). Sphaerobacter thermophilus gen. nov., sp. nov. A deeply rooting member of the actinomycetes subdivision isolated from thermophilically treated sewage sludge. Systematic and applied microbiology</w:t>
      </w:r>
      <w:r w:rsidRPr="001F5B70">
        <w:rPr>
          <w:i/>
          <w:noProof/>
        </w:rPr>
        <w:t xml:space="preserve"> 11</w:t>
      </w:r>
      <w:r w:rsidRPr="001F5B70">
        <w:rPr>
          <w:noProof/>
        </w:rPr>
        <w:t>, 261-266.</w:t>
      </w:r>
    </w:p>
    <w:p w14:paraId="3835D3B0" w14:textId="77777777" w:rsidR="001F5B70" w:rsidRPr="001F5B70" w:rsidRDefault="001F5B70" w:rsidP="001F5B70">
      <w:pPr>
        <w:pStyle w:val="EndNoteBibliography"/>
        <w:spacing w:after="240"/>
        <w:rPr>
          <w:noProof/>
        </w:rPr>
      </w:pPr>
      <w:r w:rsidRPr="001F5B70">
        <w:rPr>
          <w:noProof/>
        </w:rPr>
        <w:t>Derrien, M., Vaughan, E.E., Plugge, C.M., and de Vos, W.M. (2004). Akkermansia muciniphila gen. nov., sp. nov., a human intestinal mucin-degrading bacterium. International journal of systematic and evolutionary microbiology</w:t>
      </w:r>
      <w:r w:rsidRPr="001F5B70">
        <w:rPr>
          <w:i/>
          <w:noProof/>
        </w:rPr>
        <w:t xml:space="preserve"> 54</w:t>
      </w:r>
      <w:r w:rsidRPr="001F5B70">
        <w:rPr>
          <w:noProof/>
        </w:rPr>
        <w:t>, 1469-1476.</w:t>
      </w:r>
    </w:p>
    <w:p w14:paraId="23499E15" w14:textId="77777777" w:rsidR="001F5B70" w:rsidRPr="001F5B70" w:rsidRDefault="001F5B70" w:rsidP="001F5B70">
      <w:pPr>
        <w:pStyle w:val="EndNoteBibliography"/>
        <w:spacing w:after="240"/>
        <w:rPr>
          <w:noProof/>
        </w:rPr>
      </w:pPr>
      <w:r w:rsidRPr="001F5B70">
        <w:rPr>
          <w:noProof/>
        </w:rPr>
        <w:t>Dridi, B., Fardeau, M.-L., Ollivier, B., Raoult, D., and Drancourt, M. (2012). Methanomassiliicoccus luminyensis gen. nov., sp. nov., a methanogenic archaeon isolated from human faeces. International journal of systematic and evolutionary microbiology</w:t>
      </w:r>
      <w:r w:rsidRPr="001F5B70">
        <w:rPr>
          <w:i/>
          <w:noProof/>
        </w:rPr>
        <w:t xml:space="preserve"> 62</w:t>
      </w:r>
      <w:r w:rsidRPr="001F5B70">
        <w:rPr>
          <w:noProof/>
        </w:rPr>
        <w:t>, 1902-1907.</w:t>
      </w:r>
    </w:p>
    <w:p w14:paraId="759A94DE" w14:textId="77777777" w:rsidR="001F5B70" w:rsidRPr="001F5B70" w:rsidRDefault="001F5B70" w:rsidP="001F5B70">
      <w:pPr>
        <w:pStyle w:val="EndNoteBibliography"/>
        <w:spacing w:after="240"/>
        <w:rPr>
          <w:noProof/>
        </w:rPr>
      </w:pPr>
      <w:r w:rsidRPr="001F5B70">
        <w:rPr>
          <w:noProof/>
        </w:rPr>
        <w:t>Duncan, S.H., Hold, G.L., Harmsen, H.J., Stewart, C.S., and Flint, H.J. (2002). Growth requirements and fermentation products of Fusobacterium prausnitzii, and a proposal to reclassify it as Faecalibacterium prausnitzii gen. nov., comb. nov. International journal of systematic and evolutionary microbiology</w:t>
      </w:r>
      <w:r w:rsidRPr="001F5B70">
        <w:rPr>
          <w:i/>
          <w:noProof/>
        </w:rPr>
        <w:t xml:space="preserve"> 52</w:t>
      </w:r>
      <w:r w:rsidRPr="001F5B70">
        <w:rPr>
          <w:noProof/>
        </w:rPr>
        <w:t>, 2141-2146.</w:t>
      </w:r>
    </w:p>
    <w:p w14:paraId="6EC9F4D7" w14:textId="77777777" w:rsidR="001F5B70" w:rsidRPr="001F5B70" w:rsidRDefault="001F5B70" w:rsidP="001F5B70">
      <w:pPr>
        <w:pStyle w:val="EndNoteBibliography"/>
        <w:spacing w:after="240"/>
        <w:rPr>
          <w:noProof/>
        </w:rPr>
      </w:pPr>
      <w:r w:rsidRPr="001F5B70">
        <w:rPr>
          <w:noProof/>
        </w:rPr>
        <w:t>Emerson, D., Field, E., Chertkov, O., Davenport, K., Goodwin, L., Munk, C., Nolan, M., and Woyke, T. (2013). Comparative genomics of freshwater Fe-oxidizing bacteria: implications for physiology, ecology, and systematics. Frontiers in microbiology</w:t>
      </w:r>
      <w:r w:rsidRPr="001F5B70">
        <w:rPr>
          <w:i/>
          <w:noProof/>
        </w:rPr>
        <w:t xml:space="preserve"> 4</w:t>
      </w:r>
      <w:r w:rsidRPr="001F5B70">
        <w:rPr>
          <w:noProof/>
        </w:rPr>
        <w:t>, 254.</w:t>
      </w:r>
    </w:p>
    <w:p w14:paraId="5EF7D36B" w14:textId="77777777" w:rsidR="001F5B70" w:rsidRPr="001F5B70" w:rsidRDefault="001F5B70" w:rsidP="001F5B70">
      <w:pPr>
        <w:pStyle w:val="EndNoteBibliography"/>
        <w:spacing w:after="240"/>
        <w:rPr>
          <w:noProof/>
        </w:rPr>
      </w:pPr>
      <w:r w:rsidRPr="001F5B70">
        <w:rPr>
          <w:noProof/>
        </w:rPr>
        <w:t>Ezaki, T., Kawamura, Y., Li, N., Li, Z.-Y., Zhao, L., and Shu, S.-e. (2001). Proposal of the genera Anaerococcus gen. nov., Peptoniphilus gen. nov. and Gallicola gen. nov. for members of the genus Peptostreptococcus. International journal of systematic and evolutionary microbiology</w:t>
      </w:r>
      <w:r w:rsidRPr="001F5B70">
        <w:rPr>
          <w:i/>
          <w:noProof/>
        </w:rPr>
        <w:t xml:space="preserve"> 51</w:t>
      </w:r>
      <w:r w:rsidRPr="001F5B70">
        <w:rPr>
          <w:noProof/>
        </w:rPr>
        <w:t>, 1521-1528.</w:t>
      </w:r>
    </w:p>
    <w:p w14:paraId="2B5DA245" w14:textId="77777777" w:rsidR="001F5B70" w:rsidRPr="001F5B70" w:rsidRDefault="001F5B70" w:rsidP="001F5B70">
      <w:pPr>
        <w:pStyle w:val="EndNoteBibliography"/>
        <w:spacing w:after="240"/>
        <w:rPr>
          <w:noProof/>
        </w:rPr>
      </w:pPr>
      <w:r w:rsidRPr="001F5B70">
        <w:rPr>
          <w:noProof/>
        </w:rPr>
        <w:t>Fahrbach, M., Kuever, J., Meinke, R., Kämpfer, P., and Hollender, J. (2006). Denitratisoma oestradiolicum gen. nov., sp. nov., a 17</w:t>
      </w:r>
      <w:r w:rsidRPr="001F5B70">
        <w:rPr>
          <w:rFonts w:hint="eastAsia"/>
          <w:noProof/>
        </w:rPr>
        <w:t>β</w:t>
      </w:r>
      <w:r w:rsidRPr="001F5B70">
        <w:rPr>
          <w:noProof/>
        </w:rPr>
        <w:t>-oestradiol-degrading, denitrifying betaproteobacterium. International journal of systematic and evolutionary microbiology</w:t>
      </w:r>
      <w:r w:rsidRPr="001F5B70">
        <w:rPr>
          <w:i/>
          <w:noProof/>
        </w:rPr>
        <w:t xml:space="preserve"> 56</w:t>
      </w:r>
      <w:r w:rsidRPr="001F5B70">
        <w:rPr>
          <w:noProof/>
        </w:rPr>
        <w:t>, 1547-1552.</w:t>
      </w:r>
    </w:p>
    <w:p w14:paraId="31BB9980" w14:textId="77777777" w:rsidR="001F5B70" w:rsidRPr="001F5B70" w:rsidRDefault="001F5B70" w:rsidP="001F5B70">
      <w:pPr>
        <w:pStyle w:val="EndNoteBibliography"/>
        <w:spacing w:after="240"/>
        <w:rPr>
          <w:noProof/>
        </w:rPr>
      </w:pPr>
      <w:r w:rsidRPr="001F5B70">
        <w:rPr>
          <w:noProof/>
        </w:rPr>
        <w:t>Falagán, C., and Johnson, D.B. (2014). Acidibacter ferrireducens gen. nov., sp. nov.: an acidophilic ferric iron-reducing gammaproteobacterium. Extremophiles</w:t>
      </w:r>
      <w:r w:rsidRPr="001F5B70">
        <w:rPr>
          <w:i/>
          <w:noProof/>
        </w:rPr>
        <w:t xml:space="preserve"> 18</w:t>
      </w:r>
      <w:r w:rsidRPr="001F5B70">
        <w:rPr>
          <w:noProof/>
        </w:rPr>
        <w:t>, 1067-1073.</w:t>
      </w:r>
    </w:p>
    <w:p w14:paraId="676E5A8C" w14:textId="77777777" w:rsidR="001F5B70" w:rsidRPr="001F5B70" w:rsidRDefault="001F5B70" w:rsidP="001F5B70">
      <w:pPr>
        <w:pStyle w:val="EndNoteBibliography"/>
        <w:spacing w:after="240"/>
        <w:rPr>
          <w:noProof/>
        </w:rPr>
      </w:pPr>
      <w:r w:rsidRPr="001F5B70">
        <w:rPr>
          <w:noProof/>
        </w:rPr>
        <w:t>Fernandes, C., Rainey, F.A., Nobre, M.F., Pinhal, I., Folhas, F., and Da Costa, M.S. (2005). Herminiimonas fonticola gen. nov., sp. nov., a Betaproteobacterium isolated from a source of bottled mineral water. Systematic and applied microbiology</w:t>
      </w:r>
      <w:r w:rsidRPr="001F5B70">
        <w:rPr>
          <w:i/>
          <w:noProof/>
        </w:rPr>
        <w:t xml:space="preserve"> 28</w:t>
      </w:r>
      <w:r w:rsidRPr="001F5B70">
        <w:rPr>
          <w:noProof/>
        </w:rPr>
        <w:t>, 596-603.</w:t>
      </w:r>
    </w:p>
    <w:p w14:paraId="6A3AE040" w14:textId="77777777" w:rsidR="001F5B70" w:rsidRPr="001F5B70" w:rsidRDefault="001F5B70" w:rsidP="001F5B70">
      <w:pPr>
        <w:pStyle w:val="EndNoteBibliography"/>
        <w:spacing w:after="240"/>
        <w:rPr>
          <w:noProof/>
        </w:rPr>
      </w:pPr>
      <w:r w:rsidRPr="001F5B70">
        <w:rPr>
          <w:noProof/>
        </w:rPr>
        <w:t>Ferry, J.G., Smith, P.H., and Wolfe, R. (1974). Methanospirillum, a New Genus of Methanogenic Bacteria, and Characterization of Methanospirillum hungatii sp. nov. International journal of systematic and evolutionary microbiology</w:t>
      </w:r>
      <w:r w:rsidRPr="001F5B70">
        <w:rPr>
          <w:i/>
          <w:noProof/>
        </w:rPr>
        <w:t xml:space="preserve"> 24</w:t>
      </w:r>
      <w:r w:rsidRPr="001F5B70">
        <w:rPr>
          <w:noProof/>
        </w:rPr>
        <w:t>, 465-469.</w:t>
      </w:r>
    </w:p>
    <w:p w14:paraId="5DB9DF0B" w14:textId="77777777" w:rsidR="001F5B70" w:rsidRPr="001F5B70" w:rsidRDefault="001F5B70" w:rsidP="001F5B70">
      <w:pPr>
        <w:pStyle w:val="EndNoteBibliography"/>
        <w:spacing w:after="240"/>
        <w:rPr>
          <w:noProof/>
        </w:rPr>
      </w:pPr>
      <w:r w:rsidRPr="001F5B70">
        <w:rPr>
          <w:noProof/>
        </w:rPr>
        <w:t>Finkmann, W., Altendorf, K., Stackebrandt, E., and Lipski, A. (2000). Characterization of N2O-producing Xanthomonas-like isolates from biofilters as Stenotrophomonas nitritireducens sp. nov., Luteimonas mephitis gen. nov., sp. nov. and Pseudoxanthomonas broegbernensis gen. nov., sp. nov. International journal of systematic and evolutionary microbiology</w:t>
      </w:r>
      <w:r w:rsidRPr="001F5B70">
        <w:rPr>
          <w:i/>
          <w:noProof/>
        </w:rPr>
        <w:t xml:space="preserve"> 50</w:t>
      </w:r>
      <w:r w:rsidRPr="001F5B70">
        <w:rPr>
          <w:noProof/>
        </w:rPr>
        <w:t>, 273-282.</w:t>
      </w:r>
    </w:p>
    <w:p w14:paraId="1587E452" w14:textId="77777777" w:rsidR="001F5B70" w:rsidRPr="001F5B70" w:rsidRDefault="001F5B70" w:rsidP="001F5B70">
      <w:pPr>
        <w:pStyle w:val="EndNoteBibliography"/>
        <w:spacing w:after="240"/>
        <w:rPr>
          <w:noProof/>
        </w:rPr>
      </w:pPr>
      <w:r w:rsidRPr="001F5B70">
        <w:rPr>
          <w:noProof/>
        </w:rPr>
        <w:t>Finneran, K.T., Johnsen, C.V., and Lovley, D.R. (2003). Rhodoferax ferrireducens sp. nov., a psychrotolerant, facultatively anaerobic bacterium that oxidizes acetate with the reduction of Fe (III). International journal of systematic and evolutionary microbiology</w:t>
      </w:r>
      <w:r w:rsidRPr="001F5B70">
        <w:rPr>
          <w:i/>
          <w:noProof/>
        </w:rPr>
        <w:t xml:space="preserve"> 53</w:t>
      </w:r>
      <w:r w:rsidRPr="001F5B70">
        <w:rPr>
          <w:noProof/>
        </w:rPr>
        <w:t>, 669-673.</w:t>
      </w:r>
    </w:p>
    <w:p w14:paraId="2342D757" w14:textId="77777777" w:rsidR="001F5B70" w:rsidRPr="001F5B70" w:rsidRDefault="001F5B70" w:rsidP="001F5B70">
      <w:pPr>
        <w:pStyle w:val="EndNoteBibliography"/>
        <w:spacing w:after="240"/>
        <w:rPr>
          <w:noProof/>
        </w:rPr>
      </w:pPr>
      <w:r w:rsidRPr="001F5B70">
        <w:rPr>
          <w:noProof/>
        </w:rPr>
        <w:lastRenderedPageBreak/>
        <w:t>Fischer-Romero, C., Tindall, B., and Jüttner, F. (1996). Tolumonas auensis gen. nov., sp. nov., a toluene-producing bacterium from anoxic sediments of a freshwater lake. International journal of systematic and evolutionary microbiology</w:t>
      </w:r>
      <w:r w:rsidRPr="001F5B70">
        <w:rPr>
          <w:i/>
          <w:noProof/>
        </w:rPr>
        <w:t xml:space="preserve"> 46</w:t>
      </w:r>
      <w:r w:rsidRPr="001F5B70">
        <w:rPr>
          <w:noProof/>
        </w:rPr>
        <w:t>, 183-188.</w:t>
      </w:r>
    </w:p>
    <w:p w14:paraId="455069EF" w14:textId="77777777" w:rsidR="001F5B70" w:rsidRPr="001F5B70" w:rsidRDefault="001F5B70" w:rsidP="001F5B70">
      <w:pPr>
        <w:pStyle w:val="EndNoteBibliography"/>
        <w:spacing w:after="240"/>
        <w:rPr>
          <w:noProof/>
        </w:rPr>
      </w:pPr>
      <w:r w:rsidRPr="001F5B70">
        <w:rPr>
          <w:noProof/>
        </w:rPr>
        <w:t>Friedrich, M.M., and Lipski, A. (2008). Alkanibacter difficilis gen. nov., sp. nov. and Singularimonas variicoloris gen. nov., sp. nov., hexane-degrading bacteria isolated from a hexane-treated biofilter. International journal of systematic and evolutionary microbiology</w:t>
      </w:r>
      <w:r w:rsidRPr="001F5B70">
        <w:rPr>
          <w:i/>
          <w:noProof/>
        </w:rPr>
        <w:t xml:space="preserve"> 58</w:t>
      </w:r>
      <w:r w:rsidRPr="001F5B70">
        <w:rPr>
          <w:noProof/>
        </w:rPr>
        <w:t>, 2324-2329.</w:t>
      </w:r>
    </w:p>
    <w:p w14:paraId="12AA2371" w14:textId="77777777" w:rsidR="001F5B70" w:rsidRPr="001F5B70" w:rsidRDefault="001F5B70" w:rsidP="001F5B70">
      <w:pPr>
        <w:pStyle w:val="EndNoteBibliography"/>
        <w:spacing w:after="240"/>
        <w:rPr>
          <w:noProof/>
        </w:rPr>
      </w:pPr>
      <w:r w:rsidRPr="001F5B70">
        <w:rPr>
          <w:noProof/>
        </w:rPr>
        <w:t>Fudou, R., Jojima, Y., Iizuka, T., and Yamanaka, S. (2002). Haliangium ochraceum gen. nov., sp. nov. and Haliangium tepidum sp. nov.: novel moderately halophilic myxobacteria isolated from coastal saline environments. The Journal of general and applied microbiology</w:t>
      </w:r>
      <w:r w:rsidRPr="001F5B70">
        <w:rPr>
          <w:i/>
          <w:noProof/>
        </w:rPr>
        <w:t xml:space="preserve"> 48</w:t>
      </w:r>
      <w:r w:rsidRPr="001F5B70">
        <w:rPr>
          <w:noProof/>
        </w:rPr>
        <w:t>, 109-115.</w:t>
      </w:r>
    </w:p>
    <w:p w14:paraId="72C55473" w14:textId="77777777" w:rsidR="001F5B70" w:rsidRPr="001F5B70" w:rsidRDefault="001F5B70" w:rsidP="001F5B70">
      <w:pPr>
        <w:pStyle w:val="EndNoteBibliography"/>
        <w:spacing w:after="240"/>
        <w:rPr>
          <w:noProof/>
        </w:rPr>
      </w:pPr>
      <w:r w:rsidRPr="001F5B70">
        <w:rPr>
          <w:noProof/>
        </w:rPr>
        <w:t>Fukunaga, Y., Kurahashi, M., Sakiyama, Y., Ohuchi, M., Yokota, A., and Harayama, S. (2009). Phycisphaera mikurensis gen. nov., sp. nov., isolated from a marine alga, and proposal of Phycisphaeraceae fam. nov., Phycisphaerales ord. nov. and Phycisphaerae classis nov. in the phylum Planctomycetes. The Journal of general and applied microbiology</w:t>
      </w:r>
      <w:r w:rsidRPr="001F5B70">
        <w:rPr>
          <w:i/>
          <w:noProof/>
        </w:rPr>
        <w:t xml:space="preserve"> 55</w:t>
      </w:r>
      <w:r w:rsidRPr="001F5B70">
        <w:rPr>
          <w:noProof/>
        </w:rPr>
        <w:t>, 267-275.</w:t>
      </w:r>
    </w:p>
    <w:p w14:paraId="5529D73A" w14:textId="77777777" w:rsidR="001F5B70" w:rsidRPr="001F5B70" w:rsidRDefault="001F5B70" w:rsidP="001F5B70">
      <w:pPr>
        <w:pStyle w:val="EndNoteBibliography"/>
        <w:spacing w:after="240"/>
        <w:rPr>
          <w:noProof/>
        </w:rPr>
      </w:pPr>
      <w:r w:rsidRPr="001F5B70">
        <w:rPr>
          <w:noProof/>
        </w:rPr>
        <w:t>Funke, G., Aravena-Roman, M., and Frodl, R. (2005). First description of Curtobacterium spp. isolated from human clinical specimens. Journal of clinical microbiology</w:t>
      </w:r>
      <w:r w:rsidRPr="001F5B70">
        <w:rPr>
          <w:i/>
          <w:noProof/>
        </w:rPr>
        <w:t xml:space="preserve"> 43</w:t>
      </w:r>
      <w:r w:rsidRPr="001F5B70">
        <w:rPr>
          <w:noProof/>
        </w:rPr>
        <w:t>, 1032-1036.</w:t>
      </w:r>
    </w:p>
    <w:p w14:paraId="40ECD5D1" w14:textId="77777777" w:rsidR="001F5B70" w:rsidRPr="001F5B70" w:rsidRDefault="001F5B70" w:rsidP="001F5B70">
      <w:pPr>
        <w:pStyle w:val="EndNoteBibliography"/>
        <w:spacing w:after="240"/>
        <w:rPr>
          <w:noProof/>
        </w:rPr>
      </w:pPr>
      <w:r w:rsidRPr="001F5B70">
        <w:rPr>
          <w:noProof/>
        </w:rPr>
        <w:t>Garcia, R., Stadler, M., Gemperlein, K., and Müller, R. (2016). Aetherobacter fasciculatus gen. nov., sp. nov. and Aetherobacter rufus sp. nov., novel myxobacteria with promising biotechnological applications. International journal of systematic and evolutionary microbiology</w:t>
      </w:r>
      <w:r w:rsidRPr="001F5B70">
        <w:rPr>
          <w:i/>
          <w:noProof/>
        </w:rPr>
        <w:t xml:space="preserve"> 66</w:t>
      </w:r>
      <w:r w:rsidRPr="001F5B70">
        <w:rPr>
          <w:noProof/>
        </w:rPr>
        <w:t>, 928-938.</w:t>
      </w:r>
    </w:p>
    <w:p w14:paraId="5874A9B6" w14:textId="77777777" w:rsidR="001F5B70" w:rsidRPr="001F5B70" w:rsidRDefault="001F5B70" w:rsidP="001F5B70">
      <w:pPr>
        <w:pStyle w:val="EndNoteBibliography"/>
        <w:spacing w:after="240"/>
        <w:rPr>
          <w:noProof/>
        </w:rPr>
      </w:pPr>
      <w:r w:rsidRPr="001F5B70">
        <w:rPr>
          <w:noProof/>
        </w:rPr>
        <w:t>Gebers, R., and Beese, M. (1988). Pedomicrobium americanum sp. nov. and Pedomicrobium australicum sp. nov. from Aquatic Habitats, Pedomicrobium gen. emend., and Pedomicrobium ferrugineum sp. emend.†. International journal of systematic and evolutionary microbiology</w:t>
      </w:r>
      <w:r w:rsidRPr="001F5B70">
        <w:rPr>
          <w:i/>
          <w:noProof/>
        </w:rPr>
        <w:t xml:space="preserve"> 38</w:t>
      </w:r>
      <w:r w:rsidRPr="001F5B70">
        <w:rPr>
          <w:noProof/>
        </w:rPr>
        <w:t>, 303-315.</w:t>
      </w:r>
    </w:p>
    <w:p w14:paraId="0FE2B3F6" w14:textId="77777777" w:rsidR="001F5B70" w:rsidRPr="001F5B70" w:rsidRDefault="001F5B70" w:rsidP="001F5B70">
      <w:pPr>
        <w:pStyle w:val="EndNoteBibliography"/>
        <w:spacing w:after="240"/>
        <w:rPr>
          <w:noProof/>
        </w:rPr>
      </w:pPr>
      <w:r w:rsidRPr="001F5B70">
        <w:rPr>
          <w:noProof/>
        </w:rPr>
        <w:t>Glaeser, S.P., Galatis, H., Martin, K., and Kämpfer, P. (2012). Luteolibacter cuticulihirudinis sp. nov., isolated from Hirudo medicinalis. Antonie van Leeuwenhoek</w:t>
      </w:r>
      <w:r w:rsidRPr="001F5B70">
        <w:rPr>
          <w:i/>
          <w:noProof/>
        </w:rPr>
        <w:t xml:space="preserve"> 102</w:t>
      </w:r>
      <w:r w:rsidRPr="001F5B70">
        <w:rPr>
          <w:noProof/>
        </w:rPr>
        <w:t>, 319-324.</w:t>
      </w:r>
    </w:p>
    <w:p w14:paraId="35C08907" w14:textId="77777777" w:rsidR="001F5B70" w:rsidRPr="001F5B70" w:rsidRDefault="001F5B70" w:rsidP="001F5B70">
      <w:pPr>
        <w:pStyle w:val="EndNoteBibliography"/>
        <w:spacing w:after="240"/>
        <w:rPr>
          <w:noProof/>
        </w:rPr>
      </w:pPr>
      <w:r w:rsidRPr="001F5B70">
        <w:rPr>
          <w:noProof/>
        </w:rPr>
        <w:t>Gonella, E., Negri, I., Marzorati, M., Mandrioli, M., Sacchi, L., Pajoro, M., Crotti, E., Rizzi, A., Clementi, E., and Tedeschi, R. (2011). Bacterial endosymbiont localization in Hyalesthes obsoletus, the insect vector of Bois noir in Vitis vinifera. Applied and environmental microbiology</w:t>
      </w:r>
      <w:r w:rsidRPr="001F5B70">
        <w:rPr>
          <w:i/>
          <w:noProof/>
        </w:rPr>
        <w:t xml:space="preserve"> 77</w:t>
      </w:r>
      <w:r w:rsidRPr="001F5B70">
        <w:rPr>
          <w:noProof/>
        </w:rPr>
        <w:t>, 1423-1435.</w:t>
      </w:r>
    </w:p>
    <w:p w14:paraId="2EEFCCFF" w14:textId="77777777" w:rsidR="001F5B70" w:rsidRPr="001F5B70" w:rsidRDefault="001F5B70" w:rsidP="001F5B70">
      <w:pPr>
        <w:pStyle w:val="EndNoteBibliography"/>
        <w:spacing w:after="240"/>
        <w:rPr>
          <w:noProof/>
        </w:rPr>
      </w:pPr>
      <w:r w:rsidRPr="001F5B70">
        <w:rPr>
          <w:noProof/>
        </w:rPr>
        <w:t>Grabovich, M., Gavrish, E., Kuever, J., Lysenko, A.M., Podkopaeva, D., and Dubinina, G. (2006). Proposal of Giesbergeria voronezhensis gen. nov., sp. nov. and G. kuznetsovii sp. nov. and reclassification of [Aquaspirillum] anulus,[A.] sinuosum and [A.] giesbergeri as Giesbergeria anulus comb. nov., G. sinuosa comb. nov. and G. giesbergeri comb. nov., and [Aquaspirillum] metamorphum and [A.] psychrophilum as Simplicispira metamorpha gen. nov., comb. nov. and S. psychrophila comb. nov. International journal of systematic and evolutionary microbiology</w:t>
      </w:r>
      <w:r w:rsidRPr="001F5B70">
        <w:rPr>
          <w:i/>
          <w:noProof/>
        </w:rPr>
        <w:t xml:space="preserve"> 56</w:t>
      </w:r>
      <w:r w:rsidRPr="001F5B70">
        <w:rPr>
          <w:noProof/>
        </w:rPr>
        <w:t>, 569-576.</w:t>
      </w:r>
    </w:p>
    <w:p w14:paraId="71F352E5" w14:textId="77777777" w:rsidR="001F5B70" w:rsidRPr="001F5B70" w:rsidRDefault="001F5B70" w:rsidP="001F5B70">
      <w:pPr>
        <w:pStyle w:val="EndNoteBibliography"/>
        <w:spacing w:after="240"/>
        <w:rPr>
          <w:noProof/>
        </w:rPr>
      </w:pPr>
      <w:r w:rsidRPr="001F5B70">
        <w:rPr>
          <w:noProof/>
        </w:rPr>
        <w:t>Grech-Mora, I., Fardeau, M.-L., Patel, B., Ollivier, B., Rimbault, A., Prensier, G., Garcia, J.-L., and Garnier-Sillam, E. (1996). Isolation and characterization of Sporobacter termitidis gen. nov., sp. nov., from the digestive tract of the wood-feeding termite Nasutitermes lujae. International journal of systematic and evolutionary microbiology</w:t>
      </w:r>
      <w:r w:rsidRPr="001F5B70">
        <w:rPr>
          <w:i/>
          <w:noProof/>
        </w:rPr>
        <w:t xml:space="preserve"> 46</w:t>
      </w:r>
      <w:r w:rsidRPr="001F5B70">
        <w:rPr>
          <w:noProof/>
        </w:rPr>
        <w:t>, 512-518.</w:t>
      </w:r>
    </w:p>
    <w:p w14:paraId="0CD28C62" w14:textId="77777777" w:rsidR="001F5B70" w:rsidRPr="001F5B70" w:rsidRDefault="001F5B70" w:rsidP="001F5B70">
      <w:pPr>
        <w:pStyle w:val="EndNoteBibliography"/>
        <w:spacing w:after="240"/>
        <w:rPr>
          <w:noProof/>
        </w:rPr>
      </w:pPr>
      <w:r w:rsidRPr="001F5B70">
        <w:rPr>
          <w:noProof/>
        </w:rPr>
        <w:t>Groth, I., Schumann, P., Schütze, B., Augsten, K., and Stackebrandt, E. (2002). Knoellia sinensis gen. nov., sp. nov. and Knoellia subterranea sp. nov., two novel actinobacteria isolated from a cave. International journal of systematic and evolutionary microbiology</w:t>
      </w:r>
      <w:r w:rsidRPr="001F5B70">
        <w:rPr>
          <w:i/>
          <w:noProof/>
        </w:rPr>
        <w:t xml:space="preserve"> 52</w:t>
      </w:r>
      <w:r w:rsidRPr="001F5B70">
        <w:rPr>
          <w:noProof/>
        </w:rPr>
        <w:t>, 77-84.</w:t>
      </w:r>
    </w:p>
    <w:p w14:paraId="759C8D5E" w14:textId="77777777" w:rsidR="001F5B70" w:rsidRPr="001F5B70" w:rsidRDefault="001F5B70" w:rsidP="001F5B70">
      <w:pPr>
        <w:pStyle w:val="EndNoteBibliography"/>
        <w:spacing w:after="240"/>
        <w:rPr>
          <w:noProof/>
        </w:rPr>
      </w:pPr>
      <w:r w:rsidRPr="001F5B70">
        <w:rPr>
          <w:noProof/>
        </w:rPr>
        <w:t>Hallam, S.J., Konstantinidis, K.T., Putnam, N., Schleper, C., Watanabe, Y.-i., Sugahara, J., Preston, C., de la Torre, J., Richardson, P.M., and DeLong, E.F. (2006). Genomic analysis of the uncultivated marine crenarchaeote Cenarchaeum symbiosum. Proceedings of the National Academy of Sciences</w:t>
      </w:r>
      <w:r w:rsidRPr="001F5B70">
        <w:rPr>
          <w:i/>
          <w:noProof/>
        </w:rPr>
        <w:t xml:space="preserve"> 103</w:t>
      </w:r>
      <w:r w:rsidRPr="001F5B70">
        <w:rPr>
          <w:noProof/>
        </w:rPr>
        <w:t>, 18296-18301.</w:t>
      </w:r>
    </w:p>
    <w:p w14:paraId="681A1222" w14:textId="77777777" w:rsidR="001F5B70" w:rsidRPr="001F5B70" w:rsidRDefault="001F5B70" w:rsidP="001F5B70">
      <w:pPr>
        <w:pStyle w:val="EndNoteBibliography"/>
        <w:spacing w:after="240"/>
        <w:rPr>
          <w:noProof/>
        </w:rPr>
      </w:pPr>
      <w:r w:rsidRPr="001F5B70">
        <w:rPr>
          <w:noProof/>
        </w:rPr>
        <w:lastRenderedPageBreak/>
        <w:t>Han, S.K., Nedashkovskaya, O.I., Mikhailov, V.V., Kim, S.B., and Bae, K.S. (2003). Salinibacterium amurskyense gen. nov., sp. nov., a novel genus of the family Microbacteriaceae from the marine environment. International journal of systematic and evolutionary microbiology</w:t>
      </w:r>
      <w:r w:rsidRPr="001F5B70">
        <w:rPr>
          <w:i/>
          <w:noProof/>
        </w:rPr>
        <w:t xml:space="preserve"> 53</w:t>
      </w:r>
      <w:r w:rsidRPr="001F5B70">
        <w:rPr>
          <w:noProof/>
        </w:rPr>
        <w:t>, 2061-2066.</w:t>
      </w:r>
    </w:p>
    <w:p w14:paraId="60354CA1" w14:textId="77777777" w:rsidR="001F5B70" w:rsidRPr="001F5B70" w:rsidRDefault="001F5B70" w:rsidP="001F5B70">
      <w:pPr>
        <w:pStyle w:val="EndNoteBibliography"/>
        <w:spacing w:after="240"/>
        <w:rPr>
          <w:noProof/>
        </w:rPr>
      </w:pPr>
      <w:r w:rsidRPr="001F5B70">
        <w:rPr>
          <w:noProof/>
        </w:rPr>
        <w:t>He, Q., and Sanford, R.A. (2003). Characterization of Fe (III) reduction by chlororespiring Anaeromxyobacter dehalogenans. Applied and environmental microbiology</w:t>
      </w:r>
      <w:r w:rsidRPr="001F5B70">
        <w:rPr>
          <w:i/>
          <w:noProof/>
        </w:rPr>
        <w:t xml:space="preserve"> 69</w:t>
      </w:r>
      <w:r w:rsidRPr="001F5B70">
        <w:rPr>
          <w:noProof/>
        </w:rPr>
        <w:t>, 2712-2718.</w:t>
      </w:r>
    </w:p>
    <w:p w14:paraId="79E3CD42" w14:textId="77777777" w:rsidR="001F5B70" w:rsidRPr="001F5B70" w:rsidRDefault="001F5B70" w:rsidP="001F5B70">
      <w:pPr>
        <w:pStyle w:val="EndNoteBibliography"/>
        <w:spacing w:after="240"/>
        <w:rPr>
          <w:noProof/>
        </w:rPr>
      </w:pPr>
      <w:r w:rsidRPr="001F5B70">
        <w:rPr>
          <w:noProof/>
        </w:rPr>
        <w:t>Heckmann, K., and Schmidt, H.J. (1987). Polynucleobacter necessarius gen. nov., sp. nov., an obligately endosymbiotic bacterium living in the cytoplasm of Euplotes aediculatus. International journal of systematic and evolutionary microbiology</w:t>
      </w:r>
      <w:r w:rsidRPr="001F5B70">
        <w:rPr>
          <w:i/>
          <w:noProof/>
        </w:rPr>
        <w:t xml:space="preserve"> 37</w:t>
      </w:r>
      <w:r w:rsidRPr="001F5B70">
        <w:rPr>
          <w:noProof/>
        </w:rPr>
        <w:t>, 456-457.</w:t>
      </w:r>
    </w:p>
    <w:p w14:paraId="2D96DDB4" w14:textId="77777777" w:rsidR="001F5B70" w:rsidRPr="001F5B70" w:rsidRDefault="001F5B70" w:rsidP="001F5B70">
      <w:pPr>
        <w:pStyle w:val="EndNoteBibliography"/>
        <w:spacing w:after="240"/>
        <w:rPr>
          <w:noProof/>
        </w:rPr>
      </w:pPr>
      <w:r w:rsidRPr="001F5B70">
        <w:rPr>
          <w:noProof/>
        </w:rPr>
        <w:t>Hiraishi, A., Shin, Y.K., and Sugiyama, J. (1997). Proposal To Reclassify Zoogloea ramigera IAM 12670 (PR Dugan 115) as Duganella zoogloeoides gen. nov., sp. nov. International journal of systematic and evolutionary microbiology</w:t>
      </w:r>
      <w:r w:rsidRPr="001F5B70">
        <w:rPr>
          <w:i/>
          <w:noProof/>
        </w:rPr>
        <w:t xml:space="preserve"> 47</w:t>
      </w:r>
      <w:r w:rsidRPr="001F5B70">
        <w:rPr>
          <w:noProof/>
        </w:rPr>
        <w:t>, 1249-1252.</w:t>
      </w:r>
    </w:p>
    <w:p w14:paraId="32636660" w14:textId="77777777" w:rsidR="001F5B70" w:rsidRPr="001F5B70" w:rsidRDefault="001F5B70" w:rsidP="001F5B70">
      <w:pPr>
        <w:pStyle w:val="EndNoteBibliography"/>
        <w:spacing w:after="240"/>
        <w:rPr>
          <w:noProof/>
        </w:rPr>
      </w:pPr>
      <w:r w:rsidRPr="001F5B70">
        <w:rPr>
          <w:noProof/>
        </w:rPr>
        <w:t>Hiraishi, A., and Ueda, Y. (1994). Rhodoplanes gen. nov., a new genus of phototrophic bacteria including Rhodopseudomonas rosea as Rhodoplanes roseus comb. nov. and Rhodoplanes elegans sp. nov. International journal of systematic and evolutionary microbiology</w:t>
      </w:r>
      <w:r w:rsidRPr="001F5B70">
        <w:rPr>
          <w:i/>
          <w:noProof/>
        </w:rPr>
        <w:t xml:space="preserve"> 44</w:t>
      </w:r>
      <w:r w:rsidRPr="001F5B70">
        <w:rPr>
          <w:noProof/>
        </w:rPr>
        <w:t>, 665-673.</w:t>
      </w:r>
    </w:p>
    <w:p w14:paraId="3F9FD9BA" w14:textId="77777777" w:rsidR="001F5B70" w:rsidRPr="001F5B70" w:rsidRDefault="001F5B70" w:rsidP="001F5B70">
      <w:pPr>
        <w:pStyle w:val="EndNoteBibliography"/>
        <w:spacing w:after="240"/>
        <w:rPr>
          <w:noProof/>
        </w:rPr>
      </w:pPr>
      <w:r w:rsidRPr="001F5B70">
        <w:rPr>
          <w:noProof/>
        </w:rPr>
        <w:t>Hirayama, H., Takai, K., Inagaki, F., Nealson, K.H., and Horikoshi, K. (2005). Thiobacter subterraneus gen. nov., sp. nov., an obligately chemolithoautotrophic, thermophilic, sulfur-oxidizing bacterium from a subsurface hot aquifer. International journal of systematic and evolutionary microbiology</w:t>
      </w:r>
      <w:r w:rsidRPr="001F5B70">
        <w:rPr>
          <w:i/>
          <w:noProof/>
        </w:rPr>
        <w:t xml:space="preserve"> 55</w:t>
      </w:r>
      <w:r w:rsidRPr="001F5B70">
        <w:rPr>
          <w:noProof/>
        </w:rPr>
        <w:t>, 467-472.</w:t>
      </w:r>
    </w:p>
    <w:p w14:paraId="10FA3647" w14:textId="77777777" w:rsidR="001F5B70" w:rsidRPr="001F5B70" w:rsidRDefault="001F5B70" w:rsidP="001F5B70">
      <w:pPr>
        <w:pStyle w:val="EndNoteBibliography"/>
        <w:spacing w:after="240"/>
        <w:rPr>
          <w:noProof/>
        </w:rPr>
      </w:pPr>
      <w:r w:rsidRPr="001F5B70">
        <w:rPr>
          <w:noProof/>
        </w:rPr>
        <w:t>HOLDEMAN, L.V., and Moore, W. (1974). New genus, Coprococcus, twelve new species, and emended descriptions of four previously described species of bacteria from human feces. International journal of systematic and evolutionary microbiology</w:t>
      </w:r>
      <w:r w:rsidRPr="001F5B70">
        <w:rPr>
          <w:i/>
          <w:noProof/>
        </w:rPr>
        <w:t xml:space="preserve"> 24</w:t>
      </w:r>
      <w:r w:rsidRPr="001F5B70">
        <w:rPr>
          <w:noProof/>
        </w:rPr>
        <w:t>, 260-277.</w:t>
      </w:r>
    </w:p>
    <w:p w14:paraId="67F74EB8" w14:textId="77777777" w:rsidR="001F5B70" w:rsidRPr="001F5B70" w:rsidRDefault="001F5B70" w:rsidP="001F5B70">
      <w:pPr>
        <w:pStyle w:val="EndNoteBibliography"/>
        <w:spacing w:after="240"/>
        <w:rPr>
          <w:noProof/>
        </w:rPr>
      </w:pPr>
      <w:r w:rsidRPr="001F5B70">
        <w:rPr>
          <w:noProof/>
        </w:rPr>
        <w:t>Holmes, D.E., Nevin, K.P., Woodard, T.L., Peacock, A.D., and Lovley, D.R. (2007). Prolixibacter bellariivorans gen. nov., sp. nov., a sugar-fermenting, psychrotolerant anaerobe of the phylum Bacteroidetes, isolated from a marine-sediment fuel cell. International journal of systematic and evolutionary microbiology</w:t>
      </w:r>
      <w:r w:rsidRPr="001F5B70">
        <w:rPr>
          <w:i/>
          <w:noProof/>
        </w:rPr>
        <w:t xml:space="preserve"> 57</w:t>
      </w:r>
      <w:r w:rsidRPr="001F5B70">
        <w:rPr>
          <w:noProof/>
        </w:rPr>
        <w:t>, 701-707.</w:t>
      </w:r>
    </w:p>
    <w:p w14:paraId="47767A9A" w14:textId="77777777" w:rsidR="001F5B70" w:rsidRPr="001F5B70" w:rsidRDefault="001F5B70" w:rsidP="001F5B70">
      <w:pPr>
        <w:pStyle w:val="EndNoteBibliography"/>
        <w:spacing w:after="240"/>
        <w:rPr>
          <w:noProof/>
        </w:rPr>
      </w:pPr>
      <w:r w:rsidRPr="001F5B70">
        <w:rPr>
          <w:noProof/>
        </w:rPr>
        <w:t>Horn, M., Wagner, M., Müller, K.-D., Schmid, E.N., Fritsche, T.R., Schleifer, K.-H., and Michel, R. (2000). Neochlamydia hartmannellae gen. nov., sp. nov.(Parachlamydiaceae), an endoparasite of the amoeba Hartmannella vermiformis. Microbiology</w:t>
      </w:r>
      <w:r w:rsidRPr="001F5B70">
        <w:rPr>
          <w:i/>
          <w:noProof/>
        </w:rPr>
        <w:t xml:space="preserve"> 146</w:t>
      </w:r>
      <w:r w:rsidRPr="001F5B70">
        <w:rPr>
          <w:noProof/>
        </w:rPr>
        <w:t>, 1231-1239.</w:t>
      </w:r>
    </w:p>
    <w:p w14:paraId="50AAEE36" w14:textId="77777777" w:rsidR="001F5B70" w:rsidRPr="001F5B70" w:rsidRDefault="001F5B70" w:rsidP="001F5B70">
      <w:pPr>
        <w:pStyle w:val="EndNoteBibliography"/>
        <w:spacing w:after="240"/>
        <w:rPr>
          <w:noProof/>
        </w:rPr>
      </w:pPr>
      <w:r w:rsidRPr="001F5B70">
        <w:rPr>
          <w:noProof/>
        </w:rPr>
        <w:t>Hornung, C., Poehlein, A., Haack, F.S., Schmidt, M., Dierking, K., Pohlen, A., Schulenburg, H., Blokesch, M., Plener, L., and Jung, K. (2013). The Janthinobacterium sp. HH01 genome encodes a homologue of the V. cholerae CqsA and L. pneumophila LqsA autoinducer synthases. PloS one</w:t>
      </w:r>
      <w:r w:rsidRPr="001F5B70">
        <w:rPr>
          <w:i/>
          <w:noProof/>
        </w:rPr>
        <w:t xml:space="preserve"> 8</w:t>
      </w:r>
      <w:r w:rsidRPr="001F5B70">
        <w:rPr>
          <w:noProof/>
        </w:rPr>
        <w:t>, e55045.</w:t>
      </w:r>
    </w:p>
    <w:p w14:paraId="66066CFA" w14:textId="77777777" w:rsidR="001F5B70" w:rsidRPr="001F5B70" w:rsidRDefault="001F5B70" w:rsidP="001F5B70">
      <w:pPr>
        <w:pStyle w:val="EndNoteBibliography"/>
        <w:spacing w:after="240"/>
        <w:rPr>
          <w:noProof/>
        </w:rPr>
      </w:pPr>
      <w:r w:rsidRPr="001F5B70">
        <w:rPr>
          <w:noProof/>
        </w:rPr>
        <w:t>Huang, X.-F., Liu, Y.J., Dong, J.-D., Qu, L.-Y., Zhang, Y.-Y., Wang, F.-Z., Tian, X.-P., and Zhang, S. (2014). Mangrovibacterium diazotrophicum gen. nov., sp. nov., a nitrogen-fixing bacterium isolated from a mangrove sediment, and proposal of Prolixibacteraceae fam. nov. International journal of systematic and evolutionary microbiology</w:t>
      </w:r>
      <w:r w:rsidRPr="001F5B70">
        <w:rPr>
          <w:i/>
          <w:noProof/>
        </w:rPr>
        <w:t xml:space="preserve"> 64</w:t>
      </w:r>
      <w:r w:rsidRPr="001F5B70">
        <w:rPr>
          <w:noProof/>
        </w:rPr>
        <w:t>, 875-881.</w:t>
      </w:r>
    </w:p>
    <w:p w14:paraId="62C8ED68" w14:textId="77777777" w:rsidR="001F5B70" w:rsidRPr="001F5B70" w:rsidRDefault="001F5B70" w:rsidP="001F5B70">
      <w:pPr>
        <w:pStyle w:val="EndNoteBibliography"/>
        <w:spacing w:after="240"/>
        <w:rPr>
          <w:noProof/>
        </w:rPr>
      </w:pPr>
      <w:r w:rsidRPr="001F5B70">
        <w:rPr>
          <w:noProof/>
        </w:rPr>
        <w:t>Iguchi, H., Yurimoto, H., and Sakai, Y. (2011). Methylovulum miyakonense gen. nov., sp. nov., a type I methanotroph isolated from forest soil. International journal of systematic and evolutionary microbiology</w:t>
      </w:r>
      <w:r w:rsidRPr="001F5B70">
        <w:rPr>
          <w:i/>
          <w:noProof/>
        </w:rPr>
        <w:t xml:space="preserve"> 61</w:t>
      </w:r>
      <w:r w:rsidRPr="001F5B70">
        <w:rPr>
          <w:noProof/>
        </w:rPr>
        <w:t>, 810-815.</w:t>
      </w:r>
    </w:p>
    <w:p w14:paraId="0123033F" w14:textId="77777777" w:rsidR="001F5B70" w:rsidRPr="001F5B70" w:rsidRDefault="001F5B70" w:rsidP="001F5B70">
      <w:pPr>
        <w:pStyle w:val="EndNoteBibliography"/>
        <w:spacing w:after="240"/>
        <w:rPr>
          <w:noProof/>
        </w:rPr>
      </w:pPr>
      <w:r w:rsidRPr="001F5B70">
        <w:rPr>
          <w:noProof/>
        </w:rPr>
        <w:t>Iino, T., Mori, K., Uchino, Y., Nakagawa, T., Harayama, S., and Suzuki, K.-i. (2010). Ignavibacterium album gen. nov., sp. nov., a moderately thermophilic anaerobic bacterium isolated from microbial mats at a terrestrial hot spring and proposal of Ignavibacteria classis nov., for a novel lineage at the periphery of green sulfur bacteria. International journal of systematic and evolutionary microbiology</w:t>
      </w:r>
      <w:r w:rsidRPr="001F5B70">
        <w:rPr>
          <w:i/>
          <w:noProof/>
        </w:rPr>
        <w:t xml:space="preserve"> 60</w:t>
      </w:r>
      <w:r w:rsidRPr="001F5B70">
        <w:rPr>
          <w:noProof/>
        </w:rPr>
        <w:t>, 1376-1382.</w:t>
      </w:r>
    </w:p>
    <w:p w14:paraId="3AEA4F72" w14:textId="77777777" w:rsidR="001F5B70" w:rsidRPr="001F5B70" w:rsidRDefault="001F5B70" w:rsidP="001F5B70">
      <w:pPr>
        <w:pStyle w:val="EndNoteBibliography"/>
        <w:spacing w:after="240"/>
        <w:rPr>
          <w:noProof/>
        </w:rPr>
      </w:pPr>
      <w:r w:rsidRPr="001F5B70">
        <w:rPr>
          <w:noProof/>
        </w:rPr>
        <w:lastRenderedPageBreak/>
        <w:t>Im, W.-T., Hu, Z.-Y., Kim, K.-H., Rhee, S.-K., Meng, H., Lee, S.-T., and Quan, Z.-X. (2012). Description of Fimbriimonas ginsengisoli gen. nov., sp. nov. within the Fimbriimonadia class nov., of the phylum Armatimonadetes. Antonie van Leeuwenhoek</w:t>
      </w:r>
      <w:r w:rsidRPr="001F5B70">
        <w:rPr>
          <w:i/>
          <w:noProof/>
        </w:rPr>
        <w:t xml:space="preserve"> 102</w:t>
      </w:r>
      <w:r w:rsidRPr="001F5B70">
        <w:rPr>
          <w:noProof/>
        </w:rPr>
        <w:t>, 307-317.</w:t>
      </w:r>
    </w:p>
    <w:p w14:paraId="52C64941" w14:textId="77777777" w:rsidR="001F5B70" w:rsidRPr="001F5B70" w:rsidRDefault="001F5B70" w:rsidP="001F5B70">
      <w:pPr>
        <w:pStyle w:val="EndNoteBibliography"/>
        <w:spacing w:after="240"/>
        <w:rPr>
          <w:noProof/>
        </w:rPr>
      </w:pPr>
      <w:r w:rsidRPr="001F5B70">
        <w:rPr>
          <w:noProof/>
        </w:rPr>
        <w:t xml:space="preserve">Im, W.-T., Yokota, A., Kim, M.-K., and Lee, S.-T. (2004). Kaistia adipata gen. nov., sp. nov., a novel </w:t>
      </w:r>
      <w:r w:rsidRPr="001F5B70">
        <w:rPr>
          <w:rFonts w:hint="eastAsia"/>
          <w:noProof/>
        </w:rPr>
        <w:t>α</w:t>
      </w:r>
      <w:r w:rsidRPr="001F5B70">
        <w:rPr>
          <w:noProof/>
        </w:rPr>
        <w:t>-proteobacterium. The Journal of general and applied microbiology</w:t>
      </w:r>
      <w:r w:rsidRPr="001F5B70">
        <w:rPr>
          <w:i/>
          <w:noProof/>
        </w:rPr>
        <w:t xml:space="preserve"> 50</w:t>
      </w:r>
      <w:r w:rsidRPr="001F5B70">
        <w:rPr>
          <w:noProof/>
        </w:rPr>
        <w:t>, 249-254.</w:t>
      </w:r>
    </w:p>
    <w:p w14:paraId="598E06CF" w14:textId="77777777" w:rsidR="001F5B70" w:rsidRPr="001F5B70" w:rsidRDefault="001F5B70" w:rsidP="001F5B70">
      <w:pPr>
        <w:pStyle w:val="EndNoteBibliography"/>
        <w:spacing w:after="240"/>
        <w:rPr>
          <w:noProof/>
        </w:rPr>
      </w:pPr>
      <w:r w:rsidRPr="001F5B70">
        <w:rPr>
          <w:noProof/>
        </w:rPr>
        <w:t>Imachi, H., Sakai, S., Ohashi, A., Harada, H., Hanada, S., Kamagata, Y., and Sekiguchi, Y. (2007). Pelotomaculum propionicicum sp. nov., an anaerobic, mesophilic, obligately syntrophic, propionate-oxidizing bacterium. International journal of systematic and evolutionary microbiology</w:t>
      </w:r>
      <w:r w:rsidRPr="001F5B70">
        <w:rPr>
          <w:i/>
          <w:noProof/>
        </w:rPr>
        <w:t xml:space="preserve"> 57</w:t>
      </w:r>
      <w:r w:rsidRPr="001F5B70">
        <w:rPr>
          <w:noProof/>
        </w:rPr>
        <w:t>, 1487-1492.</w:t>
      </w:r>
    </w:p>
    <w:p w14:paraId="22A950FA" w14:textId="77777777" w:rsidR="001F5B70" w:rsidRPr="001F5B70" w:rsidRDefault="001F5B70" w:rsidP="001F5B70">
      <w:pPr>
        <w:pStyle w:val="EndNoteBibliography"/>
        <w:spacing w:after="240"/>
        <w:rPr>
          <w:noProof/>
        </w:rPr>
      </w:pPr>
      <w:r w:rsidRPr="001F5B70">
        <w:rPr>
          <w:noProof/>
        </w:rPr>
        <w:t>Imachi, H., Sekiguchi, Y., Kamagata, Y., Hanada, S., Ohashi, A., and Harada, H. (2002). Pelotomaculum thermopropionicum gen. nov., sp. nov., an anaerobic, thermophilic, syntrophic propionate-oxidizing bacterium. International journal of systematic and evolutionary microbiology</w:t>
      </w:r>
      <w:r w:rsidRPr="001F5B70">
        <w:rPr>
          <w:i/>
          <w:noProof/>
        </w:rPr>
        <w:t xml:space="preserve"> 52</w:t>
      </w:r>
      <w:r w:rsidRPr="001F5B70">
        <w:rPr>
          <w:noProof/>
        </w:rPr>
        <w:t>, 1729-1735.</w:t>
      </w:r>
    </w:p>
    <w:p w14:paraId="692266CE" w14:textId="77777777" w:rsidR="001F5B70" w:rsidRPr="001F5B70" w:rsidRDefault="001F5B70" w:rsidP="001F5B70">
      <w:pPr>
        <w:pStyle w:val="EndNoteBibliography"/>
        <w:spacing w:after="240"/>
        <w:rPr>
          <w:noProof/>
        </w:rPr>
      </w:pPr>
      <w:r w:rsidRPr="001F5B70">
        <w:rPr>
          <w:noProof/>
        </w:rPr>
        <w:t>Jabari, L., Gannoun, H., Cayol, J.-L., Hedi, A., Sakamoto, M., Falsen, E., Ohkuma, M., Hamdi, M., Fauque, G., and Ollivier, B. (2012). Macellibacteroides fermentans gen. nov., sp. nov., a member of the family Porphyromonadaceae isolated from an upflow anaerobic filter treating abattoir wastewaters. International journal of systematic and evolutionary microbiology</w:t>
      </w:r>
      <w:r w:rsidRPr="001F5B70">
        <w:rPr>
          <w:i/>
          <w:noProof/>
        </w:rPr>
        <w:t xml:space="preserve"> 62</w:t>
      </w:r>
      <w:r w:rsidRPr="001F5B70">
        <w:rPr>
          <w:noProof/>
        </w:rPr>
        <w:t>, 2522-2527.</w:t>
      </w:r>
    </w:p>
    <w:p w14:paraId="07CA516C" w14:textId="77777777" w:rsidR="001F5B70" w:rsidRPr="001F5B70" w:rsidRDefault="001F5B70" w:rsidP="001F5B70">
      <w:pPr>
        <w:pStyle w:val="EndNoteBibliography"/>
        <w:spacing w:after="240"/>
        <w:rPr>
          <w:noProof/>
        </w:rPr>
      </w:pPr>
      <w:r w:rsidRPr="001F5B70">
        <w:rPr>
          <w:noProof/>
        </w:rPr>
        <w:t>Janda, J.M., and Abbott, S.L. (1998). Evolving concepts regarding the genus Aeromonas: an expanding panorama of species, disease presentations, and unanswered questions. Clinical infectious diseases</w:t>
      </w:r>
      <w:r w:rsidRPr="001F5B70">
        <w:rPr>
          <w:i/>
          <w:noProof/>
        </w:rPr>
        <w:t xml:space="preserve"> 27</w:t>
      </w:r>
      <w:r w:rsidRPr="001F5B70">
        <w:rPr>
          <w:noProof/>
        </w:rPr>
        <w:t>, 332-344.</w:t>
      </w:r>
    </w:p>
    <w:p w14:paraId="06D73F48" w14:textId="77777777" w:rsidR="001F5B70" w:rsidRPr="001F5B70" w:rsidRDefault="001F5B70" w:rsidP="001F5B70">
      <w:pPr>
        <w:pStyle w:val="EndNoteBibliography"/>
        <w:spacing w:after="240"/>
        <w:rPr>
          <w:noProof/>
        </w:rPr>
      </w:pPr>
      <w:r w:rsidRPr="001F5B70">
        <w:rPr>
          <w:noProof/>
        </w:rPr>
        <w:t>Jezbera, J., Sharma, A.K., Brandt, U., Doolittle, W.F., and Hahn, M.W. (2009). ‘Candidatus Planktophila limnetica’, an actinobacterium representing one of the most numerically important taxa in freshwater bacterioplankton. International journal of systematic and evolutionary microbiology</w:t>
      </w:r>
      <w:r w:rsidRPr="001F5B70">
        <w:rPr>
          <w:i/>
          <w:noProof/>
        </w:rPr>
        <w:t xml:space="preserve"> 59</w:t>
      </w:r>
      <w:r w:rsidRPr="001F5B70">
        <w:rPr>
          <w:noProof/>
        </w:rPr>
        <w:t>, 2864-2869.</w:t>
      </w:r>
    </w:p>
    <w:p w14:paraId="3853C034" w14:textId="77777777" w:rsidR="001F5B70" w:rsidRPr="001F5B70" w:rsidRDefault="001F5B70" w:rsidP="001F5B70">
      <w:pPr>
        <w:pStyle w:val="EndNoteBibliography"/>
        <w:spacing w:after="240"/>
        <w:rPr>
          <w:noProof/>
        </w:rPr>
      </w:pPr>
      <w:r w:rsidRPr="001F5B70">
        <w:rPr>
          <w:noProof/>
        </w:rPr>
        <w:t>Jogler, M., Chen, H., Simon, J., Rohde, M., Busse, H.-J., Klenk, H.-P., Tindall, B.J., and Overmann, J. (2013). Description of Sphingorhabdus planktonica gen. nov., sp. nov. and reclassification of three related members of the genus Sphingopyxis in the genus Sphingorhabdus gen. nov. International journal of systematic and evolutionary microbiology</w:t>
      </w:r>
      <w:r w:rsidRPr="001F5B70">
        <w:rPr>
          <w:i/>
          <w:noProof/>
        </w:rPr>
        <w:t xml:space="preserve"> 63</w:t>
      </w:r>
      <w:r w:rsidRPr="001F5B70">
        <w:rPr>
          <w:noProof/>
        </w:rPr>
        <w:t>, 1342-1349.</w:t>
      </w:r>
    </w:p>
    <w:p w14:paraId="1193A846" w14:textId="77777777" w:rsidR="001F5B70" w:rsidRPr="001F5B70" w:rsidRDefault="001F5B70" w:rsidP="001F5B70">
      <w:pPr>
        <w:pStyle w:val="EndNoteBibliography"/>
        <w:spacing w:after="240"/>
        <w:rPr>
          <w:noProof/>
        </w:rPr>
      </w:pPr>
      <w:r w:rsidRPr="001F5B70">
        <w:rPr>
          <w:noProof/>
        </w:rPr>
        <w:t>Jojima, Y., Mihara, Y., Suzuki, S., Yokozeki, K., Yamanaka, S., and Fudou, R. (2004). Saccharibacter floricola gen. nov., sp. nov., a novel osmophilic acetic acid bacterium isolated from pollen. International journal of systematic and evolutionary microbiology</w:t>
      </w:r>
      <w:r w:rsidRPr="001F5B70">
        <w:rPr>
          <w:i/>
          <w:noProof/>
        </w:rPr>
        <w:t xml:space="preserve"> 54</w:t>
      </w:r>
      <w:r w:rsidRPr="001F5B70">
        <w:rPr>
          <w:noProof/>
        </w:rPr>
        <w:t>, 2263-2267.</w:t>
      </w:r>
    </w:p>
    <w:p w14:paraId="681B47A5" w14:textId="77777777" w:rsidR="001F5B70" w:rsidRPr="001F5B70" w:rsidRDefault="001F5B70" w:rsidP="001F5B70">
      <w:pPr>
        <w:pStyle w:val="EndNoteBibliography"/>
        <w:spacing w:after="240"/>
        <w:rPr>
          <w:noProof/>
        </w:rPr>
      </w:pPr>
      <w:r w:rsidRPr="001F5B70">
        <w:rPr>
          <w:noProof/>
        </w:rPr>
        <w:t>Jordan, D. (1982). NOTES: transfer of Rhizobium japonicum Buchanan 1980 to Bradyrhizobium gen. nov., a genus of slow-growing, root nodule bacteria from leguminous plants. International journal of systematic and evolutionary microbiology</w:t>
      </w:r>
      <w:r w:rsidRPr="001F5B70">
        <w:rPr>
          <w:i/>
          <w:noProof/>
        </w:rPr>
        <w:t xml:space="preserve"> 32</w:t>
      </w:r>
      <w:r w:rsidRPr="001F5B70">
        <w:rPr>
          <w:noProof/>
        </w:rPr>
        <w:t>, 136-139.</w:t>
      </w:r>
    </w:p>
    <w:p w14:paraId="65392F33" w14:textId="77777777" w:rsidR="001F5B70" w:rsidRPr="001F5B70" w:rsidRDefault="001F5B70" w:rsidP="001F5B70">
      <w:pPr>
        <w:pStyle w:val="EndNoteBibliography"/>
        <w:spacing w:after="240"/>
        <w:rPr>
          <w:noProof/>
        </w:rPr>
      </w:pPr>
      <w:r w:rsidRPr="001F5B70">
        <w:rPr>
          <w:noProof/>
        </w:rPr>
        <w:t>Kalmbach, S., Manz, W., Wecke, J., and Szewzyk, U. (1999). Aquabacterium gen. nov., with description of Aquabacterium citratiphilum sp. nov., Aquabacterium parvum sp. nov. and Aquabacterium commune sp. nov., three in situ dominant bacterial species from the Berlin drinking water system. International journal of systematic and evolutionary microbiology</w:t>
      </w:r>
      <w:r w:rsidRPr="001F5B70">
        <w:rPr>
          <w:i/>
          <w:noProof/>
        </w:rPr>
        <w:t xml:space="preserve"> 49</w:t>
      </w:r>
      <w:r w:rsidRPr="001F5B70">
        <w:rPr>
          <w:noProof/>
        </w:rPr>
        <w:t>, 769-777.</w:t>
      </w:r>
    </w:p>
    <w:p w14:paraId="0E408C4A" w14:textId="77777777" w:rsidR="001F5B70" w:rsidRPr="001F5B70" w:rsidRDefault="001F5B70" w:rsidP="001F5B70">
      <w:pPr>
        <w:pStyle w:val="EndNoteBibliography"/>
        <w:spacing w:after="240"/>
        <w:rPr>
          <w:noProof/>
        </w:rPr>
      </w:pPr>
      <w:r w:rsidRPr="001F5B70">
        <w:rPr>
          <w:noProof/>
        </w:rPr>
        <w:t>Kalyuzhnaya, M.G., Bowerman, S., Lara, J.C., Lidstrom, M.E., and Chistoserdova, L. (2006). Methylotenera mobilis gen. nov., sp. nov., an obligately methylamine-utilizing bacterium within the family Methylophilaceae. International journal of systematic and evolutionary microbiology</w:t>
      </w:r>
      <w:r w:rsidRPr="001F5B70">
        <w:rPr>
          <w:i/>
          <w:noProof/>
        </w:rPr>
        <w:t xml:space="preserve"> 56</w:t>
      </w:r>
      <w:r w:rsidRPr="001F5B70">
        <w:rPr>
          <w:noProof/>
        </w:rPr>
        <w:t>, 2819-2823.</w:t>
      </w:r>
    </w:p>
    <w:p w14:paraId="3A68F308" w14:textId="77777777" w:rsidR="001F5B70" w:rsidRPr="001F5B70" w:rsidRDefault="001F5B70" w:rsidP="001F5B70">
      <w:pPr>
        <w:pStyle w:val="EndNoteBibliography"/>
        <w:spacing w:after="240"/>
        <w:rPr>
          <w:noProof/>
        </w:rPr>
      </w:pPr>
      <w:r w:rsidRPr="001F5B70">
        <w:rPr>
          <w:noProof/>
        </w:rPr>
        <w:t>Kämpfer, P., Rosselló-Mora, R., Hermansson, M., Persson, F., Huber, B., Falsen, E., and Busse, H.-J. (2007). Undibacterium pigrum gen. nov., sp. nov., isolated from drinking water. International journal of systematic and evolutionary microbiology</w:t>
      </w:r>
      <w:r w:rsidRPr="001F5B70">
        <w:rPr>
          <w:i/>
          <w:noProof/>
        </w:rPr>
        <w:t xml:space="preserve"> 57</w:t>
      </w:r>
      <w:r w:rsidRPr="001F5B70">
        <w:rPr>
          <w:noProof/>
        </w:rPr>
        <w:t>, 1510-1515.</w:t>
      </w:r>
    </w:p>
    <w:p w14:paraId="432A7F66" w14:textId="77777777" w:rsidR="001F5B70" w:rsidRPr="001F5B70" w:rsidRDefault="001F5B70" w:rsidP="001F5B70">
      <w:pPr>
        <w:pStyle w:val="EndNoteBibliography"/>
        <w:spacing w:after="240"/>
        <w:rPr>
          <w:noProof/>
        </w:rPr>
      </w:pPr>
      <w:r w:rsidRPr="001F5B70">
        <w:rPr>
          <w:noProof/>
        </w:rPr>
        <w:lastRenderedPageBreak/>
        <w:t>Kämpfer, P., Young, C.-C., Arun, A., Shen, F.-T., Jäckel, U., Rossello-Mora, R., Lai, W.-A., and Rekha, P. (2006). Pseudolabrys taiwanensis gen. nov., sp. nov., an alphaproteobacterium isolated from soil. International journal of systematic and evolutionary microbiology</w:t>
      </w:r>
      <w:r w:rsidRPr="001F5B70">
        <w:rPr>
          <w:i/>
          <w:noProof/>
        </w:rPr>
        <w:t xml:space="preserve"> 56</w:t>
      </w:r>
      <w:r w:rsidRPr="001F5B70">
        <w:rPr>
          <w:noProof/>
        </w:rPr>
        <w:t>, 2469-2472.</w:t>
      </w:r>
    </w:p>
    <w:p w14:paraId="24441272" w14:textId="77777777" w:rsidR="001F5B70" w:rsidRPr="001F5B70" w:rsidRDefault="001F5B70" w:rsidP="001F5B70">
      <w:pPr>
        <w:pStyle w:val="EndNoteBibliography"/>
        <w:spacing w:after="240"/>
        <w:rPr>
          <w:noProof/>
        </w:rPr>
      </w:pPr>
      <w:r w:rsidRPr="001F5B70">
        <w:rPr>
          <w:noProof/>
        </w:rPr>
        <w:t>Kant, R., Van Passel, M.W., Sangwan, P., Palva, A., Lucas, S., Copeland, A., Lapidus, A., del Rio, T.G., Dalin, E., and Tice, H. (2011). Genome sequence of Pedosphaera parvula Ellin514, an aerobic verrucomicrobial isolate from pasture soil. Journal of bacteriology.</w:t>
      </w:r>
    </w:p>
    <w:p w14:paraId="09568F76" w14:textId="77777777" w:rsidR="001F5B70" w:rsidRPr="001F5B70" w:rsidRDefault="001F5B70" w:rsidP="001F5B70">
      <w:pPr>
        <w:pStyle w:val="EndNoteBibliography"/>
        <w:spacing w:after="240"/>
        <w:rPr>
          <w:noProof/>
        </w:rPr>
      </w:pPr>
      <w:r w:rsidRPr="001F5B70">
        <w:rPr>
          <w:noProof/>
        </w:rPr>
        <w:t>Karpov, S.A., Kersanach, R., and Williams, D.M. (1998). Ultrastructure and 18S rRNA gene sequence of a small heterotrophic flagellate Siluania monomastiga gen. et sp. nov.(Bicosoecida). European Journal of Protistology</w:t>
      </w:r>
      <w:r w:rsidRPr="001F5B70">
        <w:rPr>
          <w:i/>
          <w:noProof/>
        </w:rPr>
        <w:t xml:space="preserve"> 34</w:t>
      </w:r>
      <w:r w:rsidRPr="001F5B70">
        <w:rPr>
          <w:noProof/>
        </w:rPr>
        <w:t>, 415-425.</w:t>
      </w:r>
    </w:p>
    <w:p w14:paraId="4E6EA1BB" w14:textId="77777777" w:rsidR="001F5B70" w:rsidRPr="001F5B70" w:rsidRDefault="001F5B70" w:rsidP="001F5B70">
      <w:pPr>
        <w:pStyle w:val="EndNoteBibliography"/>
        <w:spacing w:after="240"/>
        <w:rPr>
          <w:noProof/>
        </w:rPr>
      </w:pPr>
      <w:r w:rsidRPr="001F5B70">
        <w:rPr>
          <w:noProof/>
        </w:rPr>
        <w:t>Kendall, M.M., Liu, Y., and Boone, D.R. (2006). Butyrate-and propionate-degrading syntrophs from permanently cold marine sediments in Skan Bay, Alaska, and description of Algorimarina butyrica gen. novet al, sp. nov. FEMS Microbiology Letters</w:t>
      </w:r>
      <w:r w:rsidRPr="001F5B70">
        <w:rPr>
          <w:i/>
          <w:noProof/>
        </w:rPr>
        <w:t xml:space="preserve"> 262</w:t>
      </w:r>
      <w:r w:rsidRPr="001F5B70">
        <w:rPr>
          <w:noProof/>
        </w:rPr>
        <w:t>, 107-114.</w:t>
      </w:r>
    </w:p>
    <w:p w14:paraId="065DC322" w14:textId="77777777" w:rsidR="001F5B70" w:rsidRPr="001F5B70" w:rsidRDefault="001F5B70" w:rsidP="001F5B70">
      <w:pPr>
        <w:pStyle w:val="EndNoteBibliography"/>
        <w:spacing w:after="240"/>
        <w:rPr>
          <w:noProof/>
        </w:rPr>
      </w:pPr>
      <w:r w:rsidRPr="001F5B70">
        <w:rPr>
          <w:noProof/>
        </w:rPr>
        <w:t>Kim, B.-Y., Weon, H.-Y., Yoo, S.-H., Hong, S.-B., Kwon, S.-W., Stackebrandt, E., and Go, S.-J. (2007). Niabella aurantiaca gen. nov., sp. nov., isolated from a greenhouse soil in Korea. International journal of systematic and evolutionary microbiology</w:t>
      </w:r>
      <w:r w:rsidRPr="001F5B70">
        <w:rPr>
          <w:i/>
          <w:noProof/>
        </w:rPr>
        <w:t xml:space="preserve"> 57</w:t>
      </w:r>
      <w:r w:rsidRPr="001F5B70">
        <w:rPr>
          <w:noProof/>
        </w:rPr>
        <w:t>, 538-541.</w:t>
      </w:r>
    </w:p>
    <w:p w14:paraId="14A0D214" w14:textId="77777777" w:rsidR="001F5B70" w:rsidRPr="001F5B70" w:rsidRDefault="001F5B70" w:rsidP="001F5B70">
      <w:pPr>
        <w:pStyle w:val="EndNoteBibliography"/>
        <w:spacing w:after="240"/>
        <w:rPr>
          <w:noProof/>
        </w:rPr>
      </w:pPr>
      <w:r w:rsidRPr="001F5B70">
        <w:rPr>
          <w:noProof/>
        </w:rPr>
        <w:t>Kim, J.M., Lee, K., Shin, K., Yang, E.J., Engel, A., Karl, D.M., and Kim, H.C. (2011). Shifts in biogenic carbon flow from particulate to dissolved forms under high carbon dioxide and warm ocean conditions. Geophysical Research Letters</w:t>
      </w:r>
      <w:r w:rsidRPr="001F5B70">
        <w:rPr>
          <w:i/>
          <w:noProof/>
        </w:rPr>
        <w:t xml:space="preserve"> 38</w:t>
      </w:r>
      <w:r w:rsidRPr="001F5B70">
        <w:rPr>
          <w:noProof/>
        </w:rPr>
        <w:t>.</w:t>
      </w:r>
    </w:p>
    <w:p w14:paraId="59407AD4" w14:textId="77777777" w:rsidR="001F5B70" w:rsidRPr="001F5B70" w:rsidRDefault="001F5B70" w:rsidP="001F5B70">
      <w:pPr>
        <w:pStyle w:val="EndNoteBibliography"/>
        <w:spacing w:after="240"/>
        <w:rPr>
          <w:noProof/>
        </w:rPr>
      </w:pPr>
      <w:r w:rsidRPr="001F5B70">
        <w:rPr>
          <w:noProof/>
        </w:rPr>
        <w:t>Kim, S.-J., Tamura, T., Hamada, M., Ahn, J.-H., Weon, H.-Y., Park, I.-C., Suzuki, K.-i., and Kwon, S.-W. (2012). Compostimonas suwonensis gen. nov., sp. nov., isolated from spent mushroom compost. International journal of systematic and evolutionary microbiology</w:t>
      </w:r>
      <w:r w:rsidRPr="001F5B70">
        <w:rPr>
          <w:i/>
          <w:noProof/>
        </w:rPr>
        <w:t xml:space="preserve"> 62</w:t>
      </w:r>
      <w:r w:rsidRPr="001F5B70">
        <w:rPr>
          <w:noProof/>
        </w:rPr>
        <w:t>, 2410-2416.</w:t>
      </w:r>
    </w:p>
    <w:p w14:paraId="4FBF8C21" w14:textId="77777777" w:rsidR="001F5B70" w:rsidRPr="001F5B70" w:rsidRDefault="001F5B70" w:rsidP="001F5B70">
      <w:pPr>
        <w:pStyle w:val="EndNoteBibliography"/>
        <w:spacing w:after="240"/>
        <w:rPr>
          <w:noProof/>
        </w:rPr>
      </w:pPr>
      <w:r w:rsidRPr="001F5B70">
        <w:rPr>
          <w:noProof/>
        </w:rPr>
        <w:t>Kindaichi, T., Yamaoka, S., Uehara, R., Ozaki, N., Ohashi, A., Albertsen, M., Nielsen, P.H., and Nielsen, J.L. (2016). Phylogenetic diversity and ecophysiology of Candidate phylum Saccharibacteria in activated sludge. FEMS microbiology ecology</w:t>
      </w:r>
      <w:r w:rsidRPr="001F5B70">
        <w:rPr>
          <w:i/>
          <w:noProof/>
        </w:rPr>
        <w:t xml:space="preserve"> 92</w:t>
      </w:r>
      <w:r w:rsidRPr="001F5B70">
        <w:rPr>
          <w:noProof/>
        </w:rPr>
        <w:t>, fiw078.</w:t>
      </w:r>
    </w:p>
    <w:p w14:paraId="50792EC4" w14:textId="77777777" w:rsidR="001F5B70" w:rsidRPr="001F5B70" w:rsidRDefault="001F5B70" w:rsidP="001F5B70">
      <w:pPr>
        <w:pStyle w:val="EndNoteBibliography"/>
        <w:spacing w:after="240"/>
        <w:rPr>
          <w:noProof/>
        </w:rPr>
      </w:pPr>
      <w:r w:rsidRPr="001F5B70">
        <w:rPr>
          <w:noProof/>
        </w:rPr>
        <w:t>Kishimoto, N., Kosako, Y., and Tano, T. (1991). Acidobacterium capsulatum gen. nov., sp. nov.: an acidophilic chemoorganotrophic bacterium containing menaquinone from acidic mineral environment. Current microbiology</w:t>
      </w:r>
      <w:r w:rsidRPr="001F5B70">
        <w:rPr>
          <w:i/>
          <w:noProof/>
        </w:rPr>
        <w:t xml:space="preserve"> 22</w:t>
      </w:r>
      <w:r w:rsidRPr="001F5B70">
        <w:rPr>
          <w:noProof/>
        </w:rPr>
        <w:t>, 1-7.</w:t>
      </w:r>
    </w:p>
    <w:p w14:paraId="20E9F515" w14:textId="77777777" w:rsidR="001F5B70" w:rsidRPr="001F5B70" w:rsidRDefault="001F5B70" w:rsidP="001F5B70">
      <w:pPr>
        <w:pStyle w:val="EndNoteBibliography"/>
        <w:spacing w:after="240"/>
        <w:rPr>
          <w:noProof/>
        </w:rPr>
      </w:pPr>
      <w:r w:rsidRPr="001F5B70">
        <w:rPr>
          <w:noProof/>
        </w:rPr>
        <w:t>Kodama, Y., and Watanabe, K. (2004). Sulfuricurvum kujiense gen. nov., sp. nov., a facultatively anaerobic, chemolithoautotrophic, sulfur-oxidizing bacterium isolated from an underground crude-oil storage cavity. International journal of systematic and evolutionary microbiology</w:t>
      </w:r>
      <w:r w:rsidRPr="001F5B70">
        <w:rPr>
          <w:i/>
          <w:noProof/>
        </w:rPr>
        <w:t xml:space="preserve"> 54</w:t>
      </w:r>
      <w:r w:rsidRPr="001F5B70">
        <w:rPr>
          <w:noProof/>
        </w:rPr>
        <w:t>, 2297-2300.</w:t>
      </w:r>
    </w:p>
    <w:p w14:paraId="21C0D5D7" w14:textId="77777777" w:rsidR="001F5B70" w:rsidRPr="001F5B70" w:rsidRDefault="001F5B70" w:rsidP="001F5B70">
      <w:pPr>
        <w:pStyle w:val="EndNoteBibliography"/>
        <w:spacing w:after="240"/>
        <w:rPr>
          <w:noProof/>
        </w:rPr>
      </w:pPr>
      <w:r w:rsidRPr="001F5B70">
        <w:rPr>
          <w:noProof/>
        </w:rPr>
        <w:t>Kojima, H., and Fukui, M. (2014). Sulfurisoma sediminicola gen. nov., sp. nov., a facultative autotroph isolated from a freshwater lake. International journal of systematic and evolutionary microbiology</w:t>
      </w:r>
      <w:r w:rsidRPr="001F5B70">
        <w:rPr>
          <w:i/>
          <w:noProof/>
        </w:rPr>
        <w:t xml:space="preserve"> 64</w:t>
      </w:r>
      <w:r w:rsidRPr="001F5B70">
        <w:rPr>
          <w:noProof/>
        </w:rPr>
        <w:t>, 1587-1592.</w:t>
      </w:r>
    </w:p>
    <w:p w14:paraId="15EEDFA9" w14:textId="77777777" w:rsidR="001F5B70" w:rsidRPr="001F5B70" w:rsidRDefault="001F5B70" w:rsidP="001F5B70">
      <w:pPr>
        <w:pStyle w:val="EndNoteBibliography"/>
        <w:spacing w:after="240"/>
        <w:rPr>
          <w:noProof/>
        </w:rPr>
      </w:pPr>
      <w:r w:rsidRPr="001F5B70">
        <w:rPr>
          <w:noProof/>
        </w:rPr>
        <w:t>Kolinko, S., Richter, M., Glöckner, F.O., Brachmann, A., and Schüler, D. (2016). Single</w:t>
      </w:r>
      <w:r w:rsidRPr="001F5B70">
        <w:rPr>
          <w:rFonts w:ascii="Calibri" w:eastAsia="Calibri" w:hAnsi="Calibri" w:cs="Calibri"/>
          <w:noProof/>
        </w:rPr>
        <w:t>‐</w:t>
      </w:r>
      <w:r w:rsidRPr="001F5B70">
        <w:rPr>
          <w:noProof/>
        </w:rPr>
        <w:t>cell genomics of uncultivated deep</w:t>
      </w:r>
      <w:r w:rsidRPr="001F5B70">
        <w:rPr>
          <w:rFonts w:ascii="Calibri" w:eastAsia="Calibri" w:hAnsi="Calibri" w:cs="Calibri"/>
          <w:noProof/>
        </w:rPr>
        <w:t>‐</w:t>
      </w:r>
      <w:r w:rsidRPr="001F5B70">
        <w:rPr>
          <w:noProof/>
        </w:rPr>
        <w:t>branching magnetotactic bacteria reveals a conserved set of magnetosome genes. Environmental microbiology</w:t>
      </w:r>
      <w:r w:rsidRPr="001F5B70">
        <w:rPr>
          <w:i/>
          <w:noProof/>
        </w:rPr>
        <w:t xml:space="preserve"> 18</w:t>
      </w:r>
      <w:r w:rsidRPr="001F5B70">
        <w:rPr>
          <w:noProof/>
        </w:rPr>
        <w:t>, 21-37.</w:t>
      </w:r>
    </w:p>
    <w:p w14:paraId="1804D8B7" w14:textId="77777777" w:rsidR="001F5B70" w:rsidRPr="001F5B70" w:rsidRDefault="001F5B70" w:rsidP="001F5B70">
      <w:pPr>
        <w:pStyle w:val="EndNoteBibliography"/>
        <w:spacing w:after="240"/>
        <w:rPr>
          <w:noProof/>
        </w:rPr>
      </w:pPr>
      <w:r w:rsidRPr="001F5B70">
        <w:rPr>
          <w:noProof/>
        </w:rPr>
        <w:t>Kostanjsek, R., Strus, J., Drobne, D., and Avgustin, G. (2004). 'Candidatus Rhabdochlamydia porcellionis', an intracellular bacterium from the hepatopancreas of the terrestrial isopod Porcellio scaber (Crustacea: Isopoda). International journal of systematic and evolutionary microbiology</w:t>
      </w:r>
      <w:r w:rsidRPr="001F5B70">
        <w:rPr>
          <w:i/>
          <w:noProof/>
        </w:rPr>
        <w:t xml:space="preserve"> 54</w:t>
      </w:r>
      <w:r w:rsidRPr="001F5B70">
        <w:rPr>
          <w:noProof/>
        </w:rPr>
        <w:t>, 543-549.</w:t>
      </w:r>
    </w:p>
    <w:p w14:paraId="2BBCF3F1" w14:textId="77777777" w:rsidR="001F5B70" w:rsidRPr="001F5B70" w:rsidRDefault="001F5B70" w:rsidP="001F5B70">
      <w:pPr>
        <w:pStyle w:val="EndNoteBibliography"/>
        <w:spacing w:after="240"/>
        <w:rPr>
          <w:noProof/>
        </w:rPr>
      </w:pPr>
      <w:r w:rsidRPr="001F5B70">
        <w:rPr>
          <w:noProof/>
        </w:rPr>
        <w:t>Kostka, J.E., Green, S.J., Rishishwar, L., Prakash, O., Katz, L.S., Mariño-Ramírez, L., Jordan, I.K., Munk, C., Ivanova, N., and Mikhailova, N. (2012). Genome sequences for six Rhodanobacter strains, isolated from soils and the terrestrial subsurface, with variable denitrification capabilities. Journal of bacteriology</w:t>
      </w:r>
      <w:r w:rsidRPr="001F5B70">
        <w:rPr>
          <w:i/>
          <w:noProof/>
        </w:rPr>
        <w:t xml:space="preserve"> 194</w:t>
      </w:r>
      <w:r w:rsidRPr="001F5B70">
        <w:rPr>
          <w:noProof/>
        </w:rPr>
        <w:t>, 4461-4462.</w:t>
      </w:r>
    </w:p>
    <w:p w14:paraId="0D8FA888" w14:textId="77777777" w:rsidR="001F5B70" w:rsidRPr="001F5B70" w:rsidRDefault="001F5B70" w:rsidP="001F5B70">
      <w:pPr>
        <w:pStyle w:val="EndNoteBibliography"/>
        <w:spacing w:after="240"/>
        <w:rPr>
          <w:noProof/>
        </w:rPr>
      </w:pPr>
      <w:r w:rsidRPr="001F5B70">
        <w:rPr>
          <w:noProof/>
        </w:rPr>
        <w:lastRenderedPageBreak/>
        <w:t>Krishnamurthi, S., Chakrabarti, T., and Stackebrandt, E. (2009). Re-examination of the taxonomic position of Bacillus silvestris Rheims et al. 1999 and proposal to transfer it to Solibacillus gen. nov. as Solibacillus silvestris comb. nov. International journal of systematic and evolutionary microbiology</w:t>
      </w:r>
      <w:r w:rsidRPr="001F5B70">
        <w:rPr>
          <w:i/>
          <w:noProof/>
        </w:rPr>
        <w:t xml:space="preserve"> 59</w:t>
      </w:r>
      <w:r w:rsidRPr="001F5B70">
        <w:rPr>
          <w:noProof/>
        </w:rPr>
        <w:t>, 1054-1058.</w:t>
      </w:r>
    </w:p>
    <w:p w14:paraId="550FA6DC" w14:textId="77777777" w:rsidR="001F5B70" w:rsidRPr="001F5B70" w:rsidRDefault="001F5B70" w:rsidP="001F5B70">
      <w:pPr>
        <w:pStyle w:val="EndNoteBibliography"/>
        <w:spacing w:after="240"/>
        <w:rPr>
          <w:noProof/>
        </w:rPr>
      </w:pPr>
      <w:r w:rsidRPr="001F5B70">
        <w:rPr>
          <w:noProof/>
        </w:rPr>
        <w:t>Kulichevskaya, I.S., Suzina, N.E., Liesack, W., and Dedysh, S.N. (2010). Bryobacter aggregatus gen. nov., sp. nov., a peat-inhabiting, aerobic chemo-organotroph from subdivision 3 of the Acidobacteria. International journal of systematic and evolutionary microbiology</w:t>
      </w:r>
      <w:r w:rsidRPr="001F5B70">
        <w:rPr>
          <w:i/>
          <w:noProof/>
        </w:rPr>
        <w:t xml:space="preserve"> 60</w:t>
      </w:r>
      <w:r w:rsidRPr="001F5B70">
        <w:rPr>
          <w:noProof/>
        </w:rPr>
        <w:t>, 301-306.</w:t>
      </w:r>
    </w:p>
    <w:p w14:paraId="25F80D7F" w14:textId="77777777" w:rsidR="001F5B70" w:rsidRPr="001F5B70" w:rsidRDefault="001F5B70" w:rsidP="001F5B70">
      <w:pPr>
        <w:pStyle w:val="EndNoteBibliography"/>
        <w:spacing w:after="240"/>
        <w:rPr>
          <w:noProof/>
        </w:rPr>
      </w:pPr>
      <w:r w:rsidRPr="001F5B70">
        <w:rPr>
          <w:noProof/>
        </w:rPr>
        <w:t>Kulichevskaya, I.S., Suzina, N.E., Rijpstra, W.I.C., Damsté, J.S.S., and Dedysh, S.N. (2014). Paludibaculum fermentans gen. nov., sp. nov., a facultative anaerobe capable of dissimilatory iron reduction from subdivision 3 of the Acidobacteria. International journal of systematic and evolutionary microbiology</w:t>
      </w:r>
      <w:r w:rsidRPr="001F5B70">
        <w:rPr>
          <w:i/>
          <w:noProof/>
        </w:rPr>
        <w:t xml:space="preserve"> 64</w:t>
      </w:r>
      <w:r w:rsidRPr="001F5B70">
        <w:rPr>
          <w:noProof/>
        </w:rPr>
        <w:t>, 2857-2864.</w:t>
      </w:r>
    </w:p>
    <w:p w14:paraId="7A6118DB" w14:textId="77777777" w:rsidR="001F5B70" w:rsidRPr="001F5B70" w:rsidRDefault="001F5B70" w:rsidP="001F5B70">
      <w:pPr>
        <w:pStyle w:val="EndNoteBibliography"/>
        <w:spacing w:after="240"/>
        <w:rPr>
          <w:noProof/>
        </w:rPr>
      </w:pPr>
      <w:r w:rsidRPr="001F5B70">
        <w:rPr>
          <w:noProof/>
        </w:rPr>
        <w:t>Kwon, K.K., Woo, J.-H., Yang, S.-H., Kang, J.-H., Kang, S.G., Kim, S.-J., Sato, T., and Kato, C. (2007a). Altererythrobacter epoxidivorans gen. nov., sp. nov., an epoxide hydrolase-active, mesophilic marine bacterium isolated from cold-seep sediment, and reclassification of Erythrobacter luteolus Yoon et al. 2005 as Altererythrobacter luteolus comb. nov. International journal of systematic and evolutionary microbiology</w:t>
      </w:r>
      <w:r w:rsidRPr="001F5B70">
        <w:rPr>
          <w:i/>
          <w:noProof/>
        </w:rPr>
        <w:t xml:space="preserve"> 57</w:t>
      </w:r>
      <w:r w:rsidRPr="001F5B70">
        <w:rPr>
          <w:noProof/>
        </w:rPr>
        <w:t>, 2207-2211.</w:t>
      </w:r>
    </w:p>
    <w:p w14:paraId="01B3126C" w14:textId="77777777" w:rsidR="001F5B70" w:rsidRPr="001F5B70" w:rsidRDefault="001F5B70" w:rsidP="001F5B70">
      <w:pPr>
        <w:pStyle w:val="EndNoteBibliography"/>
        <w:spacing w:after="240"/>
        <w:rPr>
          <w:noProof/>
        </w:rPr>
      </w:pPr>
      <w:r w:rsidRPr="001F5B70">
        <w:rPr>
          <w:noProof/>
        </w:rPr>
        <w:t>Kwon, S.-W., Kim, B.-Y., Weon, H.-Y., Baek, Y.-K., and Go, S.-J. (2007b). Arenimonas donghaensis gen. nov., sp. nov., isolated from seashore sand. International journal of systematic and evolutionary microbiology</w:t>
      </w:r>
      <w:r w:rsidRPr="001F5B70">
        <w:rPr>
          <w:i/>
          <w:noProof/>
        </w:rPr>
        <w:t xml:space="preserve"> 57</w:t>
      </w:r>
      <w:r w:rsidRPr="001F5B70">
        <w:rPr>
          <w:noProof/>
        </w:rPr>
        <w:t>, 954-958.</w:t>
      </w:r>
    </w:p>
    <w:p w14:paraId="37C3AFE7" w14:textId="77777777" w:rsidR="001F5B70" w:rsidRPr="001F5B70" w:rsidRDefault="001F5B70" w:rsidP="001F5B70">
      <w:pPr>
        <w:pStyle w:val="EndNoteBibliography"/>
        <w:spacing w:after="240"/>
        <w:rPr>
          <w:noProof/>
        </w:rPr>
      </w:pPr>
      <w:r w:rsidRPr="001F5B70">
        <w:rPr>
          <w:noProof/>
        </w:rPr>
        <w:t xml:space="preserve">Labbé, N., Parent, S., and Villemur, R. (2004). Nitratireductor aquibiodomus gen. nov., sp. nov., a novel </w:t>
      </w:r>
      <w:r w:rsidRPr="001F5B70">
        <w:rPr>
          <w:rFonts w:hint="eastAsia"/>
          <w:noProof/>
        </w:rPr>
        <w:t>α</w:t>
      </w:r>
      <w:r w:rsidRPr="001F5B70">
        <w:rPr>
          <w:noProof/>
        </w:rPr>
        <w:t>-proteobacterium from the marine denitrification system of the Montreal Biodome (Canada). International journal of systematic and evolutionary microbiology</w:t>
      </w:r>
      <w:r w:rsidRPr="001F5B70">
        <w:rPr>
          <w:i/>
          <w:noProof/>
        </w:rPr>
        <w:t xml:space="preserve"> 54</w:t>
      </w:r>
      <w:r w:rsidRPr="001F5B70">
        <w:rPr>
          <w:noProof/>
        </w:rPr>
        <w:t>, 269-273.</w:t>
      </w:r>
    </w:p>
    <w:p w14:paraId="041EA56E" w14:textId="77777777" w:rsidR="001F5B70" w:rsidRPr="001F5B70" w:rsidRDefault="001F5B70" w:rsidP="001F5B70">
      <w:pPr>
        <w:pStyle w:val="EndNoteBibliography"/>
        <w:spacing w:after="240"/>
        <w:rPr>
          <w:noProof/>
        </w:rPr>
      </w:pPr>
      <w:r w:rsidRPr="001F5B70">
        <w:rPr>
          <w:noProof/>
        </w:rPr>
        <w:t>Lehtovirta-Morley, L.E., Stoecker, K., Vilcinskas, A., Prosser, J.I., and Nicol, G.W. (2011). Cultivation of an obligate acidophilic ammonia oxidizer from a nitrifying acid soil. Proceedings of the National Academy of Sciences</w:t>
      </w:r>
      <w:r w:rsidRPr="001F5B70">
        <w:rPr>
          <w:i/>
          <w:noProof/>
        </w:rPr>
        <w:t xml:space="preserve"> 108</w:t>
      </w:r>
      <w:r w:rsidRPr="001F5B70">
        <w:rPr>
          <w:noProof/>
        </w:rPr>
        <w:t>, 15892-15897.</w:t>
      </w:r>
    </w:p>
    <w:p w14:paraId="4161310C" w14:textId="77777777" w:rsidR="001F5B70" w:rsidRPr="001F5B70" w:rsidRDefault="001F5B70" w:rsidP="001F5B70">
      <w:pPr>
        <w:pStyle w:val="EndNoteBibliography"/>
        <w:spacing w:after="240"/>
        <w:rPr>
          <w:noProof/>
        </w:rPr>
      </w:pPr>
      <w:r w:rsidRPr="001F5B70">
        <w:rPr>
          <w:noProof/>
        </w:rPr>
        <w:t>Li, D., Sharp, J.O., and Drewes, J.E. (2016). Influence of wastewater discharge on the metabolic potential of the microbial community in river sediments. Microbial Ecology</w:t>
      </w:r>
      <w:r w:rsidRPr="001F5B70">
        <w:rPr>
          <w:i/>
          <w:noProof/>
        </w:rPr>
        <w:t xml:space="preserve"> 71</w:t>
      </w:r>
      <w:r w:rsidRPr="001F5B70">
        <w:rPr>
          <w:noProof/>
        </w:rPr>
        <w:t>, 78-86.</w:t>
      </w:r>
    </w:p>
    <w:p w14:paraId="7C056CB3" w14:textId="77777777" w:rsidR="001F5B70" w:rsidRPr="001F5B70" w:rsidRDefault="001F5B70" w:rsidP="001F5B70">
      <w:pPr>
        <w:pStyle w:val="EndNoteBibliography"/>
        <w:spacing w:after="240"/>
        <w:rPr>
          <w:noProof/>
        </w:rPr>
      </w:pPr>
      <w:r w:rsidRPr="001F5B70">
        <w:rPr>
          <w:noProof/>
        </w:rPr>
        <w:t>Liesack, W., Bak, F., Kreft, J.-U., and Stackebrandt, E. (1994). Holophaga foetida gen. nov., sp. nov., a new, homoacetogenic bacterium degrading methoxylated aromatic compounds. Archives of Microbiology</w:t>
      </w:r>
      <w:r w:rsidRPr="001F5B70">
        <w:rPr>
          <w:i/>
          <w:noProof/>
        </w:rPr>
        <w:t xml:space="preserve"> 162</w:t>
      </w:r>
      <w:r w:rsidRPr="001F5B70">
        <w:rPr>
          <w:noProof/>
        </w:rPr>
        <w:t>, 85-90.</w:t>
      </w:r>
    </w:p>
    <w:p w14:paraId="28E4C8E0" w14:textId="77777777" w:rsidR="001F5B70" w:rsidRPr="001F5B70" w:rsidRDefault="001F5B70" w:rsidP="001F5B70">
      <w:pPr>
        <w:pStyle w:val="EndNoteBibliography"/>
        <w:spacing w:after="240"/>
        <w:rPr>
          <w:noProof/>
        </w:rPr>
      </w:pPr>
      <w:r w:rsidRPr="001F5B70">
        <w:rPr>
          <w:noProof/>
        </w:rPr>
        <w:t>Lim, J.H., Baek, S.-H., and Lee, S.-T. (2009). Ferruginibacter alkalilentus gen. nov., sp. nov. and Ferruginibacter lapsinanis sp. nov., novel members of the family ‘Chitinophagaceae’in the phylum Bacteroidetes, isolated from freshwater sediment. International journal of systematic and evolutionary microbiology</w:t>
      </w:r>
      <w:r w:rsidRPr="001F5B70">
        <w:rPr>
          <w:i/>
          <w:noProof/>
        </w:rPr>
        <w:t xml:space="preserve"> 59</w:t>
      </w:r>
      <w:r w:rsidRPr="001F5B70">
        <w:rPr>
          <w:noProof/>
        </w:rPr>
        <w:t>, 2394-2399.</w:t>
      </w:r>
    </w:p>
    <w:p w14:paraId="33D2EF6F" w14:textId="77777777" w:rsidR="001F5B70" w:rsidRPr="001F5B70" w:rsidRDefault="001F5B70" w:rsidP="001F5B70">
      <w:pPr>
        <w:pStyle w:val="EndNoteBibliography"/>
        <w:spacing w:after="240"/>
        <w:rPr>
          <w:noProof/>
        </w:rPr>
      </w:pPr>
      <w:r w:rsidRPr="001F5B70">
        <w:rPr>
          <w:noProof/>
        </w:rPr>
        <w:t>Lindquist, D., Murrill, D., Burran, W.P., Winans, G., Janda, J.M., and Probert, W. (2003). Characteristics of Massilia timonae and Massilia timonae-like isolates from human patients, with an emended description of the species. Journal of clinical microbiology</w:t>
      </w:r>
      <w:r w:rsidRPr="001F5B70">
        <w:rPr>
          <w:i/>
          <w:noProof/>
        </w:rPr>
        <w:t xml:space="preserve"> 41</w:t>
      </w:r>
      <w:r w:rsidRPr="001F5B70">
        <w:rPr>
          <w:noProof/>
        </w:rPr>
        <w:t>, 192-196.</w:t>
      </w:r>
    </w:p>
    <w:p w14:paraId="7D538849" w14:textId="77777777" w:rsidR="001F5B70" w:rsidRPr="001F5B70" w:rsidRDefault="001F5B70" w:rsidP="001F5B70">
      <w:pPr>
        <w:pStyle w:val="EndNoteBibliography"/>
        <w:spacing w:after="240"/>
        <w:rPr>
          <w:noProof/>
        </w:rPr>
      </w:pPr>
      <w:r w:rsidRPr="001F5B70">
        <w:rPr>
          <w:noProof/>
        </w:rPr>
        <w:t>Lingens, F., Blecher, R., Blecher, H., Blobel, F., Eberspächer, J., Fröhner, C., Görisch, H., Görisch, H., and Layh, G. (1985). Phenylobacterium immobile gen. nov., sp. nov., a gram-negative bacterium that degrades the herbicide chloridazon. International journal of systematic and evolutionary microbiology</w:t>
      </w:r>
      <w:r w:rsidRPr="001F5B70">
        <w:rPr>
          <w:i/>
          <w:noProof/>
        </w:rPr>
        <w:t xml:space="preserve"> 35</w:t>
      </w:r>
      <w:r w:rsidRPr="001F5B70">
        <w:rPr>
          <w:noProof/>
        </w:rPr>
        <w:t>, 26-39.</w:t>
      </w:r>
    </w:p>
    <w:p w14:paraId="7153EC9D" w14:textId="77777777" w:rsidR="001F5B70" w:rsidRPr="001F5B70" w:rsidRDefault="001F5B70" w:rsidP="001F5B70">
      <w:pPr>
        <w:pStyle w:val="EndNoteBibliography"/>
        <w:spacing w:after="240"/>
        <w:rPr>
          <w:noProof/>
        </w:rPr>
      </w:pPr>
      <w:r w:rsidRPr="001F5B70">
        <w:rPr>
          <w:noProof/>
        </w:rPr>
        <w:t>Liu, C., Finegold, S.M., Song, Y., and Lawson, P.A. (2008). Reclassification of Clostridium coccoides, Ruminococcus hansenii, Ruminococcus hydrogenotrophicus, Ruminococcus luti, Ruminococcus productus and Ruminococcus schinkii as Blautia coccoides gen. nov., comb. nov., Blautia hansenii comb. nov., Blautia hydrogenotrophica comb. nov., Blautia luti comb. nov., Blautia producta comb. nov., Blautia schinkii comb. nov. and description of Blautia wexlerae sp. nov., isolated from human faeces. International journal of systematic and evolutionary microbiology</w:t>
      </w:r>
      <w:r w:rsidRPr="001F5B70">
        <w:rPr>
          <w:i/>
          <w:noProof/>
        </w:rPr>
        <w:t xml:space="preserve"> 58</w:t>
      </w:r>
      <w:r w:rsidRPr="001F5B70">
        <w:rPr>
          <w:noProof/>
        </w:rPr>
        <w:t>, 1896-1902.</w:t>
      </w:r>
    </w:p>
    <w:p w14:paraId="0BD97D6F" w14:textId="77777777" w:rsidR="001F5B70" w:rsidRPr="001F5B70" w:rsidRDefault="001F5B70" w:rsidP="001F5B70">
      <w:pPr>
        <w:pStyle w:val="EndNoteBibliography"/>
        <w:spacing w:after="240"/>
        <w:rPr>
          <w:noProof/>
        </w:rPr>
      </w:pPr>
      <w:r w:rsidRPr="001F5B70">
        <w:rPr>
          <w:noProof/>
        </w:rPr>
        <w:lastRenderedPageBreak/>
        <w:t>Liu, J.-R., Tanner, R.S., Schumann, P., Weiss, N., McKenzie, C.A., Janssen, P.H., Seviour, E.M., Lawson, P.A., Allen, T.D., and Seviour, R.J. (2002). Emended description of the genus Trichococcus, description of Trichococcus collinsii sp. nov., and reclassification of Lactosphaera pasteurii as Trichococcus pasteurii comb. nov. and of Ruminococcus palustris as Trichococcus palustris comb. nov. in the low-G+ C gram-positive bacteria. International journal of systematic and evolutionary microbiology</w:t>
      </w:r>
      <w:r w:rsidRPr="001F5B70">
        <w:rPr>
          <w:i/>
          <w:noProof/>
        </w:rPr>
        <w:t xml:space="preserve"> 52</w:t>
      </w:r>
      <w:r w:rsidRPr="001F5B70">
        <w:rPr>
          <w:noProof/>
        </w:rPr>
        <w:t>, 1113-1126.</w:t>
      </w:r>
    </w:p>
    <w:p w14:paraId="3B8CB39B" w14:textId="77777777" w:rsidR="001F5B70" w:rsidRPr="001F5B70" w:rsidRDefault="001F5B70" w:rsidP="001F5B70">
      <w:pPr>
        <w:pStyle w:val="EndNoteBibliography"/>
        <w:spacing w:after="240"/>
        <w:rPr>
          <w:noProof/>
        </w:rPr>
      </w:pPr>
      <w:r w:rsidRPr="001F5B70">
        <w:rPr>
          <w:noProof/>
        </w:rPr>
        <w:t>Liu, Y., Balkwill, D.L., Aldrich, H.C., Drake, G.R., and Boone, D.R. (1999). Characterization of the anaerobic propionate-degrading syntrophs Smithella propionica gen. nov., sp. nov. and Syntrophobacter wolinii. International journal of systematic and evolutionary microbiology</w:t>
      </w:r>
      <w:r w:rsidRPr="001F5B70">
        <w:rPr>
          <w:i/>
          <w:noProof/>
        </w:rPr>
        <w:t xml:space="preserve"> 49</w:t>
      </w:r>
      <w:r w:rsidRPr="001F5B70">
        <w:rPr>
          <w:noProof/>
        </w:rPr>
        <w:t>, 545-556.</w:t>
      </w:r>
    </w:p>
    <w:p w14:paraId="77AE0C46" w14:textId="77777777" w:rsidR="001F5B70" w:rsidRPr="001F5B70" w:rsidRDefault="001F5B70" w:rsidP="001F5B70">
      <w:pPr>
        <w:pStyle w:val="EndNoteBibliography"/>
        <w:spacing w:after="240"/>
        <w:rPr>
          <w:noProof/>
        </w:rPr>
      </w:pPr>
      <w:r w:rsidRPr="001F5B70">
        <w:rPr>
          <w:noProof/>
        </w:rPr>
        <w:t>Liu, Y., Jin, J.-H., Liu, Y.-H., Zhou, Y.-G., and Liu, Z.-P. (2010). Dongia mobilis gen. nov., sp. nov., a new member of the family Rhodospirillaceae isolated from a sequencing batch reactor for treatment of malachite green effluent. International journal of systematic and evolutionary microbiology</w:t>
      </w:r>
      <w:r w:rsidRPr="001F5B70">
        <w:rPr>
          <w:i/>
          <w:noProof/>
        </w:rPr>
        <w:t xml:space="preserve"> 60</w:t>
      </w:r>
      <w:r w:rsidRPr="001F5B70">
        <w:rPr>
          <w:noProof/>
        </w:rPr>
        <w:t>, 2780.</w:t>
      </w:r>
    </w:p>
    <w:p w14:paraId="327470FB" w14:textId="77777777" w:rsidR="001F5B70" w:rsidRPr="001F5B70" w:rsidRDefault="001F5B70" w:rsidP="001F5B70">
      <w:pPr>
        <w:pStyle w:val="EndNoteBibliography"/>
        <w:spacing w:after="240"/>
        <w:rPr>
          <w:noProof/>
        </w:rPr>
      </w:pPr>
      <w:r w:rsidRPr="001F5B70">
        <w:rPr>
          <w:noProof/>
        </w:rPr>
        <w:t>MacRae, J.D., and Smit, J. (1991). Characterization of caulobacters isolated from wastewater treatment systems. Applied and environmental microbiology</w:t>
      </w:r>
      <w:r w:rsidRPr="001F5B70">
        <w:rPr>
          <w:i/>
          <w:noProof/>
        </w:rPr>
        <w:t xml:space="preserve"> 57</w:t>
      </w:r>
      <w:r w:rsidRPr="001F5B70">
        <w:rPr>
          <w:noProof/>
        </w:rPr>
        <w:t>, 751-758.</w:t>
      </w:r>
    </w:p>
    <w:p w14:paraId="13A7D09B" w14:textId="77777777" w:rsidR="001F5B70" w:rsidRPr="001F5B70" w:rsidRDefault="001F5B70" w:rsidP="001F5B70">
      <w:pPr>
        <w:pStyle w:val="EndNoteBibliography"/>
        <w:spacing w:after="240"/>
        <w:rPr>
          <w:noProof/>
        </w:rPr>
      </w:pPr>
      <w:r w:rsidRPr="001F5B70">
        <w:rPr>
          <w:noProof/>
        </w:rPr>
        <w:t>Malmqvist, Å., Welander, T., Moore, E., Ternström, A., Molin, G., and Stenström, I.-M. (1994). Ideonella dechloratans gen. nov., sp. nov., a new bacterium capable of growing anaerobically with chlorate as an electron acceptor. Systematic and applied microbiology</w:t>
      </w:r>
      <w:r w:rsidRPr="001F5B70">
        <w:rPr>
          <w:i/>
          <w:noProof/>
        </w:rPr>
        <w:t xml:space="preserve"> 17</w:t>
      </w:r>
      <w:r w:rsidRPr="001F5B70">
        <w:rPr>
          <w:noProof/>
        </w:rPr>
        <w:t>, 58-64.</w:t>
      </w:r>
    </w:p>
    <w:p w14:paraId="641891BA" w14:textId="77777777" w:rsidR="001F5B70" w:rsidRPr="001F5B70" w:rsidRDefault="001F5B70" w:rsidP="001F5B70">
      <w:pPr>
        <w:pStyle w:val="EndNoteBibliography"/>
        <w:spacing w:after="240"/>
        <w:rPr>
          <w:noProof/>
        </w:rPr>
      </w:pPr>
      <w:r w:rsidRPr="001F5B70">
        <w:rPr>
          <w:noProof/>
        </w:rPr>
        <w:t>Mao, Y., Graham, D.W., Tamaki, H., and Zhang, T. (2015). Dominant and novel clades of Candidatus Accumulibacter phosphatis in 18 globally distributed full-scale wastewater treatment plants. Scientific reports</w:t>
      </w:r>
      <w:r w:rsidRPr="001F5B70">
        <w:rPr>
          <w:i/>
          <w:noProof/>
        </w:rPr>
        <w:t xml:space="preserve"> 5</w:t>
      </w:r>
      <w:r w:rsidRPr="001F5B70">
        <w:rPr>
          <w:noProof/>
        </w:rPr>
        <w:t>, 11857.</w:t>
      </w:r>
    </w:p>
    <w:p w14:paraId="4022E671" w14:textId="77777777" w:rsidR="001F5B70" w:rsidRPr="001F5B70" w:rsidRDefault="001F5B70" w:rsidP="001F5B70">
      <w:pPr>
        <w:pStyle w:val="EndNoteBibliography"/>
        <w:spacing w:after="240"/>
        <w:rPr>
          <w:noProof/>
        </w:rPr>
      </w:pPr>
      <w:r w:rsidRPr="001F5B70">
        <w:rPr>
          <w:noProof/>
        </w:rPr>
        <w:t>Meincke, M., Krieg, E., and Bock, E. (1989). Nitrosovibrio spp., the dominant ammonia-oxidizing bacteria in building sandstone. Applied and environmental microbiology</w:t>
      </w:r>
      <w:r w:rsidRPr="001F5B70">
        <w:rPr>
          <w:i/>
          <w:noProof/>
        </w:rPr>
        <w:t xml:space="preserve"> 55</w:t>
      </w:r>
      <w:r w:rsidRPr="001F5B70">
        <w:rPr>
          <w:noProof/>
        </w:rPr>
        <w:t>, 2108-2110.</w:t>
      </w:r>
    </w:p>
    <w:p w14:paraId="7ACAF960" w14:textId="77777777" w:rsidR="001F5B70" w:rsidRPr="001F5B70" w:rsidRDefault="001F5B70" w:rsidP="001F5B70">
      <w:pPr>
        <w:pStyle w:val="EndNoteBibliography"/>
        <w:spacing w:after="240"/>
        <w:rPr>
          <w:noProof/>
        </w:rPr>
      </w:pPr>
      <w:r w:rsidRPr="001F5B70">
        <w:rPr>
          <w:noProof/>
        </w:rPr>
        <w:t>Moore, L.V., and Moore, W. (1994). Oribaculum catoniae gen. nov., sp. nov.; Catonella morbi gen. nov., sp. nov.; Hallella seregens gen. nov., sp. nov.; Johnsonella ignava gen. nov., sp. nov.; and Dialister pneumosintes gen. nov., comb. nov., nom. rev., anaerobic gram-negative bacilli from the human gingival crevice. International journal of systematic and evolutionary microbiology</w:t>
      </w:r>
      <w:r w:rsidRPr="001F5B70">
        <w:rPr>
          <w:i/>
          <w:noProof/>
        </w:rPr>
        <w:t xml:space="preserve"> 44</w:t>
      </w:r>
      <w:r w:rsidRPr="001F5B70">
        <w:rPr>
          <w:noProof/>
        </w:rPr>
        <w:t>, 187-192.</w:t>
      </w:r>
    </w:p>
    <w:p w14:paraId="6FAB9106" w14:textId="77777777" w:rsidR="001F5B70" w:rsidRPr="001F5B70" w:rsidRDefault="001F5B70" w:rsidP="001F5B70">
      <w:pPr>
        <w:pStyle w:val="EndNoteBibliography"/>
        <w:spacing w:after="240"/>
        <w:rPr>
          <w:noProof/>
        </w:rPr>
      </w:pPr>
      <w:r w:rsidRPr="001F5B70">
        <w:rPr>
          <w:noProof/>
        </w:rPr>
        <w:t>Moore, R.L. (1981). The biology of Hyphomicrobium and other prosthecate, budding bacteria. Annual Reviews in Microbiology</w:t>
      </w:r>
      <w:r w:rsidRPr="001F5B70">
        <w:rPr>
          <w:i/>
          <w:noProof/>
        </w:rPr>
        <w:t xml:space="preserve"> 35</w:t>
      </w:r>
      <w:r w:rsidRPr="001F5B70">
        <w:rPr>
          <w:noProof/>
        </w:rPr>
        <w:t>, 567-594.</w:t>
      </w:r>
    </w:p>
    <w:p w14:paraId="13A523EA" w14:textId="77777777" w:rsidR="001F5B70" w:rsidRPr="001F5B70" w:rsidRDefault="001F5B70" w:rsidP="001F5B70">
      <w:pPr>
        <w:pStyle w:val="EndNoteBibliography"/>
        <w:spacing w:after="240"/>
        <w:rPr>
          <w:noProof/>
        </w:rPr>
      </w:pPr>
      <w:r w:rsidRPr="001F5B70">
        <w:rPr>
          <w:noProof/>
        </w:rPr>
        <w:t>Mountfort, D., Brulla, W., Krumholz, L.R., and Bryant, M. (1984). Syntrophus buswellii gen. nov., sp. nov.: a benzoate catabolizer from methanogenic ecosystems. International journal of systematic and evolutionary microbiology</w:t>
      </w:r>
      <w:r w:rsidRPr="001F5B70">
        <w:rPr>
          <w:i/>
          <w:noProof/>
        </w:rPr>
        <w:t xml:space="preserve"> 34</w:t>
      </w:r>
      <w:r w:rsidRPr="001F5B70">
        <w:rPr>
          <w:noProof/>
        </w:rPr>
        <w:t>, 216-217.</w:t>
      </w:r>
    </w:p>
    <w:p w14:paraId="48FC6A4D" w14:textId="77777777" w:rsidR="001F5B70" w:rsidRPr="001F5B70" w:rsidRDefault="001F5B70" w:rsidP="001F5B70">
      <w:pPr>
        <w:pStyle w:val="EndNoteBibliography"/>
        <w:spacing w:after="240"/>
        <w:rPr>
          <w:noProof/>
        </w:rPr>
      </w:pPr>
      <w:r w:rsidRPr="001F5B70">
        <w:rPr>
          <w:noProof/>
        </w:rPr>
        <w:t>Mousavi, S.A., Österman, J., Wahlberg, N., Nesme, X., Lavire, C., Vial, L., Paulin, L., De Lajudie, P., and Lindström, K. (2014). Phylogeny of the Rhizobium–Allorhizobium–Agrobacterium clade supports the delineation of Neorhizobium gen. nov. Systematic and applied microbiology</w:t>
      </w:r>
      <w:r w:rsidRPr="001F5B70">
        <w:rPr>
          <w:i/>
          <w:noProof/>
        </w:rPr>
        <w:t xml:space="preserve"> 37</w:t>
      </w:r>
      <w:r w:rsidRPr="001F5B70">
        <w:rPr>
          <w:noProof/>
        </w:rPr>
        <w:t>, 208-215.</w:t>
      </w:r>
    </w:p>
    <w:p w14:paraId="4E4B23D5" w14:textId="77777777" w:rsidR="001F5B70" w:rsidRPr="001F5B70" w:rsidRDefault="001F5B70" w:rsidP="001F5B70">
      <w:pPr>
        <w:pStyle w:val="EndNoteBibliography"/>
        <w:spacing w:after="240"/>
        <w:rPr>
          <w:noProof/>
        </w:rPr>
      </w:pPr>
      <w:r w:rsidRPr="001F5B70">
        <w:rPr>
          <w:noProof/>
        </w:rPr>
        <w:t>Müller, V., and Frerichs, J. (2013). Acetogenic bacteria. eLS.</w:t>
      </w:r>
    </w:p>
    <w:p w14:paraId="14B26950" w14:textId="77777777" w:rsidR="001F5B70" w:rsidRPr="001F5B70" w:rsidRDefault="001F5B70" w:rsidP="001F5B70">
      <w:pPr>
        <w:pStyle w:val="EndNoteBibliography"/>
        <w:spacing w:after="240"/>
        <w:rPr>
          <w:noProof/>
        </w:rPr>
      </w:pPr>
      <w:r w:rsidRPr="001F5B70">
        <w:rPr>
          <w:noProof/>
        </w:rPr>
        <w:t xml:space="preserve">Nakagawa, S., Takai, K., Inagaki, F., Horikoshi, K., and Sako, Y. (2005). Nitratiruptor tergarcus gen. nov., sp. nov. and Nitratifractor salsuginis gen. nov., sp. nov., nitrate-reducing chemolithoautotrophs of the </w:t>
      </w:r>
      <w:r w:rsidRPr="001F5B70">
        <w:rPr>
          <w:rFonts w:hint="eastAsia"/>
          <w:noProof/>
        </w:rPr>
        <w:t>ε</w:t>
      </w:r>
      <w:r w:rsidRPr="001F5B70">
        <w:rPr>
          <w:noProof/>
        </w:rPr>
        <w:t>-Proteobacteria isolated from a deep-sea hydrothermal system in the Mid-Okinawa Trough. International journal of systematic and evolutionary microbiology</w:t>
      </w:r>
      <w:r w:rsidRPr="001F5B70">
        <w:rPr>
          <w:i/>
          <w:noProof/>
        </w:rPr>
        <w:t xml:space="preserve"> 55</w:t>
      </w:r>
      <w:r w:rsidRPr="001F5B70">
        <w:rPr>
          <w:noProof/>
        </w:rPr>
        <w:t>, 925-933.</w:t>
      </w:r>
    </w:p>
    <w:p w14:paraId="371CED20" w14:textId="77777777" w:rsidR="001F5B70" w:rsidRPr="001F5B70" w:rsidRDefault="001F5B70" w:rsidP="001F5B70">
      <w:pPr>
        <w:pStyle w:val="EndNoteBibliography"/>
        <w:spacing w:after="240"/>
        <w:rPr>
          <w:noProof/>
        </w:rPr>
      </w:pPr>
      <w:r w:rsidRPr="001F5B70">
        <w:rPr>
          <w:noProof/>
        </w:rPr>
        <w:t>Nakagawa, Y., Sakane, T., and Yokota, A. (1996). Transfer of “Pseudomonas riboflavina”(Foster 1944), a Gram-Negative, Motile Rod with Long-Chain 3-Hydroxy Fatty Acids, to Devosia riboflavina gen. nov., sp. nov., nom. rev. International journal of systematic and evolutionary microbiology</w:t>
      </w:r>
      <w:r w:rsidRPr="001F5B70">
        <w:rPr>
          <w:i/>
          <w:noProof/>
        </w:rPr>
        <w:t xml:space="preserve"> 46</w:t>
      </w:r>
      <w:r w:rsidRPr="001F5B70">
        <w:rPr>
          <w:noProof/>
        </w:rPr>
        <w:t>, 16-22.</w:t>
      </w:r>
    </w:p>
    <w:p w14:paraId="160A42A4" w14:textId="77777777" w:rsidR="001F5B70" w:rsidRPr="001F5B70" w:rsidRDefault="001F5B70" w:rsidP="001F5B70">
      <w:pPr>
        <w:pStyle w:val="EndNoteBibliography"/>
        <w:spacing w:after="240"/>
        <w:rPr>
          <w:noProof/>
        </w:rPr>
      </w:pPr>
      <w:r w:rsidRPr="001F5B70">
        <w:rPr>
          <w:noProof/>
        </w:rPr>
        <w:lastRenderedPageBreak/>
        <w:t>Nakai, R., Baba, T., Niki, H., Nishijima, M., and Naganuma, T. (2015). Aurantimicrobium minutum gen. nov., sp. nov., a novel ultramicrobacterium of the family Microbacteriaceae, isolated from river water. International journal of systematic and evolutionary microbiology</w:t>
      </w:r>
      <w:r w:rsidRPr="001F5B70">
        <w:rPr>
          <w:i/>
          <w:noProof/>
        </w:rPr>
        <w:t xml:space="preserve"> 65</w:t>
      </w:r>
      <w:r w:rsidRPr="001F5B70">
        <w:rPr>
          <w:noProof/>
        </w:rPr>
        <w:t>, 4072-4079.</w:t>
      </w:r>
    </w:p>
    <w:p w14:paraId="278B14A3" w14:textId="77777777" w:rsidR="001F5B70" w:rsidRPr="001F5B70" w:rsidRDefault="001F5B70" w:rsidP="001F5B70">
      <w:pPr>
        <w:pStyle w:val="EndNoteBibliography"/>
        <w:spacing w:after="240"/>
        <w:rPr>
          <w:noProof/>
        </w:rPr>
      </w:pPr>
      <w:r w:rsidRPr="001F5B70">
        <w:rPr>
          <w:noProof/>
        </w:rPr>
        <w:t>Nelson, W.C., and Stegen, J.C. (2015). The reduced genomes of Parcubacteria (OD1) contain signatures of a symbiotic lifestyle. Frontiers in microbiology</w:t>
      </w:r>
      <w:r w:rsidRPr="001F5B70">
        <w:rPr>
          <w:i/>
          <w:noProof/>
        </w:rPr>
        <w:t xml:space="preserve"> 6</w:t>
      </w:r>
      <w:r w:rsidRPr="001F5B70">
        <w:rPr>
          <w:noProof/>
        </w:rPr>
        <w:t>, 713.</w:t>
      </w:r>
    </w:p>
    <w:p w14:paraId="6CFE8D7D" w14:textId="77777777" w:rsidR="001F5B70" w:rsidRPr="001F5B70" w:rsidRDefault="001F5B70" w:rsidP="001F5B70">
      <w:pPr>
        <w:pStyle w:val="EndNoteBibliography"/>
        <w:spacing w:after="240"/>
        <w:rPr>
          <w:noProof/>
        </w:rPr>
      </w:pPr>
      <w:r w:rsidRPr="001F5B70">
        <w:rPr>
          <w:noProof/>
        </w:rPr>
        <w:t>Nishimori, E., Kita-Tsukamoto, K., and Wakabayashi, H. (2000). Pseudomonas plecoglossicida sp. nov., the causative agent of bacterial haemorrhagic ascites of ayu, Plecoglossus altivelis. International journal of systematic and evolutionary microbiology</w:t>
      </w:r>
      <w:r w:rsidRPr="001F5B70">
        <w:rPr>
          <w:i/>
          <w:noProof/>
        </w:rPr>
        <w:t xml:space="preserve"> 50</w:t>
      </w:r>
      <w:r w:rsidRPr="001F5B70">
        <w:rPr>
          <w:noProof/>
        </w:rPr>
        <w:t>, 83-89.</w:t>
      </w:r>
    </w:p>
    <w:p w14:paraId="0875D73C" w14:textId="77777777" w:rsidR="001F5B70" w:rsidRPr="001F5B70" w:rsidRDefault="001F5B70" w:rsidP="001F5B70">
      <w:pPr>
        <w:pStyle w:val="EndNoteBibliography"/>
        <w:spacing w:after="240"/>
        <w:rPr>
          <w:noProof/>
        </w:rPr>
      </w:pPr>
      <w:r w:rsidRPr="001F5B70">
        <w:rPr>
          <w:noProof/>
        </w:rPr>
        <w:t>Pagnier, I., Raoult, D., and La Scola, B. (2011). Isolation and characterization of Reyranella massiliensis gen. nov., sp. nov. from freshwater samples by using an amoeba co-culture procedure. International journal of systematic and evolutionary microbiology</w:t>
      </w:r>
      <w:r w:rsidRPr="001F5B70">
        <w:rPr>
          <w:i/>
          <w:noProof/>
        </w:rPr>
        <w:t xml:space="preserve"> 61</w:t>
      </w:r>
      <w:r w:rsidRPr="001F5B70">
        <w:rPr>
          <w:noProof/>
        </w:rPr>
        <w:t>, 2151-2154.</w:t>
      </w:r>
    </w:p>
    <w:p w14:paraId="13009369" w14:textId="77777777" w:rsidR="001F5B70" w:rsidRPr="001F5B70" w:rsidRDefault="001F5B70" w:rsidP="001F5B70">
      <w:pPr>
        <w:pStyle w:val="EndNoteBibliography"/>
        <w:spacing w:after="240"/>
        <w:rPr>
          <w:noProof/>
        </w:rPr>
      </w:pPr>
      <w:r w:rsidRPr="001F5B70">
        <w:rPr>
          <w:noProof/>
        </w:rPr>
        <w:t>Pagnier, I., Yutin, N., Croce, O., Makarova, K.S., Wolf, Y.I., Benamar, S., Raoult, D., Koonin, E.V., and La Scola, B. (2015). Babela massiliensis, a representative of a widespread bacterial phylum with unusual adaptations to parasitism in amoebae. Biology direct</w:t>
      </w:r>
      <w:r w:rsidRPr="001F5B70">
        <w:rPr>
          <w:i/>
          <w:noProof/>
        </w:rPr>
        <w:t xml:space="preserve"> 10</w:t>
      </w:r>
      <w:r w:rsidRPr="001F5B70">
        <w:rPr>
          <w:noProof/>
        </w:rPr>
        <w:t>, 1.</w:t>
      </w:r>
    </w:p>
    <w:p w14:paraId="47E5B18E" w14:textId="77777777" w:rsidR="001F5B70" w:rsidRPr="001F5B70" w:rsidRDefault="001F5B70" w:rsidP="001F5B70">
      <w:pPr>
        <w:pStyle w:val="EndNoteBibliography"/>
        <w:spacing w:after="240"/>
        <w:rPr>
          <w:noProof/>
        </w:rPr>
      </w:pPr>
      <w:r w:rsidRPr="001F5B70">
        <w:rPr>
          <w:noProof/>
        </w:rPr>
        <w:t>Pankratov, T.A., Tindall, B.J., Liesack, W., and Dedysh, S.N. (2007). Mucilaginibacter paludis gen. nov., sp. nov. and Mucilaginibacter gracilis sp. nov., pectin-, xylan-and laminarin-degrading members of the family Sphingobacteriaceae from acidic Sphagnum peat bog. International journal of systematic and evolutionary microbiology</w:t>
      </w:r>
      <w:r w:rsidRPr="001F5B70">
        <w:rPr>
          <w:i/>
          <w:noProof/>
        </w:rPr>
        <w:t xml:space="preserve"> 57</w:t>
      </w:r>
      <w:r w:rsidRPr="001F5B70">
        <w:rPr>
          <w:noProof/>
        </w:rPr>
        <w:t>, 2349-2354.</w:t>
      </w:r>
    </w:p>
    <w:p w14:paraId="6CD59EA2" w14:textId="77777777" w:rsidR="001F5B70" w:rsidRPr="001F5B70" w:rsidRDefault="001F5B70" w:rsidP="001F5B70">
      <w:pPr>
        <w:pStyle w:val="EndNoteBibliography"/>
        <w:spacing w:after="240"/>
        <w:rPr>
          <w:noProof/>
        </w:rPr>
      </w:pPr>
      <w:r w:rsidRPr="001F5B70">
        <w:rPr>
          <w:noProof/>
        </w:rPr>
        <w:t>Pati, A., Gronow, S., Lapidus, A., Copeland, A., Del Rio, T.G., Nolan, M., Lucas, S., Tice, H., Cheng, J.-F., and Han, C. (2010). Complete genome sequence of Arcobacter nitrofigilis type strain (CI T). Standards in genomic sciences</w:t>
      </w:r>
      <w:r w:rsidRPr="001F5B70">
        <w:rPr>
          <w:i/>
          <w:noProof/>
        </w:rPr>
        <w:t xml:space="preserve"> 2</w:t>
      </w:r>
      <w:r w:rsidRPr="001F5B70">
        <w:rPr>
          <w:noProof/>
        </w:rPr>
        <w:t>, 300.</w:t>
      </w:r>
    </w:p>
    <w:p w14:paraId="3E856F8C" w14:textId="77777777" w:rsidR="001F5B70" w:rsidRPr="001F5B70" w:rsidRDefault="001F5B70" w:rsidP="001F5B70">
      <w:pPr>
        <w:pStyle w:val="EndNoteBibliography"/>
        <w:spacing w:after="240"/>
        <w:rPr>
          <w:noProof/>
        </w:rPr>
      </w:pPr>
      <w:r w:rsidRPr="001F5B70">
        <w:rPr>
          <w:noProof/>
        </w:rPr>
        <w:t>Qiu, Y.-L., Hanada, S., Ohashi, A., Harada, H., Kamagata, Y., and Sekiguchi, Y. (2008). Syntrophorhabdus aromaticivorans gen. nov., sp. nov., the first cultured anaerobe capable of degrading phenol to acetate in obligate syntrophic associations with a hydrogenotrophic methanogen. Applied and environmental microbiology</w:t>
      </w:r>
      <w:r w:rsidRPr="001F5B70">
        <w:rPr>
          <w:i/>
          <w:noProof/>
        </w:rPr>
        <w:t xml:space="preserve"> 74</w:t>
      </w:r>
      <w:r w:rsidRPr="001F5B70">
        <w:rPr>
          <w:noProof/>
        </w:rPr>
        <w:t>, 2051-2058.</w:t>
      </w:r>
    </w:p>
    <w:p w14:paraId="14DACA74" w14:textId="77777777" w:rsidR="001F5B70" w:rsidRPr="001F5B70" w:rsidRDefault="001F5B70" w:rsidP="001F5B70">
      <w:pPr>
        <w:pStyle w:val="EndNoteBibliography"/>
        <w:spacing w:after="240"/>
        <w:rPr>
          <w:noProof/>
        </w:rPr>
      </w:pPr>
      <w:r w:rsidRPr="001F5B70">
        <w:rPr>
          <w:noProof/>
        </w:rPr>
        <w:t>Qu, J.-H., and Yuan, H.-L. (2008). Sediminibacterium salmoneum gen. nov., sp. nov., a member of the phylum Bacteroidetes isolated from sediment of a eutrophic reservoir. International journal of systematic and evolutionary microbiology</w:t>
      </w:r>
      <w:r w:rsidRPr="001F5B70">
        <w:rPr>
          <w:i/>
          <w:noProof/>
        </w:rPr>
        <w:t xml:space="preserve"> 58</w:t>
      </w:r>
      <w:r w:rsidRPr="001F5B70">
        <w:rPr>
          <w:noProof/>
        </w:rPr>
        <w:t>, 2191-2194.</w:t>
      </w:r>
    </w:p>
    <w:p w14:paraId="3984980C" w14:textId="77777777" w:rsidR="001F5B70" w:rsidRPr="001F5B70" w:rsidRDefault="001F5B70" w:rsidP="001F5B70">
      <w:pPr>
        <w:pStyle w:val="EndNoteBibliography"/>
        <w:spacing w:after="240"/>
        <w:rPr>
          <w:noProof/>
        </w:rPr>
      </w:pPr>
      <w:r w:rsidRPr="001F5B70">
        <w:rPr>
          <w:noProof/>
        </w:rPr>
        <w:t>Qu, L., Zhu, F., Hong, X., Gao, W., Chen, J., and Sun, X. (2011). Sunxiuqinia elliptica gen. nov., sp. nov., a member of the phylum Bacteroidetes isolated from sediment in a sea cucumber farm. International journal of systematic and evolutionary microbiology</w:t>
      </w:r>
      <w:r w:rsidRPr="001F5B70">
        <w:rPr>
          <w:i/>
          <w:noProof/>
        </w:rPr>
        <w:t xml:space="preserve"> 61</w:t>
      </w:r>
      <w:r w:rsidRPr="001F5B70">
        <w:rPr>
          <w:noProof/>
        </w:rPr>
        <w:t>, 2885-2889.</w:t>
      </w:r>
    </w:p>
    <w:p w14:paraId="3A5D7E10" w14:textId="77777777" w:rsidR="001F5B70" w:rsidRPr="001F5B70" w:rsidRDefault="001F5B70" w:rsidP="001F5B70">
      <w:pPr>
        <w:pStyle w:val="EndNoteBibliography"/>
        <w:spacing w:after="240"/>
        <w:rPr>
          <w:noProof/>
        </w:rPr>
      </w:pPr>
      <w:r w:rsidRPr="001F5B70">
        <w:rPr>
          <w:noProof/>
        </w:rPr>
        <w:t>Rast, P., Glöckner, I., Boedeker, C., Jeske, O., Wiegand, S., Reinhardt, R., Schumann, P., Rohde, M., Spring, S., and Glöckner, F.O. (2017). Three novel species with peptidoglycan cell walls form the new genus lacunisphaera gen. Nov. In the family opitutaceae of the verrucomicrobial subdivision 4. Frontiers in microbiology</w:t>
      </w:r>
      <w:r w:rsidRPr="001F5B70">
        <w:rPr>
          <w:i/>
          <w:noProof/>
        </w:rPr>
        <w:t xml:space="preserve"> 8</w:t>
      </w:r>
      <w:r w:rsidRPr="001F5B70">
        <w:rPr>
          <w:noProof/>
        </w:rPr>
        <w:t>, 202.</w:t>
      </w:r>
    </w:p>
    <w:p w14:paraId="7E5A3A0D" w14:textId="77777777" w:rsidR="001F5B70" w:rsidRPr="001F5B70" w:rsidRDefault="001F5B70" w:rsidP="001F5B70">
      <w:pPr>
        <w:pStyle w:val="EndNoteBibliography"/>
        <w:spacing w:after="240"/>
        <w:rPr>
          <w:noProof/>
        </w:rPr>
      </w:pPr>
      <w:r w:rsidRPr="001F5B70">
        <w:rPr>
          <w:noProof/>
        </w:rPr>
        <w:t>Ravachol, J., Borne, R., Meynial-Salles, I., Soucaille, P., Pagès, S., Tardif, C., and Fierobe, H.-P. (2015). Combining free and aggregated cellulolytic systems in the cellulosome-producing bacterium Ruminiclostridium cellulolyticum. Biotechnology for biofuels</w:t>
      </w:r>
      <w:r w:rsidRPr="001F5B70">
        <w:rPr>
          <w:i/>
          <w:noProof/>
        </w:rPr>
        <w:t xml:space="preserve"> 8</w:t>
      </w:r>
      <w:r w:rsidRPr="001F5B70">
        <w:rPr>
          <w:noProof/>
        </w:rPr>
        <w:t>, 114.</w:t>
      </w:r>
    </w:p>
    <w:p w14:paraId="627BC937" w14:textId="77777777" w:rsidR="001F5B70" w:rsidRPr="001F5B70" w:rsidRDefault="001F5B70" w:rsidP="001F5B70">
      <w:pPr>
        <w:pStyle w:val="EndNoteBibliography"/>
        <w:spacing w:after="240"/>
        <w:rPr>
          <w:noProof/>
        </w:rPr>
      </w:pPr>
      <w:r w:rsidRPr="001F5B70">
        <w:rPr>
          <w:noProof/>
        </w:rPr>
        <w:t>Reddy, G.S. (2013). Phylogenetic analyses of the genus Hymenobacter and description of Siccationidurans gen. nov., and Parahymenobacter gen. nov. Journal of Phylogenetics &amp; Evolutionary Biology</w:t>
      </w:r>
      <w:r w:rsidRPr="001F5B70">
        <w:rPr>
          <w:i/>
          <w:noProof/>
        </w:rPr>
        <w:t xml:space="preserve"> 2013</w:t>
      </w:r>
      <w:r w:rsidRPr="001F5B70">
        <w:rPr>
          <w:noProof/>
        </w:rPr>
        <w:t>.</w:t>
      </w:r>
    </w:p>
    <w:p w14:paraId="5579A50D" w14:textId="77777777" w:rsidR="001F5B70" w:rsidRPr="001F5B70" w:rsidRDefault="001F5B70" w:rsidP="001F5B70">
      <w:pPr>
        <w:pStyle w:val="EndNoteBibliography"/>
        <w:spacing w:after="240"/>
        <w:rPr>
          <w:noProof/>
        </w:rPr>
      </w:pPr>
      <w:r w:rsidRPr="001F5B70">
        <w:rPr>
          <w:noProof/>
        </w:rPr>
        <w:lastRenderedPageBreak/>
        <w:t>Reinhold-Hurek, B., Hurek, T., Gillis, M., Hoste, B., Vancanneyt, M., Kersters, K., and De Ley, J. (1993). Azoarcus gen. nov., nitrogen-fixing proteobacteria associated with roots of kallar grass (Leptochloa fusca (L.) Kunth), and description of two species, Azoarcus indigens sp. nov. and Azoarcus communis sp. nov. International journal of systematic and evolutionary microbiology</w:t>
      </w:r>
      <w:r w:rsidRPr="001F5B70">
        <w:rPr>
          <w:i/>
          <w:noProof/>
        </w:rPr>
        <w:t xml:space="preserve"> 43</w:t>
      </w:r>
      <w:r w:rsidRPr="001F5B70">
        <w:rPr>
          <w:noProof/>
        </w:rPr>
        <w:t>, 574-584.</w:t>
      </w:r>
    </w:p>
    <w:p w14:paraId="2BEC604D" w14:textId="77777777" w:rsidR="001F5B70" w:rsidRPr="001F5B70" w:rsidRDefault="001F5B70" w:rsidP="001F5B70">
      <w:pPr>
        <w:pStyle w:val="EndNoteBibliography"/>
        <w:spacing w:after="240"/>
        <w:rPr>
          <w:noProof/>
        </w:rPr>
      </w:pPr>
      <w:r w:rsidRPr="001F5B70">
        <w:rPr>
          <w:noProof/>
        </w:rPr>
        <w:t>Rihs, J., Brenner, D., Weaver, R., Steigerwalt, A., Hollis, D., and Yu, V. (1993). Roseomonas, a new genus associated with bacteremia and other human infections. Journal of clinical microbiology</w:t>
      </w:r>
      <w:r w:rsidRPr="001F5B70">
        <w:rPr>
          <w:i/>
          <w:noProof/>
        </w:rPr>
        <w:t xml:space="preserve"> 31</w:t>
      </w:r>
      <w:r w:rsidRPr="001F5B70">
        <w:rPr>
          <w:noProof/>
        </w:rPr>
        <w:t>, 3275-3283.</w:t>
      </w:r>
    </w:p>
    <w:p w14:paraId="21A8D8EE" w14:textId="77777777" w:rsidR="001F5B70" w:rsidRPr="001F5B70" w:rsidRDefault="001F5B70" w:rsidP="001F5B70">
      <w:pPr>
        <w:pStyle w:val="EndNoteBibliography"/>
        <w:spacing w:after="240"/>
        <w:rPr>
          <w:noProof/>
        </w:rPr>
      </w:pPr>
      <w:r w:rsidRPr="001F5B70">
        <w:rPr>
          <w:noProof/>
        </w:rPr>
        <w:t>Rodrigues, J.L., Duffy, M.A., Tessier, A.J., Ebert, D., Mouton, L., and Schmidt, T.M. (2008). Phylogenetic characterization and prevalence of “Spirobacillus cienkowskii,” a red-pigmented, spiral-shaped bacterial pathogen of freshwater Daphnia species. Applied and environmental microbiology</w:t>
      </w:r>
      <w:r w:rsidRPr="001F5B70">
        <w:rPr>
          <w:i/>
          <w:noProof/>
        </w:rPr>
        <w:t xml:space="preserve"> 74</w:t>
      </w:r>
      <w:r w:rsidRPr="001F5B70">
        <w:rPr>
          <w:noProof/>
        </w:rPr>
        <w:t>, 1575-1582.</w:t>
      </w:r>
    </w:p>
    <w:p w14:paraId="4F0B6604" w14:textId="77777777" w:rsidR="001F5B70" w:rsidRPr="001F5B70" w:rsidRDefault="001F5B70" w:rsidP="001F5B70">
      <w:pPr>
        <w:pStyle w:val="EndNoteBibliography"/>
        <w:spacing w:after="240"/>
        <w:rPr>
          <w:noProof/>
        </w:rPr>
      </w:pPr>
      <w:r w:rsidRPr="001F5B70">
        <w:rPr>
          <w:noProof/>
        </w:rPr>
        <w:t>Rogosa, M. (1971). Transfer of Peptostreptococcus elsdenii Gutierrez et al. to a new genus, Megasphaera [M. elsdenii (Gutierrez et al.) comb. nov.]. International journal of systematic and evolutionary microbiology</w:t>
      </w:r>
      <w:r w:rsidRPr="001F5B70">
        <w:rPr>
          <w:i/>
          <w:noProof/>
        </w:rPr>
        <w:t xml:space="preserve"> 21</w:t>
      </w:r>
      <w:r w:rsidRPr="001F5B70">
        <w:rPr>
          <w:noProof/>
        </w:rPr>
        <w:t>, 187-189.</w:t>
      </w:r>
    </w:p>
    <w:p w14:paraId="789FC139" w14:textId="77777777" w:rsidR="001F5B70" w:rsidRPr="001F5B70" w:rsidRDefault="001F5B70" w:rsidP="001F5B70">
      <w:pPr>
        <w:pStyle w:val="EndNoteBibliography"/>
        <w:spacing w:after="240"/>
        <w:rPr>
          <w:noProof/>
        </w:rPr>
      </w:pPr>
      <w:r w:rsidRPr="001F5B70">
        <w:rPr>
          <w:noProof/>
        </w:rPr>
        <w:t>SANGKHOBOL, V., and Skerman, V. (1981). Chitinophaga, a new genus of chitinolytic myxobacteria. International journal of systematic and evolutionary microbiology</w:t>
      </w:r>
      <w:r w:rsidRPr="001F5B70">
        <w:rPr>
          <w:i/>
          <w:noProof/>
        </w:rPr>
        <w:t xml:space="preserve"> 31</w:t>
      </w:r>
      <w:r w:rsidRPr="001F5B70">
        <w:rPr>
          <w:noProof/>
        </w:rPr>
        <w:t>, 285-293.</w:t>
      </w:r>
    </w:p>
    <w:p w14:paraId="09EE024A" w14:textId="77777777" w:rsidR="001F5B70" w:rsidRPr="001F5B70" w:rsidRDefault="001F5B70" w:rsidP="001F5B70">
      <w:pPr>
        <w:pStyle w:val="EndNoteBibliography"/>
        <w:spacing w:after="240"/>
        <w:rPr>
          <w:noProof/>
        </w:rPr>
      </w:pPr>
      <w:r w:rsidRPr="001F5B70">
        <w:rPr>
          <w:noProof/>
        </w:rPr>
        <w:t>Sangwan, P., Chen, X., Hugenholtz, P., and Janssen, P.H. (2004). Chthoniobacter flavus gen. nov., sp. nov., the first pure-culture representative of subdivision two, Spartobacteria classis nov., of the phylum Verrucomicrobia. Applied and environmental microbiology</w:t>
      </w:r>
      <w:r w:rsidRPr="001F5B70">
        <w:rPr>
          <w:i/>
          <w:noProof/>
        </w:rPr>
        <w:t xml:space="preserve"> 70</w:t>
      </w:r>
      <w:r w:rsidRPr="001F5B70">
        <w:rPr>
          <w:noProof/>
        </w:rPr>
        <w:t>, 5875-5881.</w:t>
      </w:r>
    </w:p>
    <w:p w14:paraId="6B599859" w14:textId="77777777" w:rsidR="001F5B70" w:rsidRPr="001F5B70" w:rsidRDefault="001F5B70" w:rsidP="001F5B70">
      <w:pPr>
        <w:pStyle w:val="EndNoteBibliography"/>
        <w:spacing w:after="240"/>
        <w:rPr>
          <w:noProof/>
        </w:rPr>
      </w:pPr>
      <w:r w:rsidRPr="001F5B70">
        <w:rPr>
          <w:noProof/>
        </w:rPr>
        <w:t>Santos, P., Pinhal, I., Rainey, F.A., Empadinhas, N., Costa, J., Fields, B., Benson, R., Veríssimo, A., and da Costa, M.S. (2003). Gamma-Proteobacteria Aquicella lusitana gen. nov., sp. nov., and Aquicella siphonis sp. nov. Infect Protozoa and Require Activated Charcoal for Growth in Laboratory Media. Applied and environmental microbiology</w:t>
      </w:r>
      <w:r w:rsidRPr="001F5B70">
        <w:rPr>
          <w:i/>
          <w:noProof/>
        </w:rPr>
        <w:t xml:space="preserve"> 69</w:t>
      </w:r>
      <w:r w:rsidRPr="001F5B70">
        <w:rPr>
          <w:noProof/>
        </w:rPr>
        <w:t>, 6533-6540.</w:t>
      </w:r>
    </w:p>
    <w:p w14:paraId="5D5F5867" w14:textId="77777777" w:rsidR="001F5B70" w:rsidRPr="001F5B70" w:rsidRDefault="001F5B70" w:rsidP="001F5B70">
      <w:pPr>
        <w:pStyle w:val="EndNoteBibliography"/>
        <w:spacing w:after="240"/>
        <w:rPr>
          <w:noProof/>
        </w:rPr>
      </w:pPr>
      <w:r w:rsidRPr="001F5B70">
        <w:rPr>
          <w:noProof/>
        </w:rPr>
        <w:t>Sauder, L.A., Albertsen, M., Engel, K., Schwarz, J., Nielsen, P.H., Wagner, M., and Neufeld, J.D. (2017). Cultivation and characterization of Candidatus Nitrosocosmicus exaquare, an ammonia-oxidizing archaeon from a municipal wastewater treatment system. ISME J</w:t>
      </w:r>
      <w:r w:rsidRPr="001F5B70">
        <w:rPr>
          <w:i/>
          <w:noProof/>
        </w:rPr>
        <w:t xml:space="preserve"> 11</w:t>
      </w:r>
      <w:r w:rsidRPr="001F5B70">
        <w:rPr>
          <w:noProof/>
        </w:rPr>
        <w:t>, 1142.</w:t>
      </w:r>
    </w:p>
    <w:p w14:paraId="584AC024" w14:textId="77777777" w:rsidR="001F5B70" w:rsidRPr="001F5B70" w:rsidRDefault="001F5B70" w:rsidP="001F5B70">
      <w:pPr>
        <w:pStyle w:val="EndNoteBibliography"/>
        <w:spacing w:after="240"/>
        <w:rPr>
          <w:noProof/>
        </w:rPr>
      </w:pPr>
      <w:r w:rsidRPr="001F5B70">
        <w:rPr>
          <w:noProof/>
        </w:rPr>
        <w:t>Schleheck, D., Tindall, B.J., Rossello-Mora, R., and Cook, A.M. (2004). Parvibaculum lavamentivorans gen. nov., sp. nov., a novel heterotroph that initiates catabolism of linear alkylbenzenesulfonate. International journal of systematic and evolutionary microbiology</w:t>
      </w:r>
      <w:r w:rsidRPr="001F5B70">
        <w:rPr>
          <w:i/>
          <w:noProof/>
        </w:rPr>
        <w:t xml:space="preserve"> 54</w:t>
      </w:r>
      <w:r w:rsidRPr="001F5B70">
        <w:rPr>
          <w:noProof/>
        </w:rPr>
        <w:t>, 1489-1497.</w:t>
      </w:r>
    </w:p>
    <w:p w14:paraId="31CD2E9E" w14:textId="77777777" w:rsidR="001F5B70" w:rsidRPr="001F5B70" w:rsidRDefault="001F5B70" w:rsidP="001F5B70">
      <w:pPr>
        <w:pStyle w:val="EndNoteBibliography"/>
        <w:spacing w:after="240"/>
        <w:rPr>
          <w:noProof/>
        </w:rPr>
      </w:pPr>
      <w:r w:rsidRPr="001F5B70">
        <w:rPr>
          <w:noProof/>
        </w:rPr>
        <w:t>Shelobolina, E.S., Nevin, K.P., Blakeney-Hayward, J.D., Johnsen, C.V., Plaia, T.W., Krader, P., Woodard, T., Holmes, D.E., VanPraagh, C.G., and Lovley, D.R. (2007). Geobacter pickeringii sp. nov., Geobacter argillaceus sp. nov. and Pelosinus fermentans gen. nov., sp. nov., isolated from subsurface kaolin lenses. International journal of systematic and evolutionary microbiology</w:t>
      </w:r>
      <w:r w:rsidRPr="001F5B70">
        <w:rPr>
          <w:i/>
          <w:noProof/>
        </w:rPr>
        <w:t xml:space="preserve"> 57</w:t>
      </w:r>
      <w:r w:rsidRPr="001F5B70">
        <w:rPr>
          <w:noProof/>
        </w:rPr>
        <w:t>, 126-135.</w:t>
      </w:r>
    </w:p>
    <w:p w14:paraId="58C3A9B4" w14:textId="77777777" w:rsidR="001F5B70" w:rsidRPr="001F5B70" w:rsidRDefault="001F5B70" w:rsidP="001F5B70">
      <w:pPr>
        <w:pStyle w:val="EndNoteBibliography"/>
        <w:spacing w:after="240"/>
        <w:rPr>
          <w:noProof/>
        </w:rPr>
      </w:pPr>
      <w:r w:rsidRPr="001F5B70">
        <w:rPr>
          <w:noProof/>
        </w:rPr>
        <w:t>Shimura, Y., Hirose, Y., Misawa, N., Osana, Y., Katoh, H., Yamaguchi, H., and Kawachi, M. (2015). Comparison of the terrestrial cyanobacterium Leptolyngbya sp. NIES-2104 and the freshwater Leptolyngbya boryana PCC 6306 genomes. DNA Research, dsv022.</w:t>
      </w:r>
    </w:p>
    <w:p w14:paraId="763007ED" w14:textId="77777777" w:rsidR="001F5B70" w:rsidRPr="001F5B70" w:rsidRDefault="001F5B70" w:rsidP="001F5B70">
      <w:pPr>
        <w:pStyle w:val="EndNoteBibliography"/>
        <w:spacing w:after="240"/>
        <w:rPr>
          <w:noProof/>
        </w:rPr>
      </w:pPr>
      <w:r w:rsidRPr="001F5B70">
        <w:rPr>
          <w:noProof/>
        </w:rPr>
        <w:t>Shoemaker, W.R., Muscarella, M.E., and Lennon, J.T. (2015). Genome sequence of the soil bacterium Janthinobacterium sp. KBS0711. Genome announcements</w:t>
      </w:r>
      <w:r w:rsidRPr="001F5B70">
        <w:rPr>
          <w:i/>
          <w:noProof/>
        </w:rPr>
        <w:t xml:space="preserve"> 3</w:t>
      </w:r>
      <w:r w:rsidRPr="001F5B70">
        <w:rPr>
          <w:noProof/>
        </w:rPr>
        <w:t>, e00689-00615.</w:t>
      </w:r>
    </w:p>
    <w:p w14:paraId="3AB4909F" w14:textId="77777777" w:rsidR="001F5B70" w:rsidRPr="001F5B70" w:rsidRDefault="001F5B70" w:rsidP="001F5B70">
      <w:pPr>
        <w:pStyle w:val="EndNoteBibliography"/>
        <w:spacing w:after="240"/>
        <w:rPr>
          <w:noProof/>
        </w:rPr>
      </w:pPr>
      <w:r w:rsidRPr="001F5B70">
        <w:rPr>
          <w:noProof/>
        </w:rPr>
        <w:t>Sizova, M.V., Panikov, N.S., Spiridonova, E.M., Slobodova, N.V., and Tourova, T.P. (2007). Novel facultative anaerobic acidotolerant Telmatospirillum siberiense gen. nov. sp. nov. isolated from mesotrophic fen. Systematic and applied microbiology</w:t>
      </w:r>
      <w:r w:rsidRPr="001F5B70">
        <w:rPr>
          <w:i/>
          <w:noProof/>
        </w:rPr>
        <w:t xml:space="preserve"> 30</w:t>
      </w:r>
      <w:r w:rsidRPr="001F5B70">
        <w:rPr>
          <w:noProof/>
        </w:rPr>
        <w:t>, 213-220.</w:t>
      </w:r>
    </w:p>
    <w:p w14:paraId="3F900ABD" w14:textId="77777777" w:rsidR="001F5B70" w:rsidRPr="001F5B70" w:rsidRDefault="001F5B70" w:rsidP="001F5B70">
      <w:pPr>
        <w:pStyle w:val="EndNoteBibliography"/>
        <w:spacing w:after="240"/>
        <w:rPr>
          <w:noProof/>
        </w:rPr>
      </w:pPr>
      <w:r w:rsidRPr="001F5B70">
        <w:rPr>
          <w:noProof/>
        </w:rPr>
        <w:t>Smith, K.S., and Ingram-Smith, C. (2007). Methanosaeta, the forgotten methanogen? Trends in microbiology</w:t>
      </w:r>
      <w:r w:rsidRPr="001F5B70">
        <w:rPr>
          <w:i/>
          <w:noProof/>
        </w:rPr>
        <w:t xml:space="preserve"> 15</w:t>
      </w:r>
      <w:r w:rsidRPr="001F5B70">
        <w:rPr>
          <w:noProof/>
        </w:rPr>
        <w:t>, 150-155.</w:t>
      </w:r>
    </w:p>
    <w:p w14:paraId="15218C7F" w14:textId="77777777" w:rsidR="001F5B70" w:rsidRPr="001F5B70" w:rsidRDefault="001F5B70" w:rsidP="001F5B70">
      <w:pPr>
        <w:pStyle w:val="EndNoteBibliography"/>
        <w:spacing w:after="240"/>
        <w:rPr>
          <w:noProof/>
        </w:rPr>
      </w:pPr>
      <w:r w:rsidRPr="001F5B70">
        <w:rPr>
          <w:noProof/>
        </w:rPr>
        <w:lastRenderedPageBreak/>
        <w:t>Song, J., Choo, Y.-J., and Cho, J.-C. (2008). Perlucidibaca piscinae gen. nov., sp. nov., a freshwater bacterium belonging to the family Moraxellaceae. International journal of systematic and evolutionary microbiology</w:t>
      </w:r>
      <w:r w:rsidRPr="001F5B70">
        <w:rPr>
          <w:i/>
          <w:noProof/>
        </w:rPr>
        <w:t xml:space="preserve"> 58</w:t>
      </w:r>
      <w:r w:rsidRPr="001F5B70">
        <w:rPr>
          <w:noProof/>
        </w:rPr>
        <w:t>, 97-102.</w:t>
      </w:r>
    </w:p>
    <w:p w14:paraId="7D69C4BA" w14:textId="77777777" w:rsidR="001F5B70" w:rsidRPr="001F5B70" w:rsidRDefault="001F5B70" w:rsidP="001F5B70">
      <w:pPr>
        <w:pStyle w:val="EndNoteBibliography"/>
        <w:spacing w:after="240"/>
        <w:rPr>
          <w:noProof/>
        </w:rPr>
      </w:pPr>
      <w:r w:rsidRPr="001F5B70">
        <w:rPr>
          <w:noProof/>
        </w:rPr>
        <w:t>Spring, S., Kämpfer, P., and Schleifer, K.H. (2001). Limnobacter thiooxidans gen. nov., sp. nov., a novel thiosulfate-oxidizing bacterium isolated from freshwater lake sediment. International journal of systematic and evolutionary microbiology</w:t>
      </w:r>
      <w:r w:rsidRPr="001F5B70">
        <w:rPr>
          <w:i/>
          <w:noProof/>
        </w:rPr>
        <w:t xml:space="preserve"> 51</w:t>
      </w:r>
      <w:r w:rsidRPr="001F5B70">
        <w:rPr>
          <w:noProof/>
        </w:rPr>
        <w:t>, 1463-1470.</w:t>
      </w:r>
    </w:p>
    <w:p w14:paraId="27449ED7" w14:textId="77777777" w:rsidR="001F5B70" w:rsidRPr="001F5B70" w:rsidRDefault="001F5B70" w:rsidP="001F5B70">
      <w:pPr>
        <w:pStyle w:val="EndNoteBibliography"/>
        <w:spacing w:after="240"/>
        <w:rPr>
          <w:noProof/>
        </w:rPr>
      </w:pPr>
      <w:r w:rsidRPr="001F5B70">
        <w:rPr>
          <w:noProof/>
        </w:rPr>
        <w:t>Spring, S., Wagner, M., Schumann, P., and Kämpfer, P. (2005). Malikia granosa gen. nov., sp. nov., a novel polyhydroxyalkanoate-and polyphosphate-accumulating bacterium isolated from activated sludge, and reclassification of Pseudomonas spinosa as Malikia spinosa comb. nov. International journal of systematic and evolutionary microbiology</w:t>
      </w:r>
      <w:r w:rsidRPr="001F5B70">
        <w:rPr>
          <w:i/>
          <w:noProof/>
        </w:rPr>
        <w:t xml:space="preserve"> 55</w:t>
      </w:r>
      <w:r w:rsidRPr="001F5B70">
        <w:rPr>
          <w:noProof/>
        </w:rPr>
        <w:t>, 621-629.</w:t>
      </w:r>
    </w:p>
    <w:p w14:paraId="0DAD3371" w14:textId="77777777" w:rsidR="001F5B70" w:rsidRPr="001F5B70" w:rsidRDefault="001F5B70" w:rsidP="001F5B70">
      <w:pPr>
        <w:pStyle w:val="EndNoteBibliography"/>
        <w:spacing w:after="240"/>
        <w:rPr>
          <w:noProof/>
        </w:rPr>
      </w:pPr>
      <w:r w:rsidRPr="001F5B70">
        <w:rPr>
          <w:noProof/>
        </w:rPr>
        <w:t>Stackebrandt, E., Sproer, C., Rainey, F.A., Burghardt, J., Päuker, O., and Hippe, H. (1997). Phylogenetic Analysis of the Genus Desulfotomaculum: Evidence for the Misclassification of Desulfotomaculum guttoideum and Description of Desulfotomaculum orientis as Desulfosporosinus orientis gen. nov., comb. nov. International journal of systematic and evolutionary microbiology</w:t>
      </w:r>
      <w:r w:rsidRPr="001F5B70">
        <w:rPr>
          <w:i/>
          <w:noProof/>
        </w:rPr>
        <w:t xml:space="preserve"> 47</w:t>
      </w:r>
      <w:r w:rsidRPr="001F5B70">
        <w:rPr>
          <w:noProof/>
        </w:rPr>
        <w:t>, 1134-1139.</w:t>
      </w:r>
    </w:p>
    <w:p w14:paraId="708875CD" w14:textId="77777777" w:rsidR="001F5B70" w:rsidRPr="001F5B70" w:rsidRDefault="001F5B70" w:rsidP="001F5B70">
      <w:pPr>
        <w:pStyle w:val="EndNoteBibliography"/>
        <w:spacing w:after="240"/>
        <w:rPr>
          <w:noProof/>
        </w:rPr>
      </w:pPr>
      <w:r w:rsidRPr="001F5B70">
        <w:rPr>
          <w:noProof/>
        </w:rPr>
        <w:t>Steenhoudt, O., and Vanderleyden, J. (2000). Azospirillum, a free-living nitrogen-fixing bacterium closely associated with grasses: genetic, biochemical and ecological aspects. FEMS microbiology reviews</w:t>
      </w:r>
      <w:r w:rsidRPr="001F5B70">
        <w:rPr>
          <w:i/>
          <w:noProof/>
        </w:rPr>
        <w:t xml:space="preserve"> 24</w:t>
      </w:r>
      <w:r w:rsidRPr="001F5B70">
        <w:rPr>
          <w:noProof/>
        </w:rPr>
        <w:t>, 487-506.</w:t>
      </w:r>
    </w:p>
    <w:p w14:paraId="43C5C082" w14:textId="77777777" w:rsidR="001F5B70" w:rsidRPr="001F5B70" w:rsidRDefault="001F5B70" w:rsidP="001F5B70">
      <w:pPr>
        <w:pStyle w:val="EndNoteBibliography"/>
        <w:spacing w:after="240"/>
        <w:rPr>
          <w:noProof/>
        </w:rPr>
      </w:pPr>
      <w:r w:rsidRPr="001F5B70">
        <w:rPr>
          <w:noProof/>
        </w:rPr>
        <w:t>Steyn, P., Segers, P., Vancanneyt, M., Sandra, P., Kersters, K., and Joubert, J. (1998). Classification of heparinolytic bacteria into a new genus, Pedobacter, comprising four species: Pedobacter heparinus comb. nov., Pedobacter piscium comb. nov., Pedobacter africanus sp. nov. and Pedobacter saltans sp. nov. proposal of the family Sphingobacteriaceae fam. nov. International journal of systematic and evolutionary microbiology</w:t>
      </w:r>
      <w:r w:rsidRPr="001F5B70">
        <w:rPr>
          <w:i/>
          <w:noProof/>
        </w:rPr>
        <w:t xml:space="preserve"> 48</w:t>
      </w:r>
      <w:r w:rsidRPr="001F5B70">
        <w:rPr>
          <w:noProof/>
        </w:rPr>
        <w:t>, 165-177.</w:t>
      </w:r>
    </w:p>
    <w:p w14:paraId="58C3633C" w14:textId="77777777" w:rsidR="001F5B70" w:rsidRPr="001F5B70" w:rsidRDefault="001F5B70" w:rsidP="001F5B70">
      <w:pPr>
        <w:pStyle w:val="EndNoteBibliography"/>
        <w:spacing w:after="240"/>
        <w:rPr>
          <w:noProof/>
        </w:rPr>
      </w:pPr>
      <w:r w:rsidRPr="001F5B70">
        <w:rPr>
          <w:noProof/>
        </w:rPr>
        <w:t>Stoecker, K., Bendinger, B., Schöning, B., Nielsen, P.H., Nielsen, J.L., Baranyi, C., Toenshoff, E.R., Daims, H., and Wagner, M. (2006). Cohn’s Crenothrix is a filamentous methane oxidizer with an unusual methane monooxygenase. Proceedings of the National Academy of Sciences of the United States of America</w:t>
      </w:r>
      <w:r w:rsidRPr="001F5B70">
        <w:rPr>
          <w:i/>
          <w:noProof/>
        </w:rPr>
        <w:t xml:space="preserve"> 103</w:t>
      </w:r>
      <w:r w:rsidRPr="001F5B70">
        <w:rPr>
          <w:noProof/>
        </w:rPr>
        <w:t>, 2363-2367.</w:t>
      </w:r>
    </w:p>
    <w:p w14:paraId="4D5177E5" w14:textId="77777777" w:rsidR="001F5B70" w:rsidRPr="001F5B70" w:rsidRDefault="001F5B70" w:rsidP="001F5B70">
      <w:pPr>
        <w:pStyle w:val="EndNoteBibliography"/>
        <w:spacing w:after="240"/>
        <w:rPr>
          <w:noProof/>
        </w:rPr>
      </w:pPr>
      <w:r w:rsidRPr="001F5B70">
        <w:rPr>
          <w:noProof/>
        </w:rPr>
        <w:t>Su, X.-L., Tian, Q., Zhang, J., Yuan, X.-Z., Shi, X.-S., Guo, R.-B., and Qiu, Y.-L. (2014). Acetobacteroides hydrogenigenes gen. nov., sp. nov., an anaerobic hydrogen-producing bacterium in the family Rikenellaceae isolated from a reed swamp. International journal of systematic and evolutionary microbiology</w:t>
      </w:r>
      <w:r w:rsidRPr="001F5B70">
        <w:rPr>
          <w:i/>
          <w:noProof/>
        </w:rPr>
        <w:t xml:space="preserve"> 64</w:t>
      </w:r>
      <w:r w:rsidRPr="001F5B70">
        <w:rPr>
          <w:noProof/>
        </w:rPr>
        <w:t>, 2986-2991.</w:t>
      </w:r>
    </w:p>
    <w:p w14:paraId="486A5E7C" w14:textId="77777777" w:rsidR="001F5B70" w:rsidRPr="001F5B70" w:rsidRDefault="001F5B70" w:rsidP="001F5B70">
      <w:pPr>
        <w:pStyle w:val="EndNoteBibliography"/>
        <w:spacing w:after="240"/>
        <w:rPr>
          <w:noProof/>
        </w:rPr>
      </w:pPr>
      <w:r w:rsidRPr="001F5B70">
        <w:rPr>
          <w:noProof/>
        </w:rPr>
        <w:t>Sullivan, J.P., Dickinson, D., and Chase, H.A. (1998). Methanotrophs, Methylosinus trichosporium OB3b, sMMO, and their application to bioremediation. Critical reviews in microbiology</w:t>
      </w:r>
      <w:r w:rsidRPr="001F5B70">
        <w:rPr>
          <w:i/>
          <w:noProof/>
        </w:rPr>
        <w:t xml:space="preserve"> 24</w:t>
      </w:r>
      <w:r w:rsidRPr="001F5B70">
        <w:rPr>
          <w:noProof/>
        </w:rPr>
        <w:t>, 335-373.</w:t>
      </w:r>
    </w:p>
    <w:p w14:paraId="7E21ECFE" w14:textId="77777777" w:rsidR="001F5B70" w:rsidRPr="001F5B70" w:rsidRDefault="001F5B70" w:rsidP="001F5B70">
      <w:pPr>
        <w:pStyle w:val="EndNoteBibliography"/>
        <w:spacing w:after="240"/>
        <w:rPr>
          <w:noProof/>
        </w:rPr>
      </w:pPr>
      <w:r w:rsidRPr="001F5B70">
        <w:rPr>
          <w:noProof/>
        </w:rPr>
        <w:t>Takeuchi, M., Hamana, K., and Hiraishi, A. (2001). Proposal of the genus Sphingomonas sensu stricto and three new genera, Sphingobium, Novosphingobium and Sphingopyxis, on the basis of phylogenetic and chemotaxonomic analyses. International journal of systematic and evolutionary microbiology</w:t>
      </w:r>
      <w:r w:rsidRPr="001F5B70">
        <w:rPr>
          <w:i/>
          <w:noProof/>
        </w:rPr>
        <w:t xml:space="preserve"> 51</w:t>
      </w:r>
      <w:r w:rsidRPr="001F5B70">
        <w:rPr>
          <w:noProof/>
        </w:rPr>
        <w:t>, 1405-1417.</w:t>
      </w:r>
    </w:p>
    <w:p w14:paraId="0BFF1320" w14:textId="77777777" w:rsidR="001F5B70" w:rsidRPr="001F5B70" w:rsidRDefault="001F5B70" w:rsidP="001F5B70">
      <w:pPr>
        <w:pStyle w:val="EndNoteBibliography"/>
        <w:spacing w:after="240"/>
        <w:rPr>
          <w:noProof/>
        </w:rPr>
      </w:pPr>
      <w:r w:rsidRPr="001F5B70">
        <w:rPr>
          <w:noProof/>
        </w:rPr>
        <w:t xml:space="preserve">Tarlera, S., and Denner, E.B. (2003). Sterolibacterium denitrificans gen. nov., sp. nov., a novel cholesterol-oxidizing, denitrifying member of the </w:t>
      </w:r>
      <w:r w:rsidRPr="001F5B70">
        <w:rPr>
          <w:rFonts w:hint="eastAsia"/>
          <w:noProof/>
        </w:rPr>
        <w:t>β</w:t>
      </w:r>
      <w:r w:rsidRPr="001F5B70">
        <w:rPr>
          <w:noProof/>
        </w:rPr>
        <w:t>-Proteobacteria. International journal of systematic and evolutionary microbiology</w:t>
      </w:r>
      <w:r w:rsidRPr="001F5B70">
        <w:rPr>
          <w:i/>
          <w:noProof/>
        </w:rPr>
        <w:t xml:space="preserve"> 53</w:t>
      </w:r>
      <w:r w:rsidRPr="001F5B70">
        <w:rPr>
          <w:noProof/>
        </w:rPr>
        <w:t>, 1085-1091.</w:t>
      </w:r>
    </w:p>
    <w:p w14:paraId="388F7167" w14:textId="77777777" w:rsidR="001F5B70" w:rsidRPr="001F5B70" w:rsidRDefault="001F5B70" w:rsidP="001F5B70">
      <w:pPr>
        <w:pStyle w:val="EndNoteBibliography"/>
        <w:spacing w:after="240"/>
        <w:rPr>
          <w:noProof/>
        </w:rPr>
      </w:pPr>
      <w:r w:rsidRPr="001F5B70">
        <w:rPr>
          <w:noProof/>
        </w:rPr>
        <w:t>Thrash, J.C., Ahmadi, S., Torok, T., and Coates, J.D. (2010). Magnetospirillum bellicus sp. nov., a novel dissimilatory perchlorate-reducing alphaproteobacterium isolated from a bioelectrical reactor. Applied and environmental microbiology</w:t>
      </w:r>
      <w:r w:rsidRPr="001F5B70">
        <w:rPr>
          <w:i/>
          <w:noProof/>
        </w:rPr>
        <w:t xml:space="preserve"> 76</w:t>
      </w:r>
      <w:r w:rsidRPr="001F5B70">
        <w:rPr>
          <w:noProof/>
        </w:rPr>
        <w:t>, 4730-4737.</w:t>
      </w:r>
    </w:p>
    <w:p w14:paraId="78A5C457" w14:textId="77777777" w:rsidR="001F5B70" w:rsidRPr="001F5B70" w:rsidRDefault="001F5B70" w:rsidP="001F5B70">
      <w:pPr>
        <w:pStyle w:val="EndNoteBibliography"/>
        <w:spacing w:after="240"/>
        <w:rPr>
          <w:noProof/>
        </w:rPr>
      </w:pPr>
      <w:r w:rsidRPr="001F5B70">
        <w:rPr>
          <w:noProof/>
        </w:rPr>
        <w:t>Tsubota, J., Eshinimaev, B.T., Khmelenina, V.N., and Trotsenko, Y.A. (2005). Methylothermus thermalis gen. nov., sp. nov., a novel moderately thermophilic obligate methanotroph from a hot spring in Japan. International journal of systematic and evolutionary microbiology</w:t>
      </w:r>
      <w:r w:rsidRPr="001F5B70">
        <w:rPr>
          <w:i/>
          <w:noProof/>
        </w:rPr>
        <w:t xml:space="preserve"> 55</w:t>
      </w:r>
      <w:r w:rsidRPr="001F5B70">
        <w:rPr>
          <w:noProof/>
        </w:rPr>
        <w:t>, 1877-1884.</w:t>
      </w:r>
    </w:p>
    <w:p w14:paraId="09DC4B40" w14:textId="77777777" w:rsidR="001F5B70" w:rsidRPr="001F5B70" w:rsidRDefault="001F5B70" w:rsidP="001F5B70">
      <w:pPr>
        <w:pStyle w:val="EndNoteBibliography"/>
        <w:spacing w:after="240"/>
        <w:rPr>
          <w:noProof/>
        </w:rPr>
      </w:pPr>
      <w:r w:rsidRPr="001F5B70">
        <w:rPr>
          <w:noProof/>
        </w:rPr>
        <w:lastRenderedPageBreak/>
        <w:t>Uchino, Y., Hamada, T., and Yokota, A. (2002). Proposal of Pseudorhodobacter ferrugineus gen. nov., comb. nov., for a non-photosynthetic marine bacterium, Agrobacterium ferrugineum, related to the genus Rhodobacter. The Journal of general and applied microbiology</w:t>
      </w:r>
      <w:r w:rsidRPr="001F5B70">
        <w:rPr>
          <w:i/>
          <w:noProof/>
        </w:rPr>
        <w:t xml:space="preserve"> 48</w:t>
      </w:r>
      <w:r w:rsidRPr="001F5B70">
        <w:rPr>
          <w:noProof/>
        </w:rPr>
        <w:t>, 309-319.</w:t>
      </w:r>
    </w:p>
    <w:p w14:paraId="2A872973" w14:textId="77777777" w:rsidR="001F5B70" w:rsidRPr="001F5B70" w:rsidRDefault="001F5B70" w:rsidP="001F5B70">
      <w:pPr>
        <w:pStyle w:val="EndNoteBibliography"/>
        <w:spacing w:after="240"/>
        <w:rPr>
          <w:noProof/>
        </w:rPr>
      </w:pPr>
      <w:r w:rsidRPr="001F5B70">
        <w:rPr>
          <w:noProof/>
        </w:rPr>
        <w:t>Ueki, A., Akasaka, H., Suzuki, D., and Ueki, K. (2006). Paludibacter propionicigenes gen. nov., sp. nov., a novel strictly anaerobic, Gram-negative, propionate-producing bacterium isolated from plant residue in irrigated rice-field soil in Japan. International journal of systematic and evolutionary microbiology</w:t>
      </w:r>
      <w:r w:rsidRPr="001F5B70">
        <w:rPr>
          <w:i/>
          <w:noProof/>
        </w:rPr>
        <w:t xml:space="preserve"> 56</w:t>
      </w:r>
      <w:r w:rsidRPr="001F5B70">
        <w:rPr>
          <w:noProof/>
        </w:rPr>
        <w:t>, 39-44.</w:t>
      </w:r>
    </w:p>
    <w:p w14:paraId="11CE2D05" w14:textId="77777777" w:rsidR="001F5B70" w:rsidRPr="001F5B70" w:rsidRDefault="001F5B70" w:rsidP="001F5B70">
      <w:pPr>
        <w:pStyle w:val="EndNoteBibliography"/>
        <w:spacing w:after="240"/>
        <w:rPr>
          <w:noProof/>
        </w:rPr>
      </w:pPr>
      <w:r w:rsidRPr="001F5B70">
        <w:rPr>
          <w:noProof/>
        </w:rPr>
        <w:t>Vaishampayan, P., Miyashita, M., Ohnishi, A., Satomi, M., Rooney, A., La Duc, M.T., and Venkateswaran, K. (2009). Description of Rummeliibacillus stabekisii gen. nov., sp. nov. and reclassification of Bacillus pycnus Nakamura et al. 2002 as Rummeliibacillus pycnus comb. nov. International journal of systematic and evolutionary microbiology</w:t>
      </w:r>
      <w:r w:rsidRPr="001F5B70">
        <w:rPr>
          <w:i/>
          <w:noProof/>
        </w:rPr>
        <w:t xml:space="preserve"> 59</w:t>
      </w:r>
      <w:r w:rsidRPr="001F5B70">
        <w:rPr>
          <w:noProof/>
        </w:rPr>
        <w:t>, 1094-1099.</w:t>
      </w:r>
    </w:p>
    <w:p w14:paraId="64907C95" w14:textId="77777777" w:rsidR="001F5B70" w:rsidRPr="001F5B70" w:rsidRDefault="001F5B70" w:rsidP="001F5B70">
      <w:pPr>
        <w:pStyle w:val="EndNoteBibliography"/>
        <w:spacing w:after="240"/>
        <w:rPr>
          <w:noProof/>
        </w:rPr>
      </w:pPr>
      <w:r w:rsidRPr="001F5B70">
        <w:rPr>
          <w:noProof/>
        </w:rPr>
        <w:t>Van der Zaan, B.M., Saia, F.T., Stams, A.J., Plugge, C.M., de Vos, W.M., Smidt, H., Langenhoff, A.A., and Gerritse, J. (2012). Anaerobic benzene degradation under denitrifying conditions: Peptococcaceae as dominant benzene degraders and evidence for a syntrophic process. Environmental microbiology</w:t>
      </w:r>
      <w:r w:rsidRPr="001F5B70">
        <w:rPr>
          <w:i/>
          <w:noProof/>
        </w:rPr>
        <w:t xml:space="preserve"> 14</w:t>
      </w:r>
      <w:r w:rsidRPr="001F5B70">
        <w:rPr>
          <w:noProof/>
        </w:rPr>
        <w:t>, 1171-1181.</w:t>
      </w:r>
    </w:p>
    <w:p w14:paraId="62674C9D" w14:textId="77777777" w:rsidR="001F5B70" w:rsidRPr="001F5B70" w:rsidRDefault="001F5B70" w:rsidP="001F5B70">
      <w:pPr>
        <w:pStyle w:val="EndNoteBibliography"/>
        <w:spacing w:after="240"/>
        <w:rPr>
          <w:noProof/>
        </w:rPr>
      </w:pPr>
      <w:r w:rsidRPr="001F5B70">
        <w:rPr>
          <w:noProof/>
        </w:rPr>
        <w:t>Vandamme, P., and Coenye, T. (2004). Taxonomy of the genus Cupriavidus: a tale of lost and found. International journal of systematic and evolutionary microbiology</w:t>
      </w:r>
      <w:r w:rsidRPr="001F5B70">
        <w:rPr>
          <w:i/>
          <w:noProof/>
        </w:rPr>
        <w:t xml:space="preserve"> 54</w:t>
      </w:r>
      <w:r w:rsidRPr="001F5B70">
        <w:rPr>
          <w:noProof/>
        </w:rPr>
        <w:t>, 2285-2289.</w:t>
      </w:r>
    </w:p>
    <w:p w14:paraId="046647CC" w14:textId="77777777" w:rsidR="001F5B70" w:rsidRPr="001F5B70" w:rsidRDefault="001F5B70" w:rsidP="001F5B70">
      <w:pPr>
        <w:pStyle w:val="EndNoteBibliography"/>
        <w:spacing w:after="240"/>
        <w:rPr>
          <w:noProof/>
        </w:rPr>
      </w:pPr>
      <w:r w:rsidRPr="001F5B70">
        <w:rPr>
          <w:noProof/>
        </w:rPr>
        <w:t>Vandekerckhove, T.T., Coomans, A., Cornelis, K., Baert, P., and Gillis, M. (2002). Use of the Verrucomicrobia-specific probe EUB338-III and fluorescent in situ hybridization for detection of “Candidatus Xiphinematobacter” cells in nematode hosts. Applied and environmental microbiology</w:t>
      </w:r>
      <w:r w:rsidRPr="001F5B70">
        <w:rPr>
          <w:i/>
          <w:noProof/>
        </w:rPr>
        <w:t xml:space="preserve"> 68</w:t>
      </w:r>
      <w:r w:rsidRPr="001F5B70">
        <w:rPr>
          <w:noProof/>
        </w:rPr>
        <w:t>, 3121-3125.</w:t>
      </w:r>
    </w:p>
    <w:p w14:paraId="0A48E6C3" w14:textId="77777777" w:rsidR="001F5B70" w:rsidRPr="001F5B70" w:rsidRDefault="001F5B70" w:rsidP="001F5B70">
      <w:pPr>
        <w:pStyle w:val="EndNoteBibliography"/>
        <w:spacing w:after="240"/>
        <w:rPr>
          <w:noProof/>
        </w:rPr>
      </w:pPr>
      <w:r w:rsidRPr="001F5B70">
        <w:rPr>
          <w:noProof/>
        </w:rPr>
        <w:t>Vannini, C., Ferrantini, F., Verni, F., and Petroni, G. (2013). A new obligate bacterial symbiont colonizing the ciliate Euplotes in brackish and freshwater:‘Candidatus Protistobacter heckmanni’. Aquatic Microbial Ecology</w:t>
      </w:r>
      <w:r w:rsidRPr="001F5B70">
        <w:rPr>
          <w:i/>
          <w:noProof/>
        </w:rPr>
        <w:t xml:space="preserve"> 70</w:t>
      </w:r>
      <w:r w:rsidRPr="001F5B70">
        <w:rPr>
          <w:noProof/>
        </w:rPr>
        <w:t>, 233-243.</w:t>
      </w:r>
    </w:p>
    <w:p w14:paraId="4FC034F7" w14:textId="77777777" w:rsidR="001F5B70" w:rsidRPr="001F5B70" w:rsidRDefault="001F5B70" w:rsidP="001F5B70">
      <w:pPr>
        <w:pStyle w:val="EndNoteBibliography"/>
        <w:spacing w:after="240"/>
        <w:rPr>
          <w:noProof/>
        </w:rPr>
      </w:pPr>
      <w:r w:rsidRPr="001F5B70">
        <w:rPr>
          <w:noProof/>
        </w:rPr>
        <w:t>Vreeland, R., Litchfield, C., Martin, E., and Elliot, E. (1980). Halomonas elongata, a new genus and species of extremely salt-tolerant bacteria. International journal of systematic and evolutionary microbiology</w:t>
      </w:r>
      <w:r w:rsidRPr="001F5B70">
        <w:rPr>
          <w:i/>
          <w:noProof/>
        </w:rPr>
        <w:t xml:space="preserve"> 30</w:t>
      </w:r>
      <w:r w:rsidRPr="001F5B70">
        <w:rPr>
          <w:noProof/>
        </w:rPr>
        <w:t>, 485-495.</w:t>
      </w:r>
    </w:p>
    <w:p w14:paraId="76D9DCF6" w14:textId="77777777" w:rsidR="001F5B70" w:rsidRPr="001F5B70" w:rsidRDefault="001F5B70" w:rsidP="001F5B70">
      <w:pPr>
        <w:pStyle w:val="EndNoteBibliography"/>
        <w:spacing w:after="240"/>
        <w:rPr>
          <w:noProof/>
        </w:rPr>
      </w:pPr>
      <w:r w:rsidRPr="001F5B70">
        <w:rPr>
          <w:noProof/>
        </w:rPr>
        <w:t>Weelink, S.A., Van Doesburg, W., Saia, F.T., Rijpstra, W.I.C., Röling, W.F., Smidt, H., and Stams, A.J. (2009). A strictly anaerobic betaproteobacterium Georgfuchsia toluolica gen. nov., sp. nov. degrades aromatic compounds with Fe (III), Mn (IV) or nitrate as an electron acceptor. FEMS microbiology ecology</w:t>
      </w:r>
      <w:r w:rsidRPr="001F5B70">
        <w:rPr>
          <w:i/>
          <w:noProof/>
        </w:rPr>
        <w:t xml:space="preserve"> 70</w:t>
      </w:r>
      <w:r w:rsidRPr="001F5B70">
        <w:rPr>
          <w:noProof/>
        </w:rPr>
        <w:t>, 575-585.</w:t>
      </w:r>
    </w:p>
    <w:p w14:paraId="50114995" w14:textId="77777777" w:rsidR="001F5B70" w:rsidRPr="001F5B70" w:rsidRDefault="001F5B70" w:rsidP="001F5B70">
      <w:pPr>
        <w:pStyle w:val="EndNoteBibliography"/>
        <w:spacing w:after="240"/>
        <w:rPr>
          <w:noProof/>
        </w:rPr>
      </w:pPr>
      <w:r w:rsidRPr="001F5B70">
        <w:rPr>
          <w:noProof/>
        </w:rPr>
        <w:t>Weiss, J.V., Rentz, J.A., Plaia, T., Neubauer, S.C., Merrill-Floyd, M., Lilburn, T., Bradburne, C., Megonigal, J.P., and Emerson, D. (2007). Characterization of neutrophilic Fe (II)-oxidizing bacteria isolated from the rhizosphere of wetland plants and description of Ferritrophicum radicicola gen. nov. sp. nov., and Sideroxydans paludicola sp. nov. Geomicrobiology Journal</w:t>
      </w:r>
      <w:r w:rsidRPr="001F5B70">
        <w:rPr>
          <w:i/>
          <w:noProof/>
        </w:rPr>
        <w:t xml:space="preserve"> 24</w:t>
      </w:r>
      <w:r w:rsidRPr="001F5B70">
        <w:rPr>
          <w:noProof/>
        </w:rPr>
        <w:t>, 559-570.</w:t>
      </w:r>
    </w:p>
    <w:p w14:paraId="3FA1E8AD" w14:textId="77777777" w:rsidR="001F5B70" w:rsidRPr="001F5B70" w:rsidRDefault="001F5B70" w:rsidP="001F5B70">
      <w:pPr>
        <w:pStyle w:val="EndNoteBibliography"/>
        <w:spacing w:after="240"/>
        <w:rPr>
          <w:noProof/>
        </w:rPr>
      </w:pPr>
      <w:r w:rsidRPr="001F5B70">
        <w:rPr>
          <w:noProof/>
        </w:rPr>
        <w:t>Weon, H.-Y., Kim, B.-Y., Lee, C.-M., Hong, S.-B., Jeon, Y.-A., Koo, B.-S., and Kwon, S.-W. (2009). Solitalea koreensis gen. nov., sp. nov. and the reclassification of [Flexibacter] canadensis as Solitalea canadensis comb. nov. International journal of systematic and evolutionary microbiology</w:t>
      </w:r>
      <w:r w:rsidRPr="001F5B70">
        <w:rPr>
          <w:i/>
          <w:noProof/>
        </w:rPr>
        <w:t xml:space="preserve"> 59</w:t>
      </w:r>
      <w:r w:rsidRPr="001F5B70">
        <w:rPr>
          <w:noProof/>
        </w:rPr>
        <w:t>, 1969-1975.</w:t>
      </w:r>
    </w:p>
    <w:p w14:paraId="6EE125AE" w14:textId="77777777" w:rsidR="001F5B70" w:rsidRPr="001F5B70" w:rsidRDefault="001F5B70" w:rsidP="001F5B70">
      <w:pPr>
        <w:pStyle w:val="EndNoteBibliography"/>
        <w:spacing w:after="240"/>
        <w:rPr>
          <w:noProof/>
        </w:rPr>
      </w:pPr>
      <w:r w:rsidRPr="001F5B70">
        <w:rPr>
          <w:noProof/>
        </w:rPr>
        <w:t>Weon, H.-Y., Yoo, S.-H., Hong, S.-B., Kwon, S.-W., Stackebrandt, E., Go, S.-J., and Koo, B.-S. (2008). Polaromonas jejuensis sp. nov., isolated from soil in Korea. International journal of systematic and evolutionary microbiology</w:t>
      </w:r>
      <w:r w:rsidRPr="001F5B70">
        <w:rPr>
          <w:i/>
          <w:noProof/>
        </w:rPr>
        <w:t xml:space="preserve"> 58</w:t>
      </w:r>
      <w:r w:rsidRPr="001F5B70">
        <w:rPr>
          <w:noProof/>
        </w:rPr>
        <w:t>, 1525-1528.</w:t>
      </w:r>
    </w:p>
    <w:p w14:paraId="0463142B" w14:textId="77777777" w:rsidR="001F5B70" w:rsidRPr="001F5B70" w:rsidRDefault="001F5B70" w:rsidP="001F5B70">
      <w:pPr>
        <w:pStyle w:val="EndNoteBibliography"/>
        <w:spacing w:after="240"/>
        <w:rPr>
          <w:noProof/>
        </w:rPr>
      </w:pPr>
      <w:r w:rsidRPr="001F5B70">
        <w:rPr>
          <w:noProof/>
        </w:rPr>
        <w:t>Wexler, H.M., Reeves, D., Summanen, P.H., Molitoris, E., McTEAGUE, M., Duncan, J., Wilson, K.H., and Finegold, S.M. (1996). Sutterella wadsworthensis gen. nov., sp. nov., bile-resistant microaerophilic Campylobacter gracilis-like clinical isolates. International journal of systematic and evolutionary microbiology</w:t>
      </w:r>
      <w:r w:rsidRPr="001F5B70">
        <w:rPr>
          <w:i/>
          <w:noProof/>
        </w:rPr>
        <w:t xml:space="preserve"> 46</w:t>
      </w:r>
      <w:r w:rsidRPr="001F5B70">
        <w:rPr>
          <w:noProof/>
        </w:rPr>
        <w:t>, 252-258.</w:t>
      </w:r>
    </w:p>
    <w:p w14:paraId="71B49859" w14:textId="77777777" w:rsidR="001F5B70" w:rsidRPr="001F5B70" w:rsidRDefault="001F5B70" w:rsidP="001F5B70">
      <w:pPr>
        <w:pStyle w:val="EndNoteBibliography"/>
        <w:spacing w:after="240"/>
        <w:rPr>
          <w:noProof/>
        </w:rPr>
      </w:pPr>
      <w:r w:rsidRPr="001F5B70">
        <w:rPr>
          <w:noProof/>
        </w:rPr>
        <w:lastRenderedPageBreak/>
        <w:t>Willems, A., Busse, J., Goor, M., Pot, B., Falsen, E., Jantzen, E., Hoste, B., Gillis, M., Kersters, K., and Auling, G. (1989). Hydrogenophaga, a new genus of hydrogen-oxidizing bacteria that includes Hydrogenophaga flava comb. nov.(formerly Pseudomonas flava), Hydrogenophaga palleronii (formerly Pseudomonas palleronii), Hydrogenophaga pseudoflava (formerly Pseudomonas pseudoflava and “Pseudomonas carboxydoflava”), and Hydrogenophaga taeniospiralis (formerly Pseudomonas taeniospiralis). International journal of systematic and evolutionary microbiology</w:t>
      </w:r>
      <w:r w:rsidRPr="001F5B70">
        <w:rPr>
          <w:i/>
          <w:noProof/>
        </w:rPr>
        <w:t xml:space="preserve"> 39</w:t>
      </w:r>
      <w:r w:rsidRPr="001F5B70">
        <w:rPr>
          <w:noProof/>
        </w:rPr>
        <w:t>, 319-333.</w:t>
      </w:r>
    </w:p>
    <w:p w14:paraId="583EE8B6" w14:textId="77777777" w:rsidR="001F5B70" w:rsidRPr="001F5B70" w:rsidRDefault="001F5B70" w:rsidP="001F5B70">
      <w:pPr>
        <w:pStyle w:val="EndNoteBibliography"/>
        <w:spacing w:after="240"/>
        <w:rPr>
          <w:noProof/>
        </w:rPr>
      </w:pPr>
      <w:r w:rsidRPr="001F5B70">
        <w:rPr>
          <w:noProof/>
        </w:rPr>
        <w:t>Willems, A., De Ley, J., Gillis, M., and Kersters, K. (1991). Comamonadaceae, a new family encompassing the acidovorans rRNA complex, including Variovorax paradoxus gen. nov., comb. nov., for Alcaligenes paradoxus (Davis 1969). International journal of systematic and evolutionary microbiology</w:t>
      </w:r>
      <w:r w:rsidRPr="001F5B70">
        <w:rPr>
          <w:i/>
          <w:noProof/>
        </w:rPr>
        <w:t xml:space="preserve"> 41</w:t>
      </w:r>
      <w:r w:rsidRPr="001F5B70">
        <w:rPr>
          <w:noProof/>
        </w:rPr>
        <w:t>, 445-450.</w:t>
      </w:r>
    </w:p>
    <w:p w14:paraId="68D1E340" w14:textId="77777777" w:rsidR="001F5B70" w:rsidRPr="001F5B70" w:rsidRDefault="001F5B70" w:rsidP="001F5B70">
      <w:pPr>
        <w:pStyle w:val="EndNoteBibliography"/>
        <w:spacing w:after="240"/>
        <w:rPr>
          <w:noProof/>
        </w:rPr>
      </w:pPr>
      <w:r w:rsidRPr="001F5B70">
        <w:rPr>
          <w:noProof/>
        </w:rPr>
        <w:t>Williams, T.M., and Unz, R.F. (1985). Filamentous sulfur bacteria of activated sludge: characterization of Thiothrix, Beggiatoa, and Eikelboom type 021N strains. Applied and environmental microbiology</w:t>
      </w:r>
      <w:r w:rsidRPr="001F5B70">
        <w:rPr>
          <w:i/>
          <w:noProof/>
        </w:rPr>
        <w:t xml:space="preserve"> 49</w:t>
      </w:r>
      <w:r w:rsidRPr="001F5B70">
        <w:rPr>
          <w:noProof/>
        </w:rPr>
        <w:t>, 887-898.</w:t>
      </w:r>
    </w:p>
    <w:p w14:paraId="017B6983" w14:textId="77777777" w:rsidR="001F5B70" w:rsidRPr="001F5B70" w:rsidRDefault="001F5B70" w:rsidP="001F5B70">
      <w:pPr>
        <w:pStyle w:val="EndNoteBibliography"/>
        <w:spacing w:after="240"/>
        <w:rPr>
          <w:noProof/>
        </w:rPr>
      </w:pPr>
      <w:r w:rsidRPr="001F5B70">
        <w:rPr>
          <w:noProof/>
        </w:rPr>
        <w:t>Wisotzkey, J.D., Jurtshuk JR, P., Fox, G.E., Deinhard, G., and Poralla, K. (1992). Comparative Sequence Analyses on the 16S rRNA (rDNA) of Bacillus acidocaldarius, Bacillus acidoterrestris, and Bacillus cycloheptanicus and Proposal for Creation of a New Genus, Alicyclobacillus gen. nov. International journal of systematic and evolutionary microbiology</w:t>
      </w:r>
      <w:r w:rsidRPr="001F5B70">
        <w:rPr>
          <w:i/>
          <w:noProof/>
        </w:rPr>
        <w:t xml:space="preserve"> 42</w:t>
      </w:r>
      <w:r w:rsidRPr="001F5B70">
        <w:rPr>
          <w:noProof/>
        </w:rPr>
        <w:t>, 263-269.</w:t>
      </w:r>
    </w:p>
    <w:p w14:paraId="7FD0BCD1" w14:textId="77777777" w:rsidR="001F5B70" w:rsidRPr="001F5B70" w:rsidRDefault="001F5B70" w:rsidP="001F5B70">
      <w:pPr>
        <w:pStyle w:val="EndNoteBibliography"/>
        <w:spacing w:after="240"/>
        <w:rPr>
          <w:noProof/>
        </w:rPr>
      </w:pPr>
      <w:r w:rsidRPr="001F5B70">
        <w:rPr>
          <w:noProof/>
        </w:rPr>
        <w:t>Wodke, J.A., Pucha</w:t>
      </w:r>
      <w:r w:rsidRPr="001F5B70">
        <w:rPr>
          <w:rFonts w:hint="eastAsia"/>
          <w:noProof/>
        </w:rPr>
        <w:t>ł</w:t>
      </w:r>
      <w:r w:rsidRPr="001F5B70">
        <w:rPr>
          <w:noProof/>
        </w:rPr>
        <w:t>ka, J., Lluch</w:t>
      </w:r>
      <w:r w:rsidRPr="001F5B70">
        <w:rPr>
          <w:rFonts w:ascii="Calibri" w:eastAsia="Calibri" w:hAnsi="Calibri" w:cs="Calibri"/>
          <w:noProof/>
        </w:rPr>
        <w:t>‐</w:t>
      </w:r>
      <w:r w:rsidRPr="001F5B70">
        <w:rPr>
          <w:noProof/>
        </w:rPr>
        <w:t>Senar, M., Marcos, J., Yus, E., Godinho, M., Gutiérrez</w:t>
      </w:r>
      <w:r w:rsidRPr="001F5B70">
        <w:rPr>
          <w:rFonts w:ascii="Calibri" w:eastAsia="Calibri" w:hAnsi="Calibri" w:cs="Calibri"/>
          <w:noProof/>
        </w:rPr>
        <w:t>‐</w:t>
      </w:r>
      <w:r w:rsidRPr="001F5B70">
        <w:rPr>
          <w:noProof/>
        </w:rPr>
        <w:t>Gallego, R., dos Santos, V.A.M., Serrano, L., and Klipp, E. (2013). Dissecting the energy metabolism in Mycoplasma pneumoniae through genome</w:t>
      </w:r>
      <w:r w:rsidRPr="001F5B70">
        <w:rPr>
          <w:rFonts w:ascii="Calibri" w:eastAsia="Calibri" w:hAnsi="Calibri" w:cs="Calibri"/>
          <w:noProof/>
        </w:rPr>
        <w:t>‐</w:t>
      </w:r>
      <w:r w:rsidRPr="001F5B70">
        <w:rPr>
          <w:noProof/>
        </w:rPr>
        <w:t>scale metabolic modeling. Molecular systems biology</w:t>
      </w:r>
      <w:r w:rsidRPr="001F5B70">
        <w:rPr>
          <w:i/>
          <w:noProof/>
        </w:rPr>
        <w:t xml:space="preserve"> 9</w:t>
      </w:r>
      <w:r w:rsidRPr="001F5B70">
        <w:rPr>
          <w:noProof/>
        </w:rPr>
        <w:t>, 653.</w:t>
      </w:r>
    </w:p>
    <w:p w14:paraId="557E7A34" w14:textId="77777777" w:rsidR="001F5B70" w:rsidRPr="001F5B70" w:rsidRDefault="001F5B70" w:rsidP="001F5B70">
      <w:pPr>
        <w:pStyle w:val="EndNoteBibliography"/>
        <w:spacing w:after="240"/>
        <w:rPr>
          <w:noProof/>
        </w:rPr>
      </w:pPr>
      <w:r w:rsidRPr="001F5B70">
        <w:rPr>
          <w:noProof/>
        </w:rPr>
        <w:t>Woo, P.C., Teng, J.L., Leung, K.w., Lau, S.K., Woo, G.K., Wong, A.C., Wong, M.K., and Yuen, K.y. (2005). Anaerospora hongkongensis gen. nov. sp. nov., a novel genus and species with ribosomal DNA operon heterogeneity isolated from an intravenous drug abuser with pseudobacteremia. Microbiology and immunology</w:t>
      </w:r>
      <w:r w:rsidRPr="001F5B70">
        <w:rPr>
          <w:i/>
          <w:noProof/>
        </w:rPr>
        <w:t xml:space="preserve"> 49</w:t>
      </w:r>
      <w:r w:rsidRPr="001F5B70">
        <w:rPr>
          <w:noProof/>
        </w:rPr>
        <w:t>, 31-39.</w:t>
      </w:r>
    </w:p>
    <w:p w14:paraId="386B3B0D" w14:textId="77777777" w:rsidR="001F5B70" w:rsidRPr="001F5B70" w:rsidRDefault="001F5B70" w:rsidP="001F5B70">
      <w:pPr>
        <w:pStyle w:val="EndNoteBibliography"/>
        <w:spacing w:after="240"/>
        <w:rPr>
          <w:noProof/>
        </w:rPr>
      </w:pPr>
      <w:r w:rsidRPr="001F5B70">
        <w:rPr>
          <w:noProof/>
        </w:rPr>
        <w:t>Wu, W.-J., Liu, Q.-Q., Chen, G.-J., and Du, Z.-J. (2015). Roseimarinus sediminis gen. nov., sp. nov., a facultatively anaerobic bacterium isolated from coastal sediment. International journal of systematic and evolutionary microbiology</w:t>
      </w:r>
      <w:r w:rsidRPr="001F5B70">
        <w:rPr>
          <w:i/>
          <w:noProof/>
        </w:rPr>
        <w:t xml:space="preserve"> 65</w:t>
      </w:r>
      <w:r w:rsidRPr="001F5B70">
        <w:rPr>
          <w:noProof/>
        </w:rPr>
        <w:t>, 2260-2264.</w:t>
      </w:r>
    </w:p>
    <w:p w14:paraId="081D739B" w14:textId="77777777" w:rsidR="001F5B70" w:rsidRPr="001F5B70" w:rsidRDefault="001F5B70" w:rsidP="001F5B70">
      <w:pPr>
        <w:pStyle w:val="EndNoteBibliography"/>
        <w:spacing w:after="240"/>
        <w:rPr>
          <w:noProof/>
        </w:rPr>
      </w:pPr>
      <w:r w:rsidRPr="001F5B70">
        <w:rPr>
          <w:noProof/>
        </w:rPr>
        <w:t>Xia, Y., Wang, Y., Wang, Y., Chin, F.Y., and Zhang, T. (2016). Cellular adhesiveness and cellulolytic capacity in Anaerolineae revealed by omics-based genome interpretation. Biotechnology for biofuels</w:t>
      </w:r>
      <w:r w:rsidRPr="001F5B70">
        <w:rPr>
          <w:i/>
          <w:noProof/>
        </w:rPr>
        <w:t xml:space="preserve"> 9</w:t>
      </w:r>
      <w:r w:rsidRPr="001F5B70">
        <w:rPr>
          <w:noProof/>
        </w:rPr>
        <w:t>, 111.</w:t>
      </w:r>
    </w:p>
    <w:p w14:paraId="6579A988" w14:textId="77777777" w:rsidR="001F5B70" w:rsidRPr="001F5B70" w:rsidRDefault="001F5B70" w:rsidP="001F5B70">
      <w:pPr>
        <w:pStyle w:val="EndNoteBibliography"/>
        <w:spacing w:after="240"/>
        <w:rPr>
          <w:noProof/>
        </w:rPr>
      </w:pPr>
      <w:r w:rsidRPr="001F5B70">
        <w:rPr>
          <w:noProof/>
        </w:rPr>
        <w:t xml:space="preserve">Xie, C.-H., and Yokota, A. (2005). Dyella japonica gen. nov., sp. nov., a </w:t>
      </w:r>
      <w:r w:rsidRPr="001F5B70">
        <w:rPr>
          <w:rFonts w:hint="eastAsia"/>
          <w:noProof/>
        </w:rPr>
        <w:t>γ</w:t>
      </w:r>
      <w:r w:rsidRPr="001F5B70">
        <w:rPr>
          <w:noProof/>
        </w:rPr>
        <w:t>-proteobacterium isolated from soil. International journal of systematic and evolutionary microbiology</w:t>
      </w:r>
      <w:r w:rsidRPr="001F5B70">
        <w:rPr>
          <w:i/>
          <w:noProof/>
        </w:rPr>
        <w:t xml:space="preserve"> 55</w:t>
      </w:r>
      <w:r w:rsidRPr="001F5B70">
        <w:rPr>
          <w:noProof/>
        </w:rPr>
        <w:t>, 753-756.</w:t>
      </w:r>
    </w:p>
    <w:p w14:paraId="7676388C" w14:textId="77777777" w:rsidR="001F5B70" w:rsidRPr="001F5B70" w:rsidRDefault="001F5B70" w:rsidP="001F5B70">
      <w:pPr>
        <w:pStyle w:val="EndNoteBibliography"/>
        <w:spacing w:after="240"/>
        <w:rPr>
          <w:noProof/>
        </w:rPr>
      </w:pPr>
      <w:r w:rsidRPr="001F5B70">
        <w:rPr>
          <w:noProof/>
        </w:rPr>
        <w:t>Xie, C.-H., and Yokota, A. (2006). Reclassification of [Flavobacterium] ferrugineum as Terrimonas ferruginea gen. nov., comb. nov., and description of Terrimonas lutea sp. nov., isolated from soil. International journal of systematic and evolutionary microbiology</w:t>
      </w:r>
      <w:r w:rsidRPr="001F5B70">
        <w:rPr>
          <w:i/>
          <w:noProof/>
        </w:rPr>
        <w:t xml:space="preserve"> 56</w:t>
      </w:r>
      <w:r w:rsidRPr="001F5B70">
        <w:rPr>
          <w:noProof/>
        </w:rPr>
        <w:t>, 1117-1121.</w:t>
      </w:r>
    </w:p>
    <w:p w14:paraId="5C134F0F" w14:textId="77777777" w:rsidR="001F5B70" w:rsidRPr="001F5B70" w:rsidRDefault="001F5B70" w:rsidP="001F5B70">
      <w:pPr>
        <w:pStyle w:val="EndNoteBibliography"/>
        <w:spacing w:after="240"/>
        <w:rPr>
          <w:noProof/>
        </w:rPr>
      </w:pPr>
      <w:r w:rsidRPr="001F5B70">
        <w:rPr>
          <w:noProof/>
        </w:rPr>
        <w:t>Xing, D., Ren, N., Li, Q., Lin, M., Wang, A., and Zhao, L. (2006). Ethanoligenens harbinense gen. nov., sp. nov., isolated from molasses wastewater. International journal of systematic and evolutionary microbiology</w:t>
      </w:r>
      <w:r w:rsidRPr="001F5B70">
        <w:rPr>
          <w:i/>
          <w:noProof/>
        </w:rPr>
        <w:t xml:space="preserve"> 56</w:t>
      </w:r>
      <w:r w:rsidRPr="001F5B70">
        <w:rPr>
          <w:noProof/>
        </w:rPr>
        <w:t>, 755-760.</w:t>
      </w:r>
    </w:p>
    <w:p w14:paraId="75E9FDB1" w14:textId="77777777" w:rsidR="001F5B70" w:rsidRPr="001F5B70" w:rsidRDefault="001F5B70" w:rsidP="001F5B70">
      <w:pPr>
        <w:pStyle w:val="EndNoteBibliography"/>
        <w:spacing w:after="240"/>
        <w:rPr>
          <w:noProof/>
        </w:rPr>
      </w:pPr>
      <w:r w:rsidRPr="001F5B70">
        <w:rPr>
          <w:noProof/>
        </w:rPr>
        <w:t>YABUUCHI, E., KANEKO, T., YANO, I., Moss, C.W., and MIYOSHI, N. (1983). Sphingobacterium gen. nov., Sphingobacterium spiritivorum comb. nov., Sphingobacterium multivorum comb. nov., Sphingobacterium mizutae sp. nov., and Flavobacterium indologenes sp. nov.: Glucose-Nonfermenting Gram-Negative Rods in CDC Groups IIK-2 and IIb. International journal of systematic and evolutionary microbiology</w:t>
      </w:r>
      <w:r w:rsidRPr="001F5B70">
        <w:rPr>
          <w:i/>
          <w:noProof/>
        </w:rPr>
        <w:t xml:space="preserve"> 33</w:t>
      </w:r>
      <w:r w:rsidRPr="001F5B70">
        <w:rPr>
          <w:noProof/>
        </w:rPr>
        <w:t>, 580-598.</w:t>
      </w:r>
    </w:p>
    <w:p w14:paraId="7C3C7409" w14:textId="77777777" w:rsidR="001F5B70" w:rsidRPr="001F5B70" w:rsidRDefault="001F5B70" w:rsidP="001F5B70">
      <w:pPr>
        <w:pStyle w:val="EndNoteBibliography"/>
        <w:spacing w:after="240"/>
        <w:rPr>
          <w:noProof/>
        </w:rPr>
      </w:pPr>
      <w:r w:rsidRPr="001F5B70">
        <w:rPr>
          <w:noProof/>
        </w:rPr>
        <w:lastRenderedPageBreak/>
        <w:t>Yabuuchi, E., Kosako, Y., Oyaizu, H., Yano, I., Hotta, H., Hashimoto, Y., Ezaki, T., and Arakawa, M. (1992). Proposal of Burkholderia gen. nov. and transfer of seven species of the genus Pseudomonas homology group II to the new genus, with the type species Burkholderia cepacia (Palleroni and Holmes 1981) comb. nov. Microbiology and immunology</w:t>
      </w:r>
      <w:r w:rsidRPr="001F5B70">
        <w:rPr>
          <w:i/>
          <w:noProof/>
        </w:rPr>
        <w:t xml:space="preserve"> 36</w:t>
      </w:r>
      <w:r w:rsidRPr="001F5B70">
        <w:rPr>
          <w:noProof/>
        </w:rPr>
        <w:t>, 1251-1275.</w:t>
      </w:r>
    </w:p>
    <w:p w14:paraId="2E44E108" w14:textId="77777777" w:rsidR="001F5B70" w:rsidRPr="001F5B70" w:rsidRDefault="001F5B70" w:rsidP="001F5B70">
      <w:pPr>
        <w:pStyle w:val="EndNoteBibliography"/>
        <w:spacing w:after="240"/>
        <w:rPr>
          <w:noProof/>
        </w:rPr>
      </w:pPr>
      <w:r w:rsidRPr="001F5B70">
        <w:rPr>
          <w:noProof/>
        </w:rPr>
        <w:t>Yabuuchi, E., Kosako, Y., Yano, I., Hotta, H., and Nishiuchi, Y. (1995). Transfer of two Burkholderia and an Alcaligenes species to Ralstonia gen. nov.: proposal of Ralstonia pickettii (Ralston, Palleroni and Doudoroff 1973) comb. nov., Ralstonia solanacearum (Smith 1896) comb. nov. and Ralstonia eutropha (Davis 1969) comb. nov. Microbiology and immunology</w:t>
      </w:r>
      <w:r w:rsidRPr="001F5B70">
        <w:rPr>
          <w:i/>
          <w:noProof/>
        </w:rPr>
        <w:t xml:space="preserve"> 39</w:t>
      </w:r>
      <w:r w:rsidRPr="001F5B70">
        <w:rPr>
          <w:noProof/>
        </w:rPr>
        <w:t>, 897-904.</w:t>
      </w:r>
    </w:p>
    <w:p w14:paraId="75893553" w14:textId="77777777" w:rsidR="001F5B70" w:rsidRPr="001F5B70" w:rsidRDefault="001F5B70" w:rsidP="001F5B70">
      <w:pPr>
        <w:pStyle w:val="EndNoteBibliography"/>
        <w:spacing w:after="240"/>
        <w:rPr>
          <w:noProof/>
        </w:rPr>
      </w:pPr>
      <w:r w:rsidRPr="001F5B70">
        <w:rPr>
          <w:noProof/>
        </w:rPr>
        <w:t>Yamada, T., Sekiguchi, Y., Hanada, S., Imachi, H., Ohashi, A., Harada, H., and Kamagata, Y. (2006). Anaerolinea thermolimosa sp. nov., Levilinea saccharolytica gen. nov., sp. nov. and Leptolinea tardivitalis gen. nov., sp. nov., novel filamentous anaerobes, and description of the new classes Anaerolineae classis nov. and Caldilineae classis nov. in the bacterial phylum Chloroflexi. International journal of systematic and evolutionary microbiology</w:t>
      </w:r>
      <w:r w:rsidRPr="001F5B70">
        <w:rPr>
          <w:i/>
          <w:noProof/>
        </w:rPr>
        <w:t xml:space="preserve"> 56</w:t>
      </w:r>
      <w:r w:rsidRPr="001F5B70">
        <w:rPr>
          <w:noProof/>
        </w:rPr>
        <w:t>, 1331-1340.</w:t>
      </w:r>
    </w:p>
    <w:p w14:paraId="1106B910" w14:textId="77777777" w:rsidR="001F5B70" w:rsidRPr="001F5B70" w:rsidRDefault="001F5B70" w:rsidP="001F5B70">
      <w:pPr>
        <w:pStyle w:val="EndNoteBibliography"/>
        <w:spacing w:after="240"/>
        <w:rPr>
          <w:noProof/>
        </w:rPr>
      </w:pPr>
      <w:r w:rsidRPr="001F5B70">
        <w:rPr>
          <w:noProof/>
        </w:rPr>
        <w:t>Yee, B., Oertli, G.E., Fuerst, J.A., and Staley, J.T. (2010). Reclassification of the polyphyletic genus Prosthecomicrobium to form two novel genera, Vasilyevaea gen. nov. and Bauldia gen. nov. with four new combinations: Vasilyevaea enhydra comb. nov., Vasilyevaea mishustinii comb. nov., Bauldia consociata comb. nov. and Bauldia litoralis comb. nov. International journal of systematic and evolutionary microbiology</w:t>
      </w:r>
      <w:r w:rsidRPr="001F5B70">
        <w:rPr>
          <w:i/>
          <w:noProof/>
        </w:rPr>
        <w:t xml:space="preserve"> 60</w:t>
      </w:r>
      <w:r w:rsidRPr="001F5B70">
        <w:rPr>
          <w:noProof/>
        </w:rPr>
        <w:t>, 2960-2966.</w:t>
      </w:r>
    </w:p>
    <w:p w14:paraId="40375FF0" w14:textId="77777777" w:rsidR="001F5B70" w:rsidRPr="001F5B70" w:rsidRDefault="001F5B70" w:rsidP="001F5B70">
      <w:pPr>
        <w:pStyle w:val="EndNoteBibliography"/>
        <w:spacing w:after="240"/>
        <w:rPr>
          <w:noProof/>
        </w:rPr>
      </w:pPr>
      <w:r w:rsidRPr="001F5B70">
        <w:rPr>
          <w:noProof/>
        </w:rPr>
        <w:t>Yi, H., Schumann, P., and Chun, J. (2007). Demequina aestuarii gen. nov., sp. nov., a novel actinomycete of the suborder Micrococcineae, and reclassification of Cellulomonas fermentans Bagnara et al. 1985 as Actinotalea fermentans gen. nov., comb. nov. International journal of systematic and evolutionary microbiology</w:t>
      </w:r>
      <w:r w:rsidRPr="001F5B70">
        <w:rPr>
          <w:i/>
          <w:noProof/>
        </w:rPr>
        <w:t xml:space="preserve"> 57</w:t>
      </w:r>
      <w:r w:rsidRPr="001F5B70">
        <w:rPr>
          <w:noProof/>
        </w:rPr>
        <w:t>, 151-156.</w:t>
      </w:r>
    </w:p>
    <w:p w14:paraId="7BA6A116" w14:textId="77777777" w:rsidR="001F5B70" w:rsidRPr="001F5B70" w:rsidRDefault="001F5B70" w:rsidP="001F5B70">
      <w:pPr>
        <w:pStyle w:val="EndNoteBibliography"/>
        <w:spacing w:after="240"/>
        <w:rPr>
          <w:noProof/>
        </w:rPr>
      </w:pPr>
      <w:r w:rsidRPr="001F5B70">
        <w:rPr>
          <w:noProof/>
        </w:rPr>
        <w:t>Yoon, J., Blumer, A., and Lee, K. (2006). An algorithm for modularity analysis of directed and weighted biological networks based on edge-betweenness centrality. Bioinformatics</w:t>
      </w:r>
      <w:r w:rsidRPr="001F5B70">
        <w:rPr>
          <w:i/>
          <w:noProof/>
        </w:rPr>
        <w:t xml:space="preserve"> 22</w:t>
      </w:r>
      <w:r w:rsidRPr="001F5B70">
        <w:rPr>
          <w:noProof/>
        </w:rPr>
        <w:t>, 3106-3108.</w:t>
      </w:r>
    </w:p>
    <w:p w14:paraId="3CD9C068" w14:textId="77777777" w:rsidR="001F5B70" w:rsidRPr="001F5B70" w:rsidRDefault="001F5B70" w:rsidP="001F5B70">
      <w:pPr>
        <w:pStyle w:val="EndNoteBibliography"/>
        <w:spacing w:after="240"/>
        <w:rPr>
          <w:noProof/>
        </w:rPr>
      </w:pPr>
      <w:r w:rsidRPr="001F5B70">
        <w:rPr>
          <w:noProof/>
        </w:rPr>
        <w:t>Yoon, M.-H., and Im, W.-T. (2007). Flavisolibacter ginsengiterrae gen. nov., sp. nov. and Flavisolibacter ginsengisoli sp. nov., isolated from ginseng cultivating soil. International journal of systematic and evolutionary microbiology</w:t>
      </w:r>
      <w:r w:rsidRPr="001F5B70">
        <w:rPr>
          <w:i/>
          <w:noProof/>
        </w:rPr>
        <w:t xml:space="preserve"> 57</w:t>
      </w:r>
      <w:r w:rsidRPr="001F5B70">
        <w:rPr>
          <w:noProof/>
        </w:rPr>
        <w:t>, 1834-1839.</w:t>
      </w:r>
    </w:p>
    <w:p w14:paraId="7870E3FF" w14:textId="77777777" w:rsidR="001F5B70" w:rsidRPr="001F5B70" w:rsidRDefault="001F5B70" w:rsidP="001F5B70">
      <w:pPr>
        <w:pStyle w:val="EndNoteBibliography"/>
        <w:rPr>
          <w:noProof/>
        </w:rPr>
      </w:pPr>
      <w:r w:rsidRPr="001F5B70">
        <w:rPr>
          <w:noProof/>
        </w:rPr>
        <w:t>Zeikus, J., and Wolee, R. (1972). Methanobacterium thermoautotrophicus sp. n., an anaerobic, autotrophic, extreme thermophile. Journal of bacteriology</w:t>
      </w:r>
      <w:r w:rsidRPr="001F5B70">
        <w:rPr>
          <w:i/>
          <w:noProof/>
        </w:rPr>
        <w:t xml:space="preserve"> 109</w:t>
      </w:r>
      <w:r w:rsidRPr="001F5B70">
        <w:rPr>
          <w:noProof/>
        </w:rPr>
        <w:t>, 707-713.</w:t>
      </w:r>
    </w:p>
    <w:p w14:paraId="3D711A08" w14:textId="08B73B76" w:rsidR="005D244F" w:rsidRPr="007042A8" w:rsidRDefault="00245888" w:rsidP="007042A8">
      <w:pPr>
        <w:pStyle w:val="PlainText"/>
        <w:rPr>
          <w:rFonts w:ascii="Times" w:hAnsi="Times" w:cs="Courier New"/>
          <w:sz w:val="22"/>
          <w:szCs w:val="22"/>
        </w:rPr>
      </w:pPr>
      <w:r w:rsidRPr="00D30754">
        <w:rPr>
          <w:rFonts w:ascii="Times" w:hAnsi="Times" w:cs="Courier New"/>
          <w:sz w:val="22"/>
          <w:szCs w:val="22"/>
        </w:rPr>
        <w:fldChar w:fldCharType="end"/>
      </w:r>
    </w:p>
    <w:sectPr w:rsidR="005D244F" w:rsidRPr="007042A8" w:rsidSect="007042A8">
      <w:pgSz w:w="15840" w:h="12240" w:orient="landscape"/>
      <w:pgMar w:top="1079" w:right="1440" w:bottom="107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revisionView w:markup="0"/>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ll Copy&lt;/Style&gt;&lt;LeftDelim&gt;{&lt;/LeftDelim&gt;&lt;RightDelim&gt;}&lt;/RightDelim&gt;&lt;FontName&gt;Times New Roman&lt;/FontName&gt;&lt;FontSize&gt;10&lt;/FontSize&gt;&lt;ReflistTitle&gt;Works Cited&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0daw0xdz1a9decevx5ov5pwgpd0a5d929tzd&quot;&gt;My EndNote Library&lt;record-ids&gt;&lt;item&gt;120&lt;/item&gt;&lt;item&gt;540&lt;/item&gt;&lt;item&gt;545&lt;/item&gt;&lt;item&gt;546&lt;/item&gt;&lt;item&gt;547&lt;/item&gt;&lt;item&gt;548&lt;/item&gt;&lt;item&gt;552&lt;/item&gt;&lt;item&gt;553&lt;/item&gt;&lt;item&gt;554&lt;/item&gt;&lt;item&gt;555&lt;/item&gt;&lt;item&gt;572&lt;/item&gt;&lt;item&gt;603&lt;/item&gt;&lt;item&gt;607&lt;/item&gt;&lt;item&gt;608&lt;/item&gt;&lt;item&gt;609&lt;/item&gt;&lt;item&gt;612&lt;/item&gt;&lt;item&gt;614&lt;/item&gt;&lt;item&gt;619&lt;/item&gt;&lt;item&gt;621&lt;/item&gt;&lt;item&gt;630&lt;/item&gt;&lt;item&gt;631&lt;/item&gt;&lt;item&gt;633&lt;/item&gt;&lt;item&gt;635&lt;/item&gt;&lt;item&gt;636&lt;/item&gt;&lt;item&gt;638&lt;/item&gt;&lt;item&gt;639&lt;/item&gt;&lt;item&gt;640&lt;/item&gt;&lt;item&gt;648&lt;/item&gt;&lt;item&gt;649&lt;/item&gt;&lt;item&gt;650&lt;/item&gt;&lt;item&gt;653&lt;/item&gt;&lt;item&gt;654&lt;/item&gt;&lt;item&gt;655&lt;/item&gt;&lt;item&gt;656&lt;/item&gt;&lt;item&gt;657&lt;/item&gt;&lt;item&gt;658&lt;/item&gt;&lt;item&gt;667&lt;/item&gt;&lt;item&gt;681&lt;/item&gt;&lt;item&gt;683&lt;/item&gt;&lt;item&gt;684&lt;/item&gt;&lt;item&gt;685&lt;/item&gt;&lt;item&gt;686&lt;/item&gt;&lt;item&gt;687&lt;/item&gt;&lt;item&gt;688&lt;/item&gt;&lt;item&gt;689&lt;/item&gt;&lt;item&gt;690&lt;/item&gt;&lt;item&gt;691&lt;/item&gt;&lt;item&gt;692&lt;/item&gt;&lt;item&gt;695&lt;/item&gt;&lt;item&gt;696&lt;/item&gt;&lt;item&gt;697&lt;/item&gt;&lt;item&gt;698&lt;/item&gt;&lt;item&gt;699&lt;/item&gt;&lt;item&gt;700&lt;/item&gt;&lt;item&gt;701&lt;/item&gt;&lt;item&gt;702&lt;/item&gt;&lt;item&gt;703&lt;/item&gt;&lt;item&gt;704&lt;/item&gt;&lt;item&gt;705&lt;/item&gt;&lt;item&gt;711&lt;/item&gt;&lt;item&gt;712&lt;/item&gt;&lt;item&gt;713&lt;/item&gt;&lt;item&gt;714&lt;/item&gt;&lt;item&gt;715&lt;/item&gt;&lt;item&gt;716&lt;/item&gt;&lt;item&gt;760&lt;/item&gt;&lt;item&gt;761&lt;/item&gt;&lt;item&gt;762&lt;/item&gt;&lt;item&gt;763&lt;/item&gt;&lt;item&gt;764&lt;/item&gt;&lt;item&gt;765&lt;/item&gt;&lt;item&gt;766&lt;/item&gt;&lt;item&gt;767&lt;/item&gt;&lt;item&gt;768&lt;/item&gt;&lt;item&gt;769&lt;/item&gt;&lt;item&gt;770&lt;/item&gt;&lt;item&gt;771&lt;/item&gt;&lt;item&gt;772&lt;/item&gt;&lt;item&gt;773&lt;/item&gt;&lt;item&gt;774&lt;/item&gt;&lt;item&gt;775&lt;/item&gt;&lt;item&gt;776&lt;/item&gt;&lt;item&gt;777&lt;/item&gt;&lt;item&gt;779&lt;/item&gt;&lt;item&gt;780&lt;/item&gt;&lt;item&gt;781&lt;/item&gt;&lt;item&gt;782&lt;/item&gt;&lt;item&gt;783&lt;/item&gt;&lt;item&gt;784&lt;/item&gt;&lt;item&gt;785&lt;/item&gt;&lt;item&gt;786&lt;/item&gt;&lt;item&gt;787&lt;/item&gt;&lt;item&gt;788&lt;/item&gt;&lt;item&gt;789&lt;/item&gt;&lt;item&gt;790&lt;/item&gt;&lt;item&gt;855&lt;/item&gt;&lt;item&gt;856&lt;/item&gt;&lt;item&gt;857&lt;/item&gt;&lt;item&gt;859&lt;/item&gt;&lt;item&gt;860&lt;/item&gt;&lt;item&gt;861&lt;/item&gt;&lt;item&gt;862&lt;/item&gt;&lt;item&gt;863&lt;/item&gt;&lt;item&gt;864&lt;/item&gt;&lt;item&gt;867&lt;/item&gt;&lt;item&gt;868&lt;/item&gt;&lt;item&gt;869&lt;/item&gt;&lt;item&gt;870&lt;/item&gt;&lt;item&gt;871&lt;/item&gt;&lt;item&gt;874&lt;/item&gt;&lt;item&gt;875&lt;/item&gt;&lt;item&gt;876&lt;/item&gt;&lt;item&gt;877&lt;/item&gt;&lt;item&gt;878&lt;/item&gt;&lt;item&gt;879&lt;/item&gt;&lt;item&gt;880&lt;/item&gt;&lt;item&gt;881&lt;/item&gt;&lt;item&gt;882&lt;/item&gt;&lt;item&gt;883&lt;/item&gt;&lt;item&gt;884&lt;/item&gt;&lt;item&gt;885&lt;/item&gt;&lt;item&gt;886&lt;/item&gt;&lt;item&gt;887&lt;/item&gt;&lt;item&gt;942&lt;/item&gt;&lt;item&gt;944&lt;/item&gt;&lt;item&gt;945&lt;/item&gt;&lt;item&gt;946&lt;/item&gt;&lt;item&gt;947&lt;/item&gt;&lt;item&gt;949&lt;/item&gt;&lt;item&gt;950&lt;/item&gt;&lt;item&gt;951&lt;/item&gt;&lt;item&gt;953&lt;/item&gt;&lt;item&gt;954&lt;/item&gt;&lt;item&gt;955&lt;/item&gt;&lt;item&gt;956&lt;/item&gt;&lt;item&gt;957&lt;/item&gt;&lt;item&gt;958&lt;/item&gt;&lt;item&gt;959&lt;/item&gt;&lt;item&gt;960&lt;/item&gt;&lt;item&gt;961&lt;/item&gt;&lt;item&gt;962&lt;/item&gt;&lt;item&gt;963&lt;/item&gt;&lt;item&gt;964&lt;/item&gt;&lt;item&gt;965&lt;/item&gt;&lt;item&gt;966&lt;/item&gt;&lt;item&gt;968&lt;/item&gt;&lt;item&gt;969&lt;/item&gt;&lt;item&gt;970&lt;/item&gt;&lt;item&gt;971&lt;/item&gt;&lt;item&gt;972&lt;/item&gt;&lt;item&gt;973&lt;/item&gt;&lt;item&gt;974&lt;/item&gt;&lt;item&gt;975&lt;/item&gt;&lt;item&gt;977&lt;/item&gt;&lt;item&gt;1107&lt;/item&gt;&lt;item&gt;1108&lt;/item&gt;&lt;item&gt;1109&lt;/item&gt;&lt;item&gt;1134&lt;/item&gt;&lt;item&gt;1135&lt;/item&gt;&lt;item&gt;1136&lt;/item&gt;&lt;item&gt;1138&lt;/item&gt;&lt;item&gt;1139&lt;/item&gt;&lt;item&gt;1140&lt;/item&gt;&lt;item&gt;1141&lt;/item&gt;&lt;item&gt;1142&lt;/item&gt;&lt;item&gt;1143&lt;/item&gt;&lt;item&gt;1144&lt;/item&gt;&lt;item&gt;1145&lt;/item&gt;&lt;item&gt;1146&lt;/item&gt;&lt;item&gt;1148&lt;/item&gt;&lt;item&gt;1150&lt;/item&gt;&lt;item&gt;1151&lt;/item&gt;&lt;item&gt;1152&lt;/item&gt;&lt;item&gt;1153&lt;/item&gt;&lt;item&gt;1155&lt;/item&gt;&lt;item&gt;1156&lt;/item&gt;&lt;item&gt;1157&lt;/item&gt;&lt;item&gt;1158&lt;/item&gt;&lt;item&gt;1159&lt;/item&gt;&lt;item&gt;1160&lt;/item&gt;&lt;item&gt;1161&lt;/item&gt;&lt;item&gt;1162&lt;/item&gt;&lt;item&gt;1163&lt;/item&gt;&lt;item&gt;1164&lt;/item&gt;&lt;item&gt;1165&lt;/item&gt;&lt;item&gt;1166&lt;/item&gt;&lt;item&gt;1167&lt;/item&gt;&lt;item&gt;1168&lt;/item&gt;&lt;item&gt;1169&lt;/item&gt;&lt;item&gt;1170&lt;/item&gt;&lt;item&gt;1171&lt;/item&gt;&lt;item&gt;1172&lt;/item&gt;&lt;item&gt;1173&lt;/item&gt;&lt;item&gt;1174&lt;/item&gt;&lt;item&gt;1175&lt;/item&gt;&lt;item&gt;1176&lt;/item&gt;&lt;item&gt;1177&lt;/item&gt;&lt;/record-ids&gt;&lt;/item&gt;&lt;/Libraries&gt;"/>
  </w:docVars>
  <w:rsids>
    <w:rsidRoot w:val="00031FB7"/>
    <w:rsid w:val="000020DF"/>
    <w:rsid w:val="0000643F"/>
    <w:rsid w:val="00006A9A"/>
    <w:rsid w:val="0003116E"/>
    <w:rsid w:val="00031FB7"/>
    <w:rsid w:val="0005452B"/>
    <w:rsid w:val="000672E9"/>
    <w:rsid w:val="00067F24"/>
    <w:rsid w:val="00075590"/>
    <w:rsid w:val="000978D0"/>
    <w:rsid w:val="000D168D"/>
    <w:rsid w:val="00114F5B"/>
    <w:rsid w:val="001354AC"/>
    <w:rsid w:val="001659EB"/>
    <w:rsid w:val="001746D5"/>
    <w:rsid w:val="00186E33"/>
    <w:rsid w:val="00190EFD"/>
    <w:rsid w:val="001A4772"/>
    <w:rsid w:val="001C34FB"/>
    <w:rsid w:val="001C4C9B"/>
    <w:rsid w:val="001F5B70"/>
    <w:rsid w:val="00221290"/>
    <w:rsid w:val="0024124A"/>
    <w:rsid w:val="0024540F"/>
    <w:rsid w:val="00245888"/>
    <w:rsid w:val="00246814"/>
    <w:rsid w:val="00276FB7"/>
    <w:rsid w:val="002E486C"/>
    <w:rsid w:val="002F5FF1"/>
    <w:rsid w:val="00325BD3"/>
    <w:rsid w:val="003662ED"/>
    <w:rsid w:val="003B31BE"/>
    <w:rsid w:val="003C65F8"/>
    <w:rsid w:val="003C7284"/>
    <w:rsid w:val="003E4FCB"/>
    <w:rsid w:val="003F40A7"/>
    <w:rsid w:val="00444F82"/>
    <w:rsid w:val="004468D1"/>
    <w:rsid w:val="004A0D40"/>
    <w:rsid w:val="004A59B8"/>
    <w:rsid w:val="004D347E"/>
    <w:rsid w:val="004F0034"/>
    <w:rsid w:val="0052552D"/>
    <w:rsid w:val="005269D5"/>
    <w:rsid w:val="00537CFE"/>
    <w:rsid w:val="00545507"/>
    <w:rsid w:val="005A0AC8"/>
    <w:rsid w:val="005D244F"/>
    <w:rsid w:val="005E10AA"/>
    <w:rsid w:val="0065359F"/>
    <w:rsid w:val="00674B8C"/>
    <w:rsid w:val="00680C16"/>
    <w:rsid w:val="006924ED"/>
    <w:rsid w:val="006E0785"/>
    <w:rsid w:val="006E3273"/>
    <w:rsid w:val="006E6CA9"/>
    <w:rsid w:val="0070413B"/>
    <w:rsid w:val="007042A8"/>
    <w:rsid w:val="0073277F"/>
    <w:rsid w:val="00780587"/>
    <w:rsid w:val="00795D46"/>
    <w:rsid w:val="00871304"/>
    <w:rsid w:val="00887B75"/>
    <w:rsid w:val="008D0AE8"/>
    <w:rsid w:val="008F492D"/>
    <w:rsid w:val="008F76ED"/>
    <w:rsid w:val="009A7300"/>
    <w:rsid w:val="009D4433"/>
    <w:rsid w:val="009F4DFD"/>
    <w:rsid w:val="00A60A67"/>
    <w:rsid w:val="00A65090"/>
    <w:rsid w:val="00AD0983"/>
    <w:rsid w:val="00B7151F"/>
    <w:rsid w:val="00B866D1"/>
    <w:rsid w:val="00B867ED"/>
    <w:rsid w:val="00BA4375"/>
    <w:rsid w:val="00BE6A88"/>
    <w:rsid w:val="00C114D8"/>
    <w:rsid w:val="00C3641B"/>
    <w:rsid w:val="00C504DC"/>
    <w:rsid w:val="00C82C70"/>
    <w:rsid w:val="00C93785"/>
    <w:rsid w:val="00CA38A7"/>
    <w:rsid w:val="00CA4F64"/>
    <w:rsid w:val="00CA6DDA"/>
    <w:rsid w:val="00CD027A"/>
    <w:rsid w:val="00CD20C9"/>
    <w:rsid w:val="00CF2C45"/>
    <w:rsid w:val="00D11483"/>
    <w:rsid w:val="00D30754"/>
    <w:rsid w:val="00D857B5"/>
    <w:rsid w:val="00DB32CC"/>
    <w:rsid w:val="00DF294A"/>
    <w:rsid w:val="00E02A6D"/>
    <w:rsid w:val="00E10B4E"/>
    <w:rsid w:val="00E135DF"/>
    <w:rsid w:val="00E60E7E"/>
    <w:rsid w:val="00E75C1B"/>
    <w:rsid w:val="00E80369"/>
    <w:rsid w:val="00E93C75"/>
    <w:rsid w:val="00EC6E85"/>
    <w:rsid w:val="00ED2887"/>
    <w:rsid w:val="00EF294F"/>
    <w:rsid w:val="00EF57FD"/>
    <w:rsid w:val="00F12840"/>
    <w:rsid w:val="00F2088D"/>
    <w:rsid w:val="00F227C7"/>
    <w:rsid w:val="00F2322E"/>
    <w:rsid w:val="00F354AE"/>
    <w:rsid w:val="00FD708C"/>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791AB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2E5F67"/>
    <w:rPr>
      <w:rFonts w:ascii="Courier" w:hAnsi="Courier"/>
      <w:sz w:val="21"/>
      <w:szCs w:val="21"/>
    </w:rPr>
  </w:style>
  <w:style w:type="character" w:customStyle="1" w:styleId="PlainTextChar">
    <w:name w:val="Plain Text Char"/>
    <w:basedOn w:val="DefaultParagraphFont"/>
    <w:link w:val="PlainText"/>
    <w:uiPriority w:val="99"/>
    <w:rsid w:val="002E5F67"/>
    <w:rPr>
      <w:rFonts w:ascii="Courier" w:hAnsi="Courier"/>
      <w:sz w:val="21"/>
      <w:szCs w:val="21"/>
    </w:rPr>
  </w:style>
  <w:style w:type="table" w:styleId="TableGrid">
    <w:name w:val="Table Grid"/>
    <w:basedOn w:val="TableNormal"/>
    <w:uiPriority w:val="39"/>
    <w:rsid w:val="007042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042A8"/>
    <w:rPr>
      <w:color w:val="0563C1" w:themeColor="hyperlink"/>
      <w:u w:val="single"/>
    </w:rPr>
  </w:style>
  <w:style w:type="paragraph" w:customStyle="1" w:styleId="EndNoteBibliographyTitle">
    <w:name w:val="EndNote Bibliography Title"/>
    <w:basedOn w:val="Normal"/>
    <w:rsid w:val="00245888"/>
    <w:pPr>
      <w:jc w:val="center"/>
    </w:pPr>
    <w:rPr>
      <w:rFonts w:cs="Times New Roman"/>
      <w:sz w:val="20"/>
    </w:rPr>
  </w:style>
  <w:style w:type="paragraph" w:customStyle="1" w:styleId="EndNoteBibliography">
    <w:name w:val="EndNote Bibliography"/>
    <w:basedOn w:val="Normal"/>
    <w:rsid w:val="00245888"/>
    <w:rPr>
      <w:rFonts w:cs="Times New Roman"/>
      <w:sz w:val="20"/>
    </w:rPr>
  </w:style>
  <w:style w:type="paragraph" w:styleId="Revision">
    <w:name w:val="Revision"/>
    <w:hidden/>
    <w:uiPriority w:val="99"/>
    <w:semiHidden/>
    <w:rsid w:val="002E486C"/>
  </w:style>
  <w:style w:type="paragraph" w:styleId="BalloonText">
    <w:name w:val="Balloon Text"/>
    <w:basedOn w:val="Normal"/>
    <w:link w:val="BalloonTextChar"/>
    <w:uiPriority w:val="99"/>
    <w:semiHidden/>
    <w:unhideWhenUsed/>
    <w:rsid w:val="009D4433"/>
    <w:rPr>
      <w:rFonts w:cs="Times New Roman"/>
      <w:sz w:val="18"/>
      <w:szCs w:val="18"/>
    </w:rPr>
  </w:style>
  <w:style w:type="character" w:customStyle="1" w:styleId="BalloonTextChar">
    <w:name w:val="Balloon Text Char"/>
    <w:basedOn w:val="DefaultParagraphFont"/>
    <w:link w:val="BalloonText"/>
    <w:uiPriority w:val="99"/>
    <w:semiHidden/>
    <w:rsid w:val="009D4433"/>
    <w:rPr>
      <w:rFonts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8046278">
      <w:bodyDiv w:val="1"/>
      <w:marLeft w:val="0"/>
      <w:marRight w:val="0"/>
      <w:marTop w:val="0"/>
      <w:marBottom w:val="0"/>
      <w:divBdr>
        <w:top w:val="none" w:sz="0" w:space="0" w:color="auto"/>
        <w:left w:val="none" w:sz="0" w:space="0" w:color="auto"/>
        <w:bottom w:val="none" w:sz="0" w:space="0" w:color="auto"/>
        <w:right w:val="none" w:sz="0" w:space="0" w:color="auto"/>
      </w:divBdr>
    </w:div>
    <w:div w:id="340090108">
      <w:bodyDiv w:val="1"/>
      <w:marLeft w:val="0"/>
      <w:marRight w:val="0"/>
      <w:marTop w:val="0"/>
      <w:marBottom w:val="0"/>
      <w:divBdr>
        <w:top w:val="none" w:sz="0" w:space="0" w:color="auto"/>
        <w:left w:val="none" w:sz="0" w:space="0" w:color="auto"/>
        <w:bottom w:val="none" w:sz="0" w:space="0" w:color="auto"/>
        <w:right w:val="none" w:sz="0" w:space="0" w:color="auto"/>
      </w:divBdr>
    </w:div>
    <w:div w:id="409425429">
      <w:bodyDiv w:val="1"/>
      <w:marLeft w:val="0"/>
      <w:marRight w:val="0"/>
      <w:marTop w:val="0"/>
      <w:marBottom w:val="0"/>
      <w:divBdr>
        <w:top w:val="none" w:sz="0" w:space="0" w:color="auto"/>
        <w:left w:val="none" w:sz="0" w:space="0" w:color="auto"/>
        <w:bottom w:val="none" w:sz="0" w:space="0" w:color="auto"/>
        <w:right w:val="none" w:sz="0" w:space="0" w:color="auto"/>
      </w:divBdr>
    </w:div>
    <w:div w:id="632560780">
      <w:bodyDiv w:val="1"/>
      <w:marLeft w:val="0"/>
      <w:marRight w:val="0"/>
      <w:marTop w:val="0"/>
      <w:marBottom w:val="0"/>
      <w:divBdr>
        <w:top w:val="none" w:sz="0" w:space="0" w:color="auto"/>
        <w:left w:val="none" w:sz="0" w:space="0" w:color="auto"/>
        <w:bottom w:val="none" w:sz="0" w:space="0" w:color="auto"/>
        <w:right w:val="none" w:sz="0" w:space="0" w:color="auto"/>
      </w:divBdr>
    </w:div>
    <w:div w:id="663364681">
      <w:bodyDiv w:val="1"/>
      <w:marLeft w:val="0"/>
      <w:marRight w:val="0"/>
      <w:marTop w:val="0"/>
      <w:marBottom w:val="0"/>
      <w:divBdr>
        <w:top w:val="none" w:sz="0" w:space="0" w:color="auto"/>
        <w:left w:val="none" w:sz="0" w:space="0" w:color="auto"/>
        <w:bottom w:val="none" w:sz="0" w:space="0" w:color="auto"/>
        <w:right w:val="none" w:sz="0" w:space="0" w:color="auto"/>
      </w:divBdr>
    </w:div>
    <w:div w:id="1002010783">
      <w:bodyDiv w:val="1"/>
      <w:marLeft w:val="0"/>
      <w:marRight w:val="0"/>
      <w:marTop w:val="0"/>
      <w:marBottom w:val="0"/>
      <w:divBdr>
        <w:top w:val="none" w:sz="0" w:space="0" w:color="auto"/>
        <w:left w:val="none" w:sz="0" w:space="0" w:color="auto"/>
        <w:bottom w:val="none" w:sz="0" w:space="0" w:color="auto"/>
        <w:right w:val="none" w:sz="0" w:space="0" w:color="auto"/>
      </w:divBdr>
    </w:div>
    <w:div w:id="1130515074">
      <w:bodyDiv w:val="1"/>
      <w:marLeft w:val="0"/>
      <w:marRight w:val="0"/>
      <w:marTop w:val="0"/>
      <w:marBottom w:val="0"/>
      <w:divBdr>
        <w:top w:val="none" w:sz="0" w:space="0" w:color="auto"/>
        <w:left w:val="none" w:sz="0" w:space="0" w:color="auto"/>
        <w:bottom w:val="none" w:sz="0" w:space="0" w:color="auto"/>
        <w:right w:val="none" w:sz="0" w:space="0" w:color="auto"/>
      </w:divBdr>
    </w:div>
    <w:div w:id="1325281479">
      <w:bodyDiv w:val="1"/>
      <w:marLeft w:val="0"/>
      <w:marRight w:val="0"/>
      <w:marTop w:val="0"/>
      <w:marBottom w:val="0"/>
      <w:divBdr>
        <w:top w:val="none" w:sz="0" w:space="0" w:color="auto"/>
        <w:left w:val="none" w:sz="0" w:space="0" w:color="auto"/>
        <w:bottom w:val="none" w:sz="0" w:space="0" w:color="auto"/>
        <w:right w:val="none" w:sz="0" w:space="0" w:color="auto"/>
      </w:divBdr>
    </w:div>
    <w:div w:id="1472559371">
      <w:bodyDiv w:val="1"/>
      <w:marLeft w:val="0"/>
      <w:marRight w:val="0"/>
      <w:marTop w:val="0"/>
      <w:marBottom w:val="0"/>
      <w:divBdr>
        <w:top w:val="none" w:sz="0" w:space="0" w:color="auto"/>
        <w:left w:val="none" w:sz="0" w:space="0" w:color="auto"/>
        <w:bottom w:val="none" w:sz="0" w:space="0" w:color="auto"/>
        <w:right w:val="none" w:sz="0" w:space="0" w:color="auto"/>
      </w:divBdr>
    </w:div>
    <w:div w:id="1577781487">
      <w:bodyDiv w:val="1"/>
      <w:marLeft w:val="0"/>
      <w:marRight w:val="0"/>
      <w:marTop w:val="0"/>
      <w:marBottom w:val="0"/>
      <w:divBdr>
        <w:top w:val="none" w:sz="0" w:space="0" w:color="auto"/>
        <w:left w:val="none" w:sz="0" w:space="0" w:color="auto"/>
        <w:bottom w:val="none" w:sz="0" w:space="0" w:color="auto"/>
        <w:right w:val="none" w:sz="0" w:space="0" w:color="auto"/>
      </w:divBdr>
    </w:div>
    <w:div w:id="17979421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s://www.patricbrc.org/portal/portal/patric/GenomeList" TargetMode="Externa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TotalTime>
  <Pages>31</Pages>
  <Words>46566</Words>
  <Characters>265429</Characters>
  <Application>Microsoft Macintosh Word</Application>
  <DocSecurity>0</DocSecurity>
  <Lines>2211</Lines>
  <Paragraphs>62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113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ie  Langlois</dc:creator>
  <cp:keywords/>
  <dc:description/>
  <cp:lastModifiedBy>Kylie  Langlois</cp:lastModifiedBy>
  <cp:revision>43</cp:revision>
  <dcterms:created xsi:type="dcterms:W3CDTF">2017-10-03T20:50:00Z</dcterms:created>
  <dcterms:modified xsi:type="dcterms:W3CDTF">2018-05-14T17:48:00Z</dcterms:modified>
</cp:coreProperties>
</file>